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DC3B61" w14:textId="77777777" w:rsidR="00CC3F12" w:rsidRDefault="00CC3F12" w:rsidP="00CC3F12">
      <w:pPr>
        <w:spacing w:line="360" w:lineRule="auto"/>
        <w:jc w:val="center"/>
        <w:rPr>
          <w:rFonts w:ascii="Arial Black" w:hAnsi="Arial Black" w:cs="Arial"/>
          <w:b/>
          <w:bCs/>
          <w:sz w:val="72"/>
          <w:szCs w:val="72"/>
        </w:rPr>
      </w:pPr>
    </w:p>
    <w:p w14:paraId="4B638A8A" w14:textId="43847FC9" w:rsidR="00910E71" w:rsidRPr="00CC3F12" w:rsidRDefault="00910E71" w:rsidP="00CC3F12">
      <w:pPr>
        <w:spacing w:line="360" w:lineRule="auto"/>
        <w:jc w:val="center"/>
        <w:rPr>
          <w:rFonts w:ascii="Arial Black" w:hAnsi="Arial Black" w:cs="Arial"/>
          <w:b/>
          <w:bCs/>
          <w:sz w:val="72"/>
          <w:szCs w:val="72"/>
        </w:rPr>
      </w:pPr>
      <w:r w:rsidRPr="00CC3F12">
        <w:rPr>
          <w:rFonts w:ascii="Arial Black" w:hAnsi="Arial Black" w:cs="Arial"/>
          <w:b/>
          <w:bCs/>
          <w:sz w:val="72"/>
          <w:szCs w:val="72"/>
        </w:rPr>
        <w:t>Music-Synced Smart Lighting System</w:t>
      </w:r>
    </w:p>
    <w:p w14:paraId="4E0414D1" w14:textId="71BEE5D8" w:rsidR="006F4432" w:rsidRPr="001D0BF7" w:rsidRDefault="00745E81" w:rsidP="00CC3F12">
      <w:pPr>
        <w:spacing w:line="360" w:lineRule="auto"/>
        <w:jc w:val="center"/>
        <w:rPr>
          <w:rFonts w:cs="Arial"/>
          <w:sz w:val="32"/>
          <w:szCs w:val="32"/>
        </w:rPr>
      </w:pPr>
      <w:r w:rsidRPr="001D0BF7">
        <w:rPr>
          <w:rFonts w:cs="Arial"/>
          <w:sz w:val="32"/>
          <w:szCs w:val="32"/>
        </w:rPr>
        <w:t>A dissertation submitted in</w:t>
      </w:r>
    </w:p>
    <w:p w14:paraId="30BCA224" w14:textId="584E3E29" w:rsidR="006F4432" w:rsidRPr="001D0BF7" w:rsidRDefault="00745E81" w:rsidP="00CC3F12">
      <w:pPr>
        <w:spacing w:line="360" w:lineRule="auto"/>
        <w:jc w:val="center"/>
        <w:rPr>
          <w:rFonts w:cs="Arial"/>
          <w:sz w:val="32"/>
          <w:szCs w:val="32"/>
        </w:rPr>
      </w:pPr>
      <w:r w:rsidRPr="001D0BF7">
        <w:rPr>
          <w:rFonts w:cs="Arial"/>
          <w:sz w:val="32"/>
          <w:szCs w:val="32"/>
        </w:rPr>
        <w:t>partial fulfilment of</w:t>
      </w:r>
      <w:r w:rsidRPr="001D0BF7">
        <w:rPr>
          <w:rFonts w:cs="Arial"/>
          <w:sz w:val="32"/>
          <w:szCs w:val="32"/>
        </w:rPr>
        <w:br/>
        <w:t>The requirement for the degree of</w:t>
      </w:r>
      <w:r w:rsidRPr="001D0BF7">
        <w:rPr>
          <w:rFonts w:cs="Arial"/>
          <w:sz w:val="32"/>
          <w:szCs w:val="32"/>
        </w:rPr>
        <w:br/>
      </w:r>
      <w:r w:rsidRPr="001D0BF7">
        <w:rPr>
          <w:rFonts w:cs="Arial"/>
          <w:b/>
          <w:bCs/>
          <w:sz w:val="32"/>
          <w:szCs w:val="32"/>
        </w:rPr>
        <w:t>MASTER OF SCIENCE</w:t>
      </w:r>
    </w:p>
    <w:p w14:paraId="5D3CF7D7" w14:textId="4CB37D8A" w:rsidR="006F4432" w:rsidRPr="001D0BF7" w:rsidRDefault="00745E81" w:rsidP="00CC3F12">
      <w:pPr>
        <w:spacing w:line="360" w:lineRule="auto"/>
        <w:jc w:val="center"/>
        <w:rPr>
          <w:rFonts w:cs="Arial"/>
          <w:sz w:val="32"/>
          <w:szCs w:val="32"/>
        </w:rPr>
      </w:pPr>
      <w:r w:rsidRPr="001D0BF7">
        <w:rPr>
          <w:rFonts w:cs="Arial"/>
          <w:sz w:val="32"/>
          <w:szCs w:val="32"/>
        </w:rPr>
        <w:t>in</w:t>
      </w:r>
    </w:p>
    <w:p w14:paraId="2ABC982F" w14:textId="1CE3FE63" w:rsidR="006F4432" w:rsidRPr="001D0BF7" w:rsidRDefault="00745E81" w:rsidP="00CC3F12">
      <w:pPr>
        <w:spacing w:line="360" w:lineRule="auto"/>
        <w:jc w:val="center"/>
        <w:rPr>
          <w:rFonts w:cs="Arial"/>
          <w:sz w:val="32"/>
          <w:szCs w:val="32"/>
        </w:rPr>
      </w:pPr>
      <w:r w:rsidRPr="001D0BF7">
        <w:rPr>
          <w:rFonts w:cs="Arial"/>
          <w:b/>
          <w:bCs/>
          <w:sz w:val="32"/>
          <w:szCs w:val="32"/>
        </w:rPr>
        <w:t>Software Development</w:t>
      </w:r>
    </w:p>
    <w:p w14:paraId="3F186CD1" w14:textId="7B8B3BC3" w:rsidR="006F4432" w:rsidRPr="00291343" w:rsidRDefault="00745E81" w:rsidP="00291343">
      <w:pPr>
        <w:spacing w:line="360" w:lineRule="auto"/>
        <w:jc w:val="center"/>
        <w:rPr>
          <w:rFonts w:cs="Arial"/>
          <w:sz w:val="32"/>
          <w:szCs w:val="32"/>
        </w:rPr>
      </w:pPr>
      <w:r w:rsidRPr="001D0BF7">
        <w:rPr>
          <w:rFonts w:cs="Arial"/>
          <w:sz w:val="32"/>
          <w:szCs w:val="32"/>
        </w:rPr>
        <w:t>in</w:t>
      </w:r>
      <w:r w:rsidRPr="001D0BF7">
        <w:rPr>
          <w:rFonts w:cs="Arial"/>
          <w:sz w:val="32"/>
          <w:szCs w:val="32"/>
        </w:rPr>
        <w:br/>
      </w:r>
      <w:r w:rsidRPr="001D0BF7">
        <w:rPr>
          <w:rFonts w:cs="Arial"/>
          <w:b/>
          <w:bCs/>
          <w:sz w:val="32"/>
          <w:szCs w:val="32"/>
        </w:rPr>
        <w:t>The Queen’s University of Belfast</w:t>
      </w:r>
      <w:r w:rsidRPr="001D0BF7">
        <w:rPr>
          <w:rFonts w:cs="Arial"/>
          <w:sz w:val="32"/>
          <w:szCs w:val="32"/>
        </w:rPr>
        <w:br/>
        <w:t>By</w:t>
      </w:r>
      <w:r w:rsidRPr="001D0BF7">
        <w:rPr>
          <w:rFonts w:cs="Arial"/>
          <w:sz w:val="32"/>
          <w:szCs w:val="32"/>
        </w:rPr>
        <w:br/>
      </w:r>
      <w:r w:rsidR="00FD42FB" w:rsidRPr="001D0BF7">
        <w:rPr>
          <w:rFonts w:cs="Arial"/>
          <w:b/>
          <w:bCs/>
          <w:sz w:val="32"/>
          <w:szCs w:val="32"/>
        </w:rPr>
        <w:t>Ryan Urquhart</w:t>
      </w:r>
    </w:p>
    <w:p w14:paraId="4F7BF5CD" w14:textId="2AD68E6D" w:rsidR="00933799" w:rsidRPr="001D0BF7" w:rsidRDefault="00FD42FB" w:rsidP="00CC3F12">
      <w:pPr>
        <w:spacing w:line="360" w:lineRule="auto"/>
        <w:jc w:val="center"/>
        <w:rPr>
          <w:rFonts w:cs="Arial"/>
          <w:b/>
          <w:bCs/>
          <w:sz w:val="32"/>
          <w:szCs w:val="32"/>
        </w:rPr>
      </w:pPr>
      <w:r w:rsidRPr="001D0BF7">
        <w:rPr>
          <w:rFonts w:cs="Arial"/>
          <w:b/>
          <w:bCs/>
          <w:sz w:val="32"/>
          <w:szCs w:val="32"/>
        </w:rPr>
        <w:t>40099112</w:t>
      </w:r>
      <w:r w:rsidR="00745E81" w:rsidRPr="001D0BF7">
        <w:rPr>
          <w:rFonts w:cs="Arial"/>
          <w:b/>
          <w:bCs/>
          <w:sz w:val="32"/>
          <w:szCs w:val="32"/>
        </w:rPr>
        <w:br/>
      </w:r>
      <w:r w:rsidRPr="001D0BF7">
        <w:rPr>
          <w:rFonts w:cs="Arial"/>
          <w:b/>
          <w:bCs/>
          <w:sz w:val="32"/>
          <w:szCs w:val="32"/>
        </w:rPr>
        <w:t>0</w:t>
      </w:r>
      <w:r w:rsidR="00611976">
        <w:rPr>
          <w:rFonts w:cs="Arial"/>
          <w:b/>
          <w:bCs/>
          <w:sz w:val="32"/>
          <w:szCs w:val="32"/>
        </w:rPr>
        <w:t>5</w:t>
      </w:r>
      <w:r w:rsidRPr="001D0BF7">
        <w:rPr>
          <w:rFonts w:cs="Arial"/>
          <w:b/>
          <w:bCs/>
          <w:sz w:val="32"/>
          <w:szCs w:val="32"/>
        </w:rPr>
        <w:t>/05/2025</w:t>
      </w:r>
    </w:p>
    <w:p w14:paraId="5430EFEF" w14:textId="2780B24F" w:rsidR="00291343" w:rsidRDefault="00291343">
      <w:pPr>
        <w:rPr>
          <w:rFonts w:cs="Arial"/>
          <w:sz w:val="32"/>
          <w:szCs w:val="32"/>
        </w:rPr>
      </w:pPr>
      <w:r>
        <w:rPr>
          <w:rFonts w:cs="Arial"/>
          <w:sz w:val="32"/>
          <w:szCs w:val="32"/>
        </w:rPr>
        <w:br w:type="page"/>
      </w:r>
    </w:p>
    <w:p w14:paraId="5676F3FF" w14:textId="77777777" w:rsidR="009D655B" w:rsidRPr="001D0BF7" w:rsidRDefault="009D655B" w:rsidP="009D655B">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lastRenderedPageBreak/>
        <w:t>SCHOOL OF ELECTRONICS, ELECTRICAL ENGINEERING and COMPUTER SCIENCE</w:t>
      </w:r>
    </w:p>
    <w:p w14:paraId="2C7B52FB" w14:textId="77777777" w:rsidR="009D655B" w:rsidRPr="001D0BF7" w:rsidRDefault="009D655B" w:rsidP="009D655B">
      <w:pPr>
        <w:spacing w:after="0" w:line="360" w:lineRule="auto"/>
        <w:ind w:left="284"/>
        <w:rPr>
          <w:rFonts w:eastAsia="Calibri" w:cs="Arial"/>
          <w:b/>
          <w:kern w:val="0"/>
          <w:sz w:val="24"/>
          <w:szCs w:val="24"/>
          <w:lang w:eastAsia="en-GB"/>
          <w14:ligatures w14:val="none"/>
        </w:rPr>
      </w:pPr>
    </w:p>
    <w:p w14:paraId="122B3CC1" w14:textId="77777777" w:rsidR="009D655B" w:rsidRPr="001D0BF7" w:rsidRDefault="009D655B" w:rsidP="009D655B">
      <w:pPr>
        <w:spacing w:after="0" w:line="360" w:lineRule="auto"/>
        <w:ind w:left="284"/>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CSC7058 – INDIVIDUAL SOFTWARE DEVELOPMENT PROJECT</w:t>
      </w:r>
    </w:p>
    <w:p w14:paraId="1FC67C3A" w14:textId="77777777" w:rsidR="009D655B" w:rsidRPr="001D0BF7" w:rsidRDefault="009D655B" w:rsidP="009D655B">
      <w:pPr>
        <w:spacing w:after="0" w:line="360" w:lineRule="auto"/>
        <w:ind w:left="284"/>
        <w:rPr>
          <w:rFonts w:eastAsia="Calibri" w:cs="Arial"/>
          <w:kern w:val="0"/>
          <w:lang w:eastAsia="en-GB"/>
          <w14:ligatures w14:val="none"/>
        </w:rPr>
      </w:pPr>
    </w:p>
    <w:p w14:paraId="1C9874D2" w14:textId="77777777" w:rsidR="009D655B" w:rsidRPr="00DE5184" w:rsidRDefault="009D655B" w:rsidP="009D655B">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A signed and completed cover sheet must accompany the submission of the Individual Software Development dissertation submitted for assessment.</w:t>
      </w:r>
    </w:p>
    <w:p w14:paraId="1FC65529" w14:textId="77777777" w:rsidR="009D655B" w:rsidRPr="00DE5184" w:rsidRDefault="009D655B" w:rsidP="009D655B">
      <w:pPr>
        <w:spacing w:after="0" w:line="360" w:lineRule="auto"/>
        <w:ind w:left="284"/>
        <w:rPr>
          <w:rFonts w:eastAsia="Calibri" w:cs="Arial"/>
          <w:kern w:val="0"/>
          <w:lang w:eastAsia="en-GB"/>
          <w14:ligatures w14:val="none"/>
        </w:rPr>
      </w:pPr>
    </w:p>
    <w:p w14:paraId="16BDDA91" w14:textId="77777777" w:rsidR="009D655B" w:rsidRPr="00DE5184" w:rsidRDefault="009D655B" w:rsidP="009D655B">
      <w:pPr>
        <w:spacing w:after="0" w:line="360" w:lineRule="auto"/>
        <w:ind w:left="284"/>
        <w:rPr>
          <w:rFonts w:eastAsia="Calibri" w:cs="Arial"/>
          <w:kern w:val="0"/>
          <w:lang w:eastAsia="en-GB"/>
          <w14:ligatures w14:val="none"/>
        </w:rPr>
      </w:pPr>
      <w:r w:rsidRPr="00DE5184">
        <w:rPr>
          <w:rFonts w:eastAsia="Calibri" w:cs="Arial"/>
          <w:kern w:val="0"/>
          <w:lang w:eastAsia="en-GB"/>
          <w14:ligatures w14:val="none"/>
        </w:rPr>
        <w:t xml:space="preserve">Work submitted without a cover sheet will </w:t>
      </w:r>
      <w:r w:rsidRPr="00DE5184">
        <w:rPr>
          <w:rFonts w:eastAsia="Calibri" w:cs="Arial"/>
          <w:b/>
          <w:kern w:val="0"/>
          <w:lang w:eastAsia="en-GB"/>
          <w14:ligatures w14:val="none"/>
        </w:rPr>
        <w:t>NOT</w:t>
      </w:r>
      <w:r w:rsidRPr="00DE5184">
        <w:rPr>
          <w:rFonts w:eastAsia="Calibri" w:cs="Arial"/>
          <w:kern w:val="0"/>
          <w:lang w:eastAsia="en-GB"/>
          <w14:ligatures w14:val="none"/>
        </w:rPr>
        <w:t xml:space="preserve"> be marked.</w:t>
      </w:r>
    </w:p>
    <w:p w14:paraId="0C76A9E5" w14:textId="77777777" w:rsidR="009D655B" w:rsidRPr="001D0BF7" w:rsidRDefault="009D655B" w:rsidP="009D655B">
      <w:pPr>
        <w:spacing w:after="0" w:line="360" w:lineRule="auto"/>
        <w:ind w:left="284"/>
        <w:rPr>
          <w:rFonts w:eastAsia="Calibri" w:cs="Arial"/>
          <w:kern w:val="0"/>
          <w:sz w:val="24"/>
          <w:szCs w:val="24"/>
          <w:lang w:eastAsia="en-GB"/>
          <w14:ligatures w14:val="none"/>
        </w:rPr>
      </w:pPr>
    </w:p>
    <w:p w14:paraId="3F607907" w14:textId="77777777" w:rsidR="009D655B" w:rsidRPr="001D0BF7" w:rsidRDefault="009D655B" w:rsidP="009D655B">
      <w:pPr>
        <w:spacing w:after="0" w:line="360" w:lineRule="auto"/>
        <w:ind w:left="284"/>
        <w:rPr>
          <w:rFonts w:eastAsia="Calibri" w:cs="Arial"/>
          <w:kern w:val="0"/>
          <w:sz w:val="16"/>
          <w:szCs w:val="16"/>
          <w:lang w:eastAsia="en-GB"/>
          <w14:ligatures w14:val="none"/>
        </w:rPr>
      </w:pPr>
    </w:p>
    <w:p w14:paraId="730FDC47" w14:textId="77777777" w:rsidR="009D655B" w:rsidRPr="001D0BF7" w:rsidRDefault="009D655B" w:rsidP="009D655B">
      <w:pPr>
        <w:spacing w:after="0" w:line="360" w:lineRule="auto"/>
        <w:ind w:left="284"/>
        <w:rPr>
          <w:rFonts w:eastAsia="Calibri" w:cs="Arial"/>
          <w:kern w:val="0"/>
          <w:sz w:val="24"/>
          <w:szCs w:val="24"/>
          <w:lang w:eastAsia="en-GB"/>
          <w14:ligatures w14:val="none"/>
        </w:rPr>
      </w:pPr>
      <w:r w:rsidRPr="001D0BF7">
        <w:rPr>
          <w:rFonts w:eastAsia="Verdana" w:cs="Arial"/>
          <w:noProof/>
          <w:kern w:val="0"/>
          <w:lang w:eastAsia="en-GB"/>
          <w14:ligatures w14:val="none"/>
        </w:rPr>
        <mc:AlternateContent>
          <mc:Choice Requires="wps">
            <w:drawing>
              <wp:anchor distT="0" distB="0" distL="0" distR="0" simplePos="0" relativeHeight="251670528" behindDoc="1" locked="0" layoutInCell="1" hidden="0" allowOverlap="1" wp14:anchorId="55260A4C" wp14:editId="2F65DAF4">
                <wp:simplePos x="0" y="0"/>
                <wp:positionH relativeFrom="column">
                  <wp:posOffset>-731520</wp:posOffset>
                </wp:positionH>
                <wp:positionV relativeFrom="paragraph">
                  <wp:posOffset>344170</wp:posOffset>
                </wp:positionV>
                <wp:extent cx="7162800" cy="5800725"/>
                <wp:effectExtent l="0" t="0" r="0" b="0"/>
                <wp:wrapNone/>
                <wp:docPr id="12" name="Rectangle 12"/>
                <wp:cNvGraphicFramePr/>
                <a:graphic xmlns:a="http://schemas.openxmlformats.org/drawingml/2006/main">
                  <a:graphicData uri="http://schemas.microsoft.com/office/word/2010/wordprocessingShape">
                    <wps:wsp>
                      <wps:cNvSpPr/>
                      <wps:spPr>
                        <a:xfrm>
                          <a:off x="0" y="0"/>
                          <a:ext cx="7162800" cy="5800725"/>
                        </a:xfrm>
                        <a:prstGeom prst="rect">
                          <a:avLst/>
                        </a:prstGeom>
                        <a:solidFill>
                          <a:srgbClr val="FFFFFF"/>
                        </a:solidFill>
                        <a:ln w="38100" cap="flat" cmpd="sng">
                          <a:solidFill>
                            <a:srgbClr val="000000"/>
                          </a:solidFill>
                          <a:prstDash val="solid"/>
                          <a:miter lim="800000"/>
                          <a:headEnd type="none" w="sm" len="sm"/>
                          <a:tailEnd type="none" w="sm" len="sm"/>
                        </a:ln>
                      </wps:spPr>
                      <wps:txbx>
                        <w:txbxContent>
                          <w:p w14:paraId="254EAE06" w14:textId="77777777" w:rsidR="009D655B" w:rsidRDefault="009D655B" w:rsidP="009D655B">
                            <w:pPr>
                              <w:spacing w:after="0"/>
                              <w:textDirection w:val="btLr"/>
                            </w:pPr>
                          </w:p>
                        </w:txbxContent>
                      </wps:txbx>
                      <wps:bodyPr spcFirstLastPara="1" wrap="square" lIns="91425" tIns="91425" rIns="91425" bIns="91425" anchor="ctr" anchorCtr="0">
                        <a:noAutofit/>
                      </wps:bodyPr>
                    </wps:wsp>
                  </a:graphicData>
                </a:graphic>
              </wp:anchor>
            </w:drawing>
          </mc:Choice>
          <mc:Fallback>
            <w:pict>
              <v:rect w14:anchorId="55260A4C" id="Rectangle 12" o:spid="_x0000_s1026" style="position:absolute;left:0;text-align:left;margin-left:-57.6pt;margin-top:27.1pt;width:564pt;height:456.75pt;z-index:-251645952;visibility:visible;mso-wrap-style:square;mso-wrap-distance-left:0;mso-wrap-distance-top:0;mso-wrap-distance-right:0;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" strokeweight="3pt">
                <v:stroke startarrowwidth="narrow" startarrowlength="short" endarrowwidth="narrow" endarrowlength="short"/>
                <v:textbox inset="2.53958mm,2.53958mm,2.53958mm,2.53958mm">
                  <w:txbxContent>
                    <w:p w14:paraId="254EAE06" w14:textId="77777777" w:rsidR="009D655B" w:rsidRDefault="009D655B" w:rsidP="009D655B">
                      <w:pPr>
                        <w:spacing w:after="0"/>
                        <w:textDirection w:val="btLr"/>
                      </w:pPr>
                    </w:p>
                  </w:txbxContent>
                </v:textbox>
              </v:rect>
            </w:pict>
          </mc:Fallback>
        </mc:AlternateContent>
      </w:r>
      <w:r w:rsidRPr="001D0BF7">
        <w:rPr>
          <w:rFonts w:eastAsia="Calibri" w:cs="Arial"/>
          <w:b/>
          <w:kern w:val="0"/>
          <w:sz w:val="28"/>
          <w:szCs w:val="28"/>
          <w:lang w:eastAsia="en-GB"/>
          <w14:ligatures w14:val="none"/>
        </w:rPr>
        <w:t>Declaration of Academic Integrity</w:t>
      </w:r>
    </w:p>
    <w:p w14:paraId="42828EB9" w14:textId="77777777" w:rsidR="009D655B" w:rsidRPr="001D0BF7" w:rsidRDefault="009D655B" w:rsidP="009D655B">
      <w:pPr>
        <w:spacing w:after="0" w:line="360" w:lineRule="auto"/>
        <w:ind w:left="284"/>
        <w:rPr>
          <w:rFonts w:eastAsia="Calibri" w:cs="Arial"/>
          <w:kern w:val="0"/>
          <w:sz w:val="24"/>
          <w:szCs w:val="24"/>
          <w:lang w:eastAsia="en-GB"/>
          <w14:ligatures w14:val="none"/>
        </w:rPr>
      </w:pPr>
    </w:p>
    <w:p w14:paraId="25AA1DA9" w14:textId="77777777" w:rsidR="009D655B" w:rsidRPr="0078250D" w:rsidRDefault="009D655B" w:rsidP="009D655B">
      <w:p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Before signing the declaration below please check that the submission:</w:t>
      </w:r>
    </w:p>
    <w:p w14:paraId="0A4096B1" w14:textId="77777777" w:rsidR="009D655B" w:rsidRPr="0078250D" w:rsidRDefault="009D655B" w:rsidP="009D655B">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Has a full bibliography attached laid out according to the guidelines specified in the Student Project Handbook</w:t>
      </w:r>
    </w:p>
    <w:p w14:paraId="6AE1C3EA" w14:textId="77777777" w:rsidR="009D655B" w:rsidRPr="0078250D" w:rsidRDefault="009D655B" w:rsidP="009D655B">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Contains full acknowledgement of all secondary sources used (paper-based and electronic)</w:t>
      </w:r>
    </w:p>
    <w:p w14:paraId="7225CA03" w14:textId="77777777" w:rsidR="009D655B" w:rsidRPr="0078250D" w:rsidRDefault="009D655B" w:rsidP="009D655B">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Does not exceed the specified page limit</w:t>
      </w:r>
    </w:p>
    <w:p w14:paraId="2EC3C569" w14:textId="77777777" w:rsidR="009D655B" w:rsidRPr="0078250D" w:rsidRDefault="009D655B" w:rsidP="009D655B">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clearly presented and proof-read</w:t>
      </w:r>
    </w:p>
    <w:p w14:paraId="27790B69" w14:textId="77777777" w:rsidR="009D655B" w:rsidRPr="0078250D" w:rsidRDefault="009D655B" w:rsidP="009D655B">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Is submitted on, or before, the specified or agreed due date. Late submissions will only be accepted in exceptional circumstances or where a deferment has been granted in advance.</w:t>
      </w:r>
    </w:p>
    <w:p w14:paraId="69B792CF" w14:textId="77777777" w:rsidR="009D655B" w:rsidRPr="0078250D" w:rsidRDefault="009D655B" w:rsidP="009D655B">
      <w:pPr>
        <w:numPr>
          <w:ilvl w:val="0"/>
          <w:numId w:val="1"/>
        </w:numPr>
        <w:spacing w:after="0" w:line="360" w:lineRule="auto"/>
        <w:ind w:left="284"/>
        <w:rPr>
          <w:rFonts w:eastAsia="Calibri" w:cs="Arial"/>
          <w:kern w:val="0"/>
          <w:sz w:val="16"/>
          <w:szCs w:val="16"/>
          <w:lang w:eastAsia="en-GB"/>
          <w14:ligatures w14:val="none"/>
        </w:rPr>
      </w:pPr>
      <w:r w:rsidRPr="0078250D">
        <w:rPr>
          <w:rFonts w:eastAsia="Calibri" w:cs="Arial"/>
          <w:kern w:val="0"/>
          <w:sz w:val="16"/>
          <w:szCs w:val="16"/>
          <w:lang w:eastAsia="en-GB"/>
          <w14:ligatures w14:val="none"/>
        </w:rPr>
        <w:t>Software and files are submitted via Canvas.</w:t>
      </w:r>
    </w:p>
    <w:p w14:paraId="4287FCF8" w14:textId="77777777" w:rsidR="009D655B" w:rsidRPr="0078250D" w:rsidRDefault="009D655B" w:rsidP="009D655B">
      <w:pPr>
        <w:spacing w:after="0" w:line="360" w:lineRule="auto"/>
        <w:ind w:left="284"/>
        <w:rPr>
          <w:rFonts w:eastAsia="Calibri" w:cs="Arial"/>
          <w:b/>
          <w:bCs/>
          <w:kern w:val="0"/>
          <w:sz w:val="16"/>
          <w:szCs w:val="16"/>
          <w:lang w:eastAsia="en-GB"/>
          <w14:ligatures w14:val="none"/>
        </w:rPr>
      </w:pPr>
      <w:r w:rsidRPr="0078250D">
        <w:rPr>
          <w:rFonts w:eastAsia="Verdana" w:cs="Arial"/>
          <w:b/>
          <w:bCs/>
          <w:kern w:val="0"/>
          <w:sz w:val="16"/>
          <w:szCs w:val="16"/>
          <w:lang w:eastAsia="en-GB"/>
          <w14:ligatures w14:val="none"/>
        </w:rPr>
        <w:t>I certify that that the submission is my own work, all sources are correctly attributed, and the contribution of any AI technologies is fully acknowledged.</w:t>
      </w:r>
    </w:p>
    <w:p w14:paraId="760093E7" w14:textId="77777777" w:rsidR="009D655B" w:rsidRPr="0078250D" w:rsidRDefault="009D655B" w:rsidP="009D655B">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declare that I have read both the University and the School of Electronics, Electrical Engineering and Computer Science guidelines on plagiarism - http://www.qub.ac.uk/schools/eeecs/Education/StudentStudyInformation/Plagiarism/ - and that the attached submission is my own original work. No part of it has been submitted for any other assignment and I have acknowledged in my notes and bibliography all written and electronic sources used.</w:t>
      </w:r>
    </w:p>
    <w:p w14:paraId="0F36EEA5" w14:textId="77777777" w:rsidR="009D655B" w:rsidRPr="0078250D" w:rsidRDefault="009D655B" w:rsidP="009D655B">
      <w:pPr>
        <w:spacing w:after="0" w:line="360" w:lineRule="auto"/>
        <w:ind w:left="284"/>
        <w:rPr>
          <w:rFonts w:eastAsia="Calibri" w:cs="Arial"/>
          <w:b/>
          <w:kern w:val="0"/>
          <w:sz w:val="16"/>
          <w:szCs w:val="16"/>
          <w:lang w:eastAsia="en-GB"/>
          <w14:ligatures w14:val="none"/>
        </w:rPr>
      </w:pPr>
      <w:r w:rsidRPr="0078250D">
        <w:rPr>
          <w:rFonts w:eastAsia="Calibri" w:cs="Arial"/>
          <w:b/>
          <w:kern w:val="0"/>
          <w:sz w:val="16"/>
          <w:szCs w:val="16"/>
          <w:lang w:eastAsia="en-GB"/>
          <w14:ligatures w14:val="none"/>
        </w:rPr>
        <w:t>I am aware of the disciplinary consequences of failing to abide and follow the School and Queen’s University Regulations on Plagiarism.</w:t>
      </w:r>
    </w:p>
    <w:p w14:paraId="496DEECE" w14:textId="77777777" w:rsidR="009D655B" w:rsidRPr="001D0BF7" w:rsidRDefault="009D655B" w:rsidP="009D655B">
      <w:pPr>
        <w:spacing w:after="0" w:line="360" w:lineRule="auto"/>
        <w:ind w:left="284"/>
        <w:rPr>
          <w:rFonts w:eastAsia="Calibri" w:cs="Arial"/>
          <w:b/>
          <w:kern w:val="0"/>
          <w:sz w:val="24"/>
          <w:szCs w:val="24"/>
          <w:lang w:eastAsia="en-GB"/>
          <w14:ligatures w14:val="none"/>
        </w:rPr>
      </w:pPr>
    </w:p>
    <w:tbl>
      <w:tblPr>
        <w:tblW w:w="10421" w:type="dxa"/>
        <w:tblInd w:w="-692" w:type="dxa"/>
        <w:tblBorders>
          <w:top w:val="nil"/>
          <w:left w:val="nil"/>
          <w:bottom w:val="nil"/>
          <w:right w:val="nil"/>
          <w:insideH w:val="nil"/>
          <w:insideV w:val="nil"/>
        </w:tblBorders>
        <w:tblLayout w:type="fixed"/>
        <w:tblLook w:val="0400" w:firstRow="0" w:lastRow="0" w:firstColumn="0" w:lastColumn="0" w:noHBand="0" w:noVBand="1"/>
      </w:tblPr>
      <w:tblGrid>
        <w:gridCol w:w="2771"/>
        <w:gridCol w:w="2970"/>
        <w:gridCol w:w="2157"/>
        <w:gridCol w:w="2523"/>
      </w:tblGrid>
      <w:tr w:rsidR="009D655B" w:rsidRPr="001D0BF7" w14:paraId="097EE384" w14:textId="77777777" w:rsidTr="00E91B1A">
        <w:tc>
          <w:tcPr>
            <w:tcW w:w="2771" w:type="dxa"/>
          </w:tcPr>
          <w:p w14:paraId="196F3DE3" w14:textId="77777777" w:rsidR="009D655B" w:rsidRPr="001D0BF7" w:rsidRDefault="009D655B" w:rsidP="00E91B1A">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Name: (BLOCK CAPITALS)</w:t>
            </w:r>
          </w:p>
        </w:tc>
        <w:tc>
          <w:tcPr>
            <w:tcW w:w="7650" w:type="dxa"/>
            <w:gridSpan w:val="3"/>
            <w:tcBorders>
              <w:bottom w:val="single" w:sz="4" w:space="0" w:color="000000"/>
            </w:tcBorders>
          </w:tcPr>
          <w:p w14:paraId="5BA5FA44" w14:textId="228135DB" w:rsidR="009D655B" w:rsidRPr="001D0BF7" w:rsidRDefault="009D655B" w:rsidP="00E91B1A">
            <w:pPr>
              <w:spacing w:after="60" w:line="360" w:lineRule="auto"/>
              <w:rPr>
                <w:rFonts w:eastAsia="Calibri" w:cs="Arial"/>
                <w:b/>
                <w:kern w:val="0"/>
                <w:sz w:val="24"/>
                <w:szCs w:val="24"/>
                <w:lang w:eastAsia="en-GB"/>
                <w14:ligatures w14:val="none"/>
              </w:rPr>
            </w:pPr>
            <w:r>
              <w:rPr>
                <w:rFonts w:eastAsia="Calibri" w:cs="Arial"/>
                <w:b/>
                <w:kern w:val="0"/>
                <w:sz w:val="24"/>
                <w:szCs w:val="24"/>
                <w:lang w:eastAsia="en-GB"/>
                <w14:ligatures w14:val="none"/>
              </w:rPr>
              <w:t>RYAN URQU</w:t>
            </w:r>
            <w:r w:rsidR="00D04D36">
              <w:rPr>
                <w:rFonts w:eastAsia="Calibri" w:cs="Arial"/>
                <w:b/>
                <w:kern w:val="0"/>
                <w:sz w:val="24"/>
                <w:szCs w:val="24"/>
                <w:lang w:eastAsia="en-GB"/>
                <w14:ligatures w14:val="none"/>
              </w:rPr>
              <w:t>HART</w:t>
            </w:r>
          </w:p>
        </w:tc>
      </w:tr>
      <w:tr w:rsidR="009D655B" w:rsidRPr="001D0BF7" w14:paraId="1F3E452D" w14:textId="77777777" w:rsidTr="00E91B1A">
        <w:tc>
          <w:tcPr>
            <w:tcW w:w="2771" w:type="dxa"/>
          </w:tcPr>
          <w:p w14:paraId="63EAE624" w14:textId="77777777" w:rsidR="009D655B" w:rsidRPr="001D0BF7" w:rsidRDefault="009D655B" w:rsidP="00E91B1A">
            <w:pPr>
              <w:spacing w:after="60" w:line="360" w:lineRule="auto"/>
              <w:rPr>
                <w:rFonts w:eastAsia="Calibri" w:cs="Arial"/>
                <w:b/>
                <w:kern w:val="0"/>
                <w:sz w:val="24"/>
                <w:szCs w:val="24"/>
                <w:lang w:eastAsia="en-GB"/>
                <w14:ligatures w14:val="none"/>
              </w:rPr>
            </w:pPr>
            <w:r w:rsidRPr="001D0BF7">
              <w:rPr>
                <w:rFonts w:eastAsia="Calibri" w:cs="Arial"/>
                <w:b/>
                <w:kern w:val="0"/>
                <w:sz w:val="24"/>
                <w:szCs w:val="24"/>
                <w:lang w:eastAsia="en-GB"/>
                <w14:ligatures w14:val="none"/>
              </w:rPr>
              <w:t>Student Number:</w:t>
            </w:r>
          </w:p>
        </w:tc>
        <w:tc>
          <w:tcPr>
            <w:tcW w:w="7650" w:type="dxa"/>
            <w:gridSpan w:val="3"/>
            <w:tcBorders>
              <w:top w:val="single" w:sz="4" w:space="0" w:color="000000"/>
              <w:bottom w:val="single" w:sz="4" w:space="0" w:color="000000"/>
            </w:tcBorders>
          </w:tcPr>
          <w:p w14:paraId="458BCCD8" w14:textId="301A3CFE" w:rsidR="009D655B" w:rsidRPr="001D0BF7" w:rsidRDefault="00D04D36" w:rsidP="00E91B1A">
            <w:pPr>
              <w:spacing w:after="60" w:line="360" w:lineRule="auto"/>
              <w:rPr>
                <w:rFonts w:eastAsia="Calibri" w:cs="Arial"/>
                <w:b/>
                <w:kern w:val="0"/>
                <w:sz w:val="24"/>
                <w:szCs w:val="24"/>
                <w:lang w:eastAsia="en-GB"/>
                <w14:ligatures w14:val="none"/>
              </w:rPr>
            </w:pPr>
            <w:r>
              <w:rPr>
                <w:rFonts w:eastAsia="Calibri" w:cs="Arial"/>
                <w:b/>
                <w:kern w:val="0"/>
                <w:sz w:val="24"/>
                <w:szCs w:val="24"/>
                <w:lang w:eastAsia="en-GB"/>
                <w14:ligatures w14:val="none"/>
              </w:rPr>
              <w:t>40099112</w:t>
            </w:r>
          </w:p>
        </w:tc>
      </w:tr>
      <w:tr w:rsidR="009D655B" w:rsidRPr="001D0BF7" w14:paraId="4BFB3B0A" w14:textId="77777777" w:rsidTr="00E91B1A">
        <w:tc>
          <w:tcPr>
            <w:tcW w:w="2771" w:type="dxa"/>
          </w:tcPr>
          <w:p w14:paraId="32F0867F" w14:textId="77777777" w:rsidR="009D655B" w:rsidRPr="001D0BF7" w:rsidRDefault="009D655B" w:rsidP="00E91B1A">
            <w:pPr>
              <w:spacing w:after="60" w:line="360" w:lineRule="auto"/>
              <w:rPr>
                <w:rFonts w:eastAsia="Calibri" w:cs="Arial"/>
                <w:b/>
                <w:kern w:val="0"/>
                <w:sz w:val="24"/>
                <w:szCs w:val="24"/>
                <w:lang w:eastAsia="en-GB"/>
                <w14:ligatures w14:val="none"/>
              </w:rPr>
            </w:pPr>
          </w:p>
        </w:tc>
        <w:tc>
          <w:tcPr>
            <w:tcW w:w="2970" w:type="dxa"/>
            <w:tcBorders>
              <w:top w:val="single" w:sz="4" w:space="0" w:color="000000"/>
            </w:tcBorders>
          </w:tcPr>
          <w:p w14:paraId="506483FD" w14:textId="77777777" w:rsidR="009D655B" w:rsidRPr="001D0BF7" w:rsidRDefault="009D655B" w:rsidP="00E91B1A">
            <w:pPr>
              <w:spacing w:after="60" w:line="360" w:lineRule="auto"/>
              <w:rPr>
                <w:rFonts w:eastAsia="Calibri" w:cs="Arial"/>
                <w:b/>
                <w:kern w:val="0"/>
                <w:sz w:val="24"/>
                <w:szCs w:val="24"/>
                <w:lang w:eastAsia="en-GB"/>
                <w14:ligatures w14:val="none"/>
              </w:rPr>
            </w:pPr>
          </w:p>
        </w:tc>
        <w:tc>
          <w:tcPr>
            <w:tcW w:w="2157" w:type="dxa"/>
            <w:tcBorders>
              <w:top w:val="single" w:sz="4" w:space="0" w:color="000000"/>
            </w:tcBorders>
          </w:tcPr>
          <w:p w14:paraId="3B28502F" w14:textId="77777777" w:rsidR="009D655B" w:rsidRPr="001D0BF7" w:rsidRDefault="009D655B" w:rsidP="00E91B1A">
            <w:pPr>
              <w:spacing w:after="60" w:line="360" w:lineRule="auto"/>
              <w:rPr>
                <w:rFonts w:eastAsia="Calibri" w:cs="Arial"/>
                <w:b/>
                <w:kern w:val="0"/>
                <w:sz w:val="24"/>
                <w:szCs w:val="24"/>
                <w:lang w:eastAsia="en-GB"/>
                <w14:ligatures w14:val="none"/>
              </w:rPr>
            </w:pPr>
          </w:p>
        </w:tc>
        <w:tc>
          <w:tcPr>
            <w:tcW w:w="2523" w:type="dxa"/>
            <w:tcBorders>
              <w:top w:val="single" w:sz="4" w:space="0" w:color="000000"/>
            </w:tcBorders>
          </w:tcPr>
          <w:p w14:paraId="1498FBA9" w14:textId="77777777" w:rsidR="009D655B" w:rsidRPr="001D0BF7" w:rsidRDefault="009D655B" w:rsidP="00E91B1A">
            <w:pPr>
              <w:spacing w:after="60" w:line="360" w:lineRule="auto"/>
              <w:rPr>
                <w:rFonts w:eastAsia="Calibri" w:cs="Arial"/>
                <w:b/>
                <w:kern w:val="0"/>
                <w:sz w:val="24"/>
                <w:szCs w:val="24"/>
                <w:lang w:eastAsia="en-GB"/>
                <w14:ligatures w14:val="none"/>
              </w:rPr>
            </w:pPr>
          </w:p>
        </w:tc>
      </w:tr>
      <w:tr w:rsidR="009D655B" w:rsidRPr="001D0BF7" w14:paraId="72A9C975" w14:textId="77777777" w:rsidTr="00E91B1A">
        <w:tc>
          <w:tcPr>
            <w:tcW w:w="2771" w:type="dxa"/>
          </w:tcPr>
          <w:p w14:paraId="0014D4C4" w14:textId="563B1443" w:rsidR="009D655B" w:rsidRPr="001D0BF7" w:rsidRDefault="003C7623" w:rsidP="00E91B1A">
            <w:pPr>
              <w:spacing w:after="60" w:line="360" w:lineRule="auto"/>
              <w:rPr>
                <w:rFonts w:eastAsia="Calibri" w:cs="Arial"/>
                <w:b/>
                <w:kern w:val="0"/>
                <w:sz w:val="24"/>
                <w:szCs w:val="24"/>
                <w:lang w:eastAsia="en-GB"/>
                <w14:ligatures w14:val="none"/>
              </w:rPr>
            </w:pPr>
            <w:r>
              <w:rPr>
                <w:rFonts w:eastAsia="Calibri" w:cs="Arial"/>
                <w:i/>
                <w:noProof/>
                <w:kern w:val="0"/>
                <w:sz w:val="24"/>
                <w:szCs w:val="24"/>
                <w:lang w:eastAsia="en-GB"/>
              </w:rPr>
              <mc:AlternateContent>
                <mc:Choice Requires="wpi">
                  <w:drawing>
                    <wp:anchor distT="0" distB="0" distL="114300" distR="114300" simplePos="0" relativeHeight="251671552" behindDoc="0" locked="0" layoutInCell="1" allowOverlap="1" wp14:anchorId="33853465" wp14:editId="685DBF66">
                      <wp:simplePos x="0" y="0"/>
                      <wp:positionH relativeFrom="column">
                        <wp:posOffset>1546545</wp:posOffset>
                      </wp:positionH>
                      <wp:positionV relativeFrom="paragraph">
                        <wp:posOffset>-185435</wp:posOffset>
                      </wp:positionV>
                      <wp:extent cx="1353960" cy="506520"/>
                      <wp:effectExtent l="38100" t="38100" r="36830" b="46355"/>
                      <wp:wrapNone/>
                      <wp:docPr id="782390069" name="Ink 6"/>
                      <wp:cNvGraphicFramePr/>
                      <a:graphic xmlns:a="http://schemas.openxmlformats.org/drawingml/2006/main">
                        <a:graphicData uri="http://schemas.microsoft.com/office/word/2010/wordprocessingInk">
                          <w14:contentPart bwMode="auto" r:id="rId8">
                            <w14:nvContentPartPr>
                              <w14:cNvContentPartPr/>
                            </w14:nvContentPartPr>
                            <w14:xfrm>
                              <a:off x="0" y="0"/>
                              <a:ext cx="1353960" cy="506520"/>
                            </w14:xfrm>
                          </w14:contentPart>
                        </a:graphicData>
                      </a:graphic>
                    </wp:anchor>
                  </w:drawing>
                </mc:Choice>
                <mc:Fallback>
                  <w:pict>
                    <v:shapetype w14:anchorId="6949B21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6" o:spid="_x0000_s1026" type="#_x0000_t75" style="position:absolute;margin-left:121.3pt;margin-top:-15.1pt;width:107.55pt;height:40.9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">
                      <v:imagedata r:id="rId9" o:title=""/>
                    </v:shape>
                  </w:pict>
                </mc:Fallback>
              </mc:AlternateContent>
            </w:r>
            <w:r w:rsidR="009D655B" w:rsidRPr="001D0BF7">
              <w:rPr>
                <w:rFonts w:eastAsia="Calibri" w:cs="Arial"/>
                <w:i/>
                <w:kern w:val="0"/>
                <w:sz w:val="24"/>
                <w:szCs w:val="24"/>
                <w:lang w:eastAsia="en-GB"/>
                <w14:ligatures w14:val="none"/>
              </w:rPr>
              <w:t>Student’s signature</w:t>
            </w:r>
          </w:p>
        </w:tc>
        <w:tc>
          <w:tcPr>
            <w:tcW w:w="2970" w:type="dxa"/>
            <w:tcBorders>
              <w:bottom w:val="single" w:sz="4" w:space="0" w:color="000000"/>
            </w:tcBorders>
          </w:tcPr>
          <w:p w14:paraId="3A33066C" w14:textId="77777777" w:rsidR="009D655B" w:rsidRPr="001D0BF7" w:rsidRDefault="009D655B" w:rsidP="00E91B1A">
            <w:pPr>
              <w:spacing w:after="60" w:line="360" w:lineRule="auto"/>
              <w:rPr>
                <w:rFonts w:eastAsia="Calibri" w:cs="Arial"/>
                <w:b/>
                <w:kern w:val="0"/>
                <w:sz w:val="24"/>
                <w:szCs w:val="24"/>
                <w:lang w:eastAsia="en-GB"/>
                <w14:ligatures w14:val="none"/>
              </w:rPr>
            </w:pPr>
          </w:p>
        </w:tc>
        <w:tc>
          <w:tcPr>
            <w:tcW w:w="2157" w:type="dxa"/>
          </w:tcPr>
          <w:p w14:paraId="528A1EF2" w14:textId="77777777" w:rsidR="009D655B" w:rsidRPr="001D0BF7" w:rsidRDefault="009D655B" w:rsidP="00E91B1A">
            <w:pPr>
              <w:spacing w:after="60" w:line="360" w:lineRule="auto"/>
              <w:rPr>
                <w:rFonts w:eastAsia="Calibri" w:cs="Arial"/>
                <w:b/>
                <w:kern w:val="0"/>
                <w:sz w:val="24"/>
                <w:szCs w:val="24"/>
                <w:lang w:eastAsia="en-GB"/>
                <w14:ligatures w14:val="none"/>
              </w:rPr>
            </w:pPr>
            <w:r w:rsidRPr="001D0BF7">
              <w:rPr>
                <w:rFonts w:eastAsia="Calibri" w:cs="Arial"/>
                <w:i/>
                <w:kern w:val="0"/>
                <w:sz w:val="24"/>
                <w:szCs w:val="24"/>
                <w:lang w:eastAsia="en-GB"/>
                <w14:ligatures w14:val="none"/>
              </w:rPr>
              <w:t>Date of submission</w:t>
            </w:r>
          </w:p>
        </w:tc>
        <w:tc>
          <w:tcPr>
            <w:tcW w:w="2523" w:type="dxa"/>
            <w:tcBorders>
              <w:bottom w:val="single" w:sz="4" w:space="0" w:color="000000"/>
            </w:tcBorders>
          </w:tcPr>
          <w:p w14:paraId="17D21CDB" w14:textId="7E28C067" w:rsidR="009D655B" w:rsidRPr="001D0BF7" w:rsidRDefault="00C70D9F" w:rsidP="00E91B1A">
            <w:pPr>
              <w:spacing w:after="60" w:line="360" w:lineRule="auto"/>
              <w:rPr>
                <w:rFonts w:eastAsia="Calibri" w:cs="Arial"/>
                <w:b/>
                <w:kern w:val="0"/>
                <w:sz w:val="24"/>
                <w:szCs w:val="24"/>
                <w:lang w:eastAsia="en-GB"/>
                <w14:ligatures w14:val="none"/>
              </w:rPr>
            </w:pPr>
            <w:r>
              <w:rPr>
                <w:rFonts w:eastAsia="Calibri" w:cs="Arial"/>
                <w:b/>
                <w:kern w:val="0"/>
                <w:sz w:val="24"/>
                <w:szCs w:val="24"/>
                <w:lang w:eastAsia="en-GB"/>
                <w14:ligatures w14:val="none"/>
              </w:rPr>
              <w:t>05/05/2025</w:t>
            </w:r>
          </w:p>
        </w:tc>
      </w:tr>
    </w:tbl>
    <w:p w14:paraId="76A28DC7" w14:textId="77777777" w:rsidR="009D655B" w:rsidRPr="001D0BF7" w:rsidRDefault="009D655B" w:rsidP="009D655B">
      <w:pPr>
        <w:spacing w:line="360" w:lineRule="auto"/>
        <w:rPr>
          <w:rFonts w:cs="Arial"/>
          <w:sz w:val="32"/>
          <w:szCs w:val="32"/>
        </w:rPr>
      </w:pPr>
    </w:p>
    <w:p w14:paraId="0991FEDF" w14:textId="77777777" w:rsidR="009D655B" w:rsidRDefault="009D655B" w:rsidP="00EA07B5">
      <w:pPr>
        <w:spacing w:line="360" w:lineRule="auto"/>
        <w:rPr>
          <w:rFonts w:ascii="Arial Black" w:hAnsi="Arial Black" w:cs="Arial"/>
          <w:b/>
          <w:bCs/>
          <w:sz w:val="28"/>
          <w:szCs w:val="28"/>
        </w:rPr>
      </w:pPr>
    </w:p>
    <w:p w14:paraId="7CB84749" w14:textId="40EB6E14" w:rsidR="006C24D0" w:rsidRPr="00CC3F12" w:rsidRDefault="006C24D0" w:rsidP="00EA07B5">
      <w:pPr>
        <w:spacing w:line="360" w:lineRule="auto"/>
        <w:rPr>
          <w:rFonts w:ascii="Arial Black" w:hAnsi="Arial Black" w:cs="Arial"/>
          <w:b/>
          <w:bCs/>
          <w:sz w:val="28"/>
          <w:szCs w:val="28"/>
        </w:rPr>
      </w:pPr>
      <w:r w:rsidRPr="00CC3F12">
        <w:rPr>
          <w:rFonts w:ascii="Arial Black" w:hAnsi="Arial Black" w:cs="Arial"/>
          <w:b/>
          <w:bCs/>
          <w:sz w:val="28"/>
          <w:szCs w:val="28"/>
        </w:rPr>
        <w:lastRenderedPageBreak/>
        <w:t>Acknowledgements:</w:t>
      </w:r>
    </w:p>
    <w:p w14:paraId="10853405" w14:textId="757F5DE0" w:rsidR="006C24D0" w:rsidRPr="001D0BF7" w:rsidRDefault="00A80619" w:rsidP="00EA07B5">
      <w:pPr>
        <w:pStyle w:val="ListParagraph"/>
        <w:numPr>
          <w:ilvl w:val="0"/>
          <w:numId w:val="2"/>
        </w:numPr>
        <w:spacing w:line="360" w:lineRule="auto"/>
        <w:rPr>
          <w:rFonts w:cs="Arial"/>
        </w:rPr>
      </w:pPr>
      <w:r w:rsidRPr="001D0BF7">
        <w:rPr>
          <w:rFonts w:cs="Arial"/>
        </w:rPr>
        <w:t>Bee-Yen Toh</w:t>
      </w:r>
      <w:r w:rsidR="00DE7B95" w:rsidRPr="001D0BF7">
        <w:rPr>
          <w:rFonts w:cs="Arial"/>
        </w:rPr>
        <w:t xml:space="preserve"> – My supervisor</w:t>
      </w:r>
      <w:r w:rsidR="000425FB">
        <w:rPr>
          <w:rFonts w:cs="Arial"/>
        </w:rPr>
        <w:t>,</w:t>
      </w:r>
      <w:r w:rsidR="00DE7B95" w:rsidRPr="001D0BF7">
        <w:rPr>
          <w:rFonts w:cs="Arial"/>
        </w:rPr>
        <w:t xml:space="preserve"> </w:t>
      </w:r>
      <w:r w:rsidR="00A64B61" w:rsidRPr="001D0BF7">
        <w:rPr>
          <w:rFonts w:cs="Arial"/>
        </w:rPr>
        <w:t>who was with me every step of the way</w:t>
      </w:r>
    </w:p>
    <w:p w14:paraId="697857A9" w14:textId="4507FFCC" w:rsidR="00CE62D2" w:rsidRPr="001D0BF7" w:rsidRDefault="00A64B61" w:rsidP="00EA07B5">
      <w:pPr>
        <w:pStyle w:val="ListParagraph"/>
        <w:numPr>
          <w:ilvl w:val="0"/>
          <w:numId w:val="2"/>
        </w:numPr>
        <w:spacing w:line="360" w:lineRule="auto"/>
        <w:rPr>
          <w:rFonts w:cs="Arial"/>
        </w:rPr>
      </w:pPr>
      <w:r w:rsidRPr="001D0BF7">
        <w:rPr>
          <w:rFonts w:cs="Arial"/>
        </w:rPr>
        <w:t>Cherise McClean – My wife, a constant (and welcome) distraction</w:t>
      </w:r>
    </w:p>
    <w:p w14:paraId="09114ED1" w14:textId="702E6E16" w:rsidR="006D100B" w:rsidRPr="001D0BF7" w:rsidRDefault="007C6012" w:rsidP="00EA07B5">
      <w:pPr>
        <w:pStyle w:val="ListParagraph"/>
        <w:numPr>
          <w:ilvl w:val="0"/>
          <w:numId w:val="2"/>
        </w:numPr>
        <w:spacing w:line="360" w:lineRule="auto"/>
        <w:rPr>
          <w:rFonts w:cs="Arial"/>
        </w:rPr>
      </w:pPr>
      <w:r w:rsidRPr="001D0BF7">
        <w:rPr>
          <w:rFonts w:cs="Arial"/>
        </w:rPr>
        <w:t xml:space="preserve">SoDes – On </w:t>
      </w:r>
      <w:r w:rsidR="00FD68E6" w:rsidRPr="001D0BF7">
        <w:rPr>
          <w:rFonts w:cs="Arial"/>
        </w:rPr>
        <w:t>GitHub</w:t>
      </w:r>
      <w:r w:rsidRPr="001D0BF7">
        <w:rPr>
          <w:rFonts w:cs="Arial"/>
        </w:rPr>
        <w:t xml:space="preserve">, created a package that made this whole project possible on </w:t>
      </w:r>
      <w:r w:rsidR="000425FB">
        <w:rPr>
          <w:rFonts w:cs="Arial"/>
        </w:rPr>
        <w:t>Windows</w:t>
      </w:r>
      <w:r w:rsidRPr="001D0BF7">
        <w:rPr>
          <w:rFonts w:cs="Arial"/>
        </w:rPr>
        <w:t xml:space="preserve"> (PyAudioWPatch)</w:t>
      </w:r>
    </w:p>
    <w:p w14:paraId="2FE68717" w14:textId="297F5130" w:rsidR="00E55863" w:rsidRPr="00C01F51" w:rsidRDefault="00B07748" w:rsidP="007B298F">
      <w:pPr>
        <w:pStyle w:val="ListParagraph"/>
        <w:numPr>
          <w:ilvl w:val="0"/>
          <w:numId w:val="2"/>
        </w:numPr>
        <w:spacing w:line="360" w:lineRule="auto"/>
        <w:rPr>
          <w:rFonts w:cs="Arial"/>
          <w:sz w:val="24"/>
          <w:szCs w:val="24"/>
        </w:rPr>
      </w:pPr>
      <w:r w:rsidRPr="00C01F51">
        <w:rPr>
          <w:rFonts w:cs="Arial"/>
        </w:rPr>
        <w:t xml:space="preserve">aiXander – On </w:t>
      </w:r>
      <w:r w:rsidR="00226A05" w:rsidRPr="00C01F51">
        <w:rPr>
          <w:rFonts w:cs="Arial"/>
        </w:rPr>
        <w:t>GitHub</w:t>
      </w:r>
      <w:r w:rsidRPr="00C01F51">
        <w:rPr>
          <w:rFonts w:cs="Arial"/>
        </w:rPr>
        <w:t xml:space="preserve">, </w:t>
      </w:r>
      <w:r w:rsidR="004D1999" w:rsidRPr="00C01F51">
        <w:rPr>
          <w:rFonts w:cs="Arial"/>
        </w:rPr>
        <w:t>created a repo</w:t>
      </w:r>
      <w:r w:rsidR="00994694" w:rsidRPr="00C01F51">
        <w:rPr>
          <w:rFonts w:cs="Arial"/>
        </w:rPr>
        <w:t>sitory</w:t>
      </w:r>
      <w:r w:rsidR="004D1999" w:rsidRPr="00C01F51">
        <w:rPr>
          <w:rFonts w:cs="Arial"/>
        </w:rPr>
        <w:t xml:space="preserve"> that </w:t>
      </w:r>
      <w:r w:rsidR="001E0DF5" w:rsidRPr="00C01F51">
        <w:rPr>
          <w:rFonts w:cs="Arial"/>
        </w:rPr>
        <w:t>was</w:t>
      </w:r>
      <w:r w:rsidR="004D1999" w:rsidRPr="00C01F51">
        <w:rPr>
          <w:rFonts w:cs="Arial"/>
        </w:rPr>
        <w:t xml:space="preserve"> adapted, provid</w:t>
      </w:r>
      <w:r w:rsidR="001E0DF5" w:rsidRPr="00C01F51">
        <w:rPr>
          <w:rFonts w:cs="Arial"/>
        </w:rPr>
        <w:t>ing</w:t>
      </w:r>
      <w:r w:rsidR="004D1999" w:rsidRPr="00C01F51">
        <w:rPr>
          <w:rFonts w:cs="Arial"/>
        </w:rPr>
        <w:t xml:space="preserve"> fast Fourier transformations</w:t>
      </w:r>
    </w:p>
    <w:p w14:paraId="2FA86D52" w14:textId="5FD7AE4F" w:rsidR="00E55863" w:rsidRPr="001D0BF7" w:rsidRDefault="00E55863" w:rsidP="00EA07B5">
      <w:pPr>
        <w:spacing w:line="360" w:lineRule="auto"/>
        <w:rPr>
          <w:rFonts w:cs="Arial"/>
          <w:sz w:val="24"/>
          <w:szCs w:val="24"/>
        </w:rPr>
      </w:pPr>
    </w:p>
    <w:p w14:paraId="7046FDD7" w14:textId="77777777" w:rsidR="00E55863" w:rsidRPr="001D0BF7" w:rsidRDefault="00E55863" w:rsidP="00EA07B5">
      <w:pPr>
        <w:spacing w:line="360" w:lineRule="auto"/>
        <w:rPr>
          <w:rFonts w:cs="Arial"/>
          <w:sz w:val="24"/>
          <w:szCs w:val="24"/>
        </w:rPr>
      </w:pPr>
      <w:r w:rsidRPr="001D0BF7">
        <w:rPr>
          <w:rFonts w:cs="Arial"/>
          <w:sz w:val="24"/>
          <w:szCs w:val="24"/>
        </w:rPr>
        <w:br w:type="page"/>
      </w:r>
    </w:p>
    <w:p w14:paraId="7D53368C" w14:textId="77777777" w:rsidR="00EE49C2" w:rsidRDefault="00EE49C2" w:rsidP="00EE49C2">
      <w:r>
        <w:lastRenderedPageBreak/>
        <w:t>The project discussed in this report is hosted on a repository at:</w:t>
      </w:r>
    </w:p>
    <w:p w14:paraId="7C608786" w14:textId="77777777" w:rsidR="00EE49C2" w:rsidRDefault="00EE49C2" w:rsidP="00EE49C2">
      <w:r>
        <w:t xml:space="preserve">https://github.com/RyanMcClean/wizlight-music-sync. </w:t>
      </w:r>
    </w:p>
    <w:p w14:paraId="1E3C2AD3" w14:textId="77777777" w:rsidR="00EE49C2" w:rsidRPr="0001562D" w:rsidRDefault="00EE49C2" w:rsidP="00EE49C2">
      <w:r>
        <w:t>If you have trouble accessing the repository, please contact rurquhart01@qub.ac.uk.</w:t>
      </w:r>
    </w:p>
    <w:p w14:paraId="05439FF8" w14:textId="77777777" w:rsidR="00EE49C2" w:rsidRDefault="00EE49C2" w:rsidP="00EE49C2">
      <w:r>
        <w:br w:type="page"/>
      </w:r>
    </w:p>
    <w:p w14:paraId="45D036EB" w14:textId="754AAA21" w:rsidR="00E55863" w:rsidRPr="00CC3F12" w:rsidRDefault="00E55863" w:rsidP="00EA07B5">
      <w:pPr>
        <w:spacing w:line="360" w:lineRule="auto"/>
        <w:rPr>
          <w:rFonts w:ascii="Arial Black" w:hAnsi="Arial Black" w:cs="Arial"/>
          <w:sz w:val="28"/>
          <w:szCs w:val="28"/>
        </w:rPr>
      </w:pPr>
      <w:r w:rsidRPr="00CC3F12">
        <w:rPr>
          <w:rFonts w:ascii="Arial Black" w:hAnsi="Arial Black" w:cs="Arial"/>
          <w:sz w:val="28"/>
          <w:szCs w:val="28"/>
        </w:rPr>
        <w:lastRenderedPageBreak/>
        <w:t>Abstract:</w:t>
      </w:r>
    </w:p>
    <w:p w14:paraId="27DA4B39" w14:textId="0DF3D974" w:rsidR="00E55863" w:rsidRPr="001D0BF7" w:rsidRDefault="00C27952" w:rsidP="00EA07B5">
      <w:pPr>
        <w:spacing w:line="360" w:lineRule="auto"/>
        <w:rPr>
          <w:rFonts w:cs="Arial"/>
        </w:rPr>
      </w:pPr>
      <w:r>
        <w:rPr>
          <w:rFonts w:cs="Arial"/>
        </w:rPr>
        <w:t>Bulb Bop is</w:t>
      </w:r>
      <w:r w:rsidR="00A03476" w:rsidRPr="001D0BF7">
        <w:rPr>
          <w:rFonts w:cs="Arial"/>
        </w:rPr>
        <w:t xml:space="preserve"> a Music-Synced Smart Light System. </w:t>
      </w:r>
      <w:r w:rsidR="003203CC">
        <w:rPr>
          <w:rFonts w:cs="Arial"/>
        </w:rPr>
        <w:t>Bulb Bop</w:t>
      </w:r>
      <w:r w:rsidR="00B24E22" w:rsidRPr="001D0BF7">
        <w:rPr>
          <w:rFonts w:cs="Arial"/>
        </w:rPr>
        <w:t xml:space="preserve"> takes advantage</w:t>
      </w:r>
      <w:r w:rsidR="00D60265" w:rsidRPr="001D0BF7">
        <w:rPr>
          <w:rFonts w:cs="Arial"/>
        </w:rPr>
        <w:t xml:space="preserve"> of audio data from </w:t>
      </w:r>
      <w:r w:rsidR="005D3BBF" w:rsidRPr="001D0BF7">
        <w:rPr>
          <w:rFonts w:cs="Arial"/>
        </w:rPr>
        <w:t>PyAudio</w:t>
      </w:r>
      <w:r w:rsidR="005057D2" w:rsidRPr="001D0BF7">
        <w:rPr>
          <w:rFonts w:cs="Arial"/>
        </w:rPr>
        <w:t xml:space="preserve"> to allow</w:t>
      </w:r>
      <w:r w:rsidR="009A7867">
        <w:rPr>
          <w:rFonts w:cs="Arial"/>
        </w:rPr>
        <w:t xml:space="preserve"> </w:t>
      </w:r>
      <w:r w:rsidR="005057D2" w:rsidRPr="001D0BF7">
        <w:rPr>
          <w:rFonts w:cs="Arial"/>
        </w:rPr>
        <w:t>detect</w:t>
      </w:r>
      <w:r w:rsidR="007E5025">
        <w:rPr>
          <w:rFonts w:cs="Arial"/>
        </w:rPr>
        <w:t>ion of</w:t>
      </w:r>
      <w:r w:rsidR="005057D2" w:rsidRPr="001D0BF7">
        <w:rPr>
          <w:rFonts w:cs="Arial"/>
        </w:rPr>
        <w:t xml:space="preserve"> the </w:t>
      </w:r>
      <w:r w:rsidR="007E5025">
        <w:rPr>
          <w:rFonts w:cs="Arial"/>
        </w:rPr>
        <w:t>music beat</w:t>
      </w:r>
      <w:r w:rsidR="005057D2" w:rsidRPr="001D0BF7">
        <w:rPr>
          <w:rFonts w:cs="Arial"/>
        </w:rPr>
        <w:t xml:space="preserve"> and change bulb brightness in time wit</w:t>
      </w:r>
      <w:r w:rsidR="00551FAD">
        <w:rPr>
          <w:rFonts w:cs="Arial"/>
        </w:rPr>
        <w:t>h music</w:t>
      </w:r>
      <w:r w:rsidR="005057D2" w:rsidRPr="001D0BF7">
        <w:rPr>
          <w:rFonts w:cs="Arial"/>
        </w:rPr>
        <w:t>.</w:t>
      </w:r>
      <w:r w:rsidR="004312E2">
        <w:rPr>
          <w:rFonts w:cs="Arial"/>
        </w:rPr>
        <w:t xml:space="preserve"> Bulb Bop will work with any number of bulbs, provided they are Wi-Fi enabled and</w:t>
      </w:r>
      <w:r w:rsidR="00D24273">
        <w:rPr>
          <w:rFonts w:cs="Arial"/>
        </w:rPr>
        <w:t xml:space="preserve"> </w:t>
      </w:r>
      <w:r w:rsidR="00CB441D">
        <w:rPr>
          <w:rFonts w:cs="Arial"/>
        </w:rPr>
        <w:t>of the Wiz brand. It provides the user with a basic user interface</w:t>
      </w:r>
      <w:r w:rsidR="00BB4409">
        <w:rPr>
          <w:rFonts w:cs="Arial"/>
        </w:rPr>
        <w:t>.</w:t>
      </w:r>
      <w:r w:rsidR="00CB441D">
        <w:rPr>
          <w:rFonts w:cs="Arial"/>
        </w:rPr>
        <w:t xml:space="preserve"> </w:t>
      </w:r>
      <w:r w:rsidR="00BB4409">
        <w:rPr>
          <w:rFonts w:cs="Arial"/>
        </w:rPr>
        <w:t>T</w:t>
      </w:r>
      <w:r w:rsidR="00CB441D">
        <w:rPr>
          <w:rFonts w:cs="Arial"/>
        </w:rPr>
        <w:t>h</w:t>
      </w:r>
      <w:r w:rsidR="00BB4409">
        <w:rPr>
          <w:rFonts w:cs="Arial"/>
        </w:rPr>
        <w:t xml:space="preserve">is </w:t>
      </w:r>
      <w:r w:rsidR="00CB441D">
        <w:rPr>
          <w:rFonts w:cs="Arial"/>
        </w:rPr>
        <w:t xml:space="preserve">will aid in pairing bulbs with the </w:t>
      </w:r>
      <w:r w:rsidR="00551FAD">
        <w:rPr>
          <w:rFonts w:cs="Arial"/>
        </w:rPr>
        <w:t>system and</w:t>
      </w:r>
      <w:r w:rsidR="00CB441D">
        <w:rPr>
          <w:rFonts w:cs="Arial"/>
        </w:rPr>
        <w:t xml:space="preserve"> </w:t>
      </w:r>
      <w:r w:rsidR="00315E0D">
        <w:rPr>
          <w:rFonts w:cs="Arial"/>
        </w:rPr>
        <w:t>enable the user to start the audio synchronisation with audio, either fro</w:t>
      </w:r>
      <w:r w:rsidR="00F409CB">
        <w:rPr>
          <w:rFonts w:cs="Arial"/>
        </w:rPr>
        <w:t xml:space="preserve">m the local ambient noise through a microphone, or from the audio going to the speakers of the host machine. </w:t>
      </w:r>
    </w:p>
    <w:p w14:paraId="7FB99D49" w14:textId="43D7B097" w:rsidR="0004120C" w:rsidRPr="001D0BF7" w:rsidRDefault="0004120C" w:rsidP="00EA07B5">
      <w:pPr>
        <w:spacing w:line="360" w:lineRule="auto"/>
        <w:rPr>
          <w:rFonts w:cs="Arial"/>
          <w:sz w:val="24"/>
          <w:szCs w:val="24"/>
        </w:rPr>
      </w:pPr>
    </w:p>
    <w:p w14:paraId="4F7D0456" w14:textId="52510082" w:rsidR="00E60776" w:rsidRPr="001D0BF7" w:rsidRDefault="0004120C" w:rsidP="00EA07B5">
      <w:pPr>
        <w:spacing w:line="360" w:lineRule="auto"/>
        <w:rPr>
          <w:rFonts w:cs="Arial"/>
          <w:sz w:val="24"/>
          <w:szCs w:val="24"/>
        </w:rPr>
      </w:pPr>
      <w:r w:rsidRPr="001D0BF7">
        <w:rPr>
          <w:rFonts w:cs="Arial"/>
          <w:sz w:val="24"/>
          <w:szCs w:val="24"/>
        </w:rPr>
        <w:br w:type="page"/>
      </w:r>
    </w:p>
    <w:sdt>
      <w:sdtPr>
        <w:rPr>
          <w:rFonts w:ascii="Arial" w:eastAsiaTheme="minorHAnsi" w:hAnsi="Arial" w:cs="Arial"/>
          <w:color w:val="auto"/>
          <w:kern w:val="2"/>
          <w:sz w:val="20"/>
          <w:szCs w:val="20"/>
          <w:lang w:val="en-GB"/>
          <w14:ligatures w14:val="standardContextual"/>
        </w:rPr>
        <w:id w:val="-1650969004"/>
        <w:docPartObj>
          <w:docPartGallery w:val="Table of Contents"/>
          <w:docPartUnique/>
        </w:docPartObj>
      </w:sdtPr>
      <w:sdtEndPr>
        <w:rPr>
          <w:b/>
          <w:bCs/>
          <w:noProof/>
        </w:rPr>
      </w:sdtEndPr>
      <w:sdtContent>
        <w:p w14:paraId="4644D330" w14:textId="7FB253B3" w:rsidR="002D44A7" w:rsidRPr="00292C56" w:rsidRDefault="002D44A7" w:rsidP="00EA07B5">
          <w:pPr>
            <w:pStyle w:val="TOCHeading"/>
            <w:numPr>
              <w:ilvl w:val="0"/>
              <w:numId w:val="0"/>
            </w:numPr>
            <w:spacing w:line="360" w:lineRule="auto"/>
            <w:ind w:left="432"/>
            <w:rPr>
              <w:rFonts w:ascii="Arial Black" w:hAnsi="Arial Black" w:cs="Arial"/>
              <w:sz w:val="28"/>
              <w:szCs w:val="28"/>
            </w:rPr>
          </w:pPr>
          <w:r w:rsidRPr="00292C56">
            <w:rPr>
              <w:rFonts w:ascii="Arial Black" w:hAnsi="Arial Black" w:cs="Arial"/>
              <w:sz w:val="28"/>
              <w:szCs w:val="28"/>
            </w:rPr>
            <w:t>Table of Contents</w:t>
          </w:r>
        </w:p>
        <w:p w14:paraId="09FBBB05" w14:textId="5D1837F9" w:rsidR="00447103" w:rsidRDefault="002D44A7">
          <w:pPr>
            <w:pStyle w:val="TOC2"/>
            <w:tabs>
              <w:tab w:val="right" w:leader="dot" w:pos="9060"/>
            </w:tabs>
            <w:rPr>
              <w:rFonts w:asciiTheme="minorHAnsi" w:eastAsiaTheme="minorEastAsia" w:hAnsiTheme="minorHAnsi"/>
              <w:noProof/>
              <w:sz w:val="24"/>
              <w:szCs w:val="24"/>
              <w:lang w:eastAsia="en-GB"/>
            </w:rPr>
          </w:pPr>
          <w:r w:rsidRPr="001D0BF7">
            <w:rPr>
              <w:rFonts w:ascii="Arial Black" w:hAnsi="Arial Black" w:cs="Arial"/>
            </w:rPr>
            <w:fldChar w:fldCharType="begin"/>
          </w:r>
          <w:r w:rsidRPr="001D0BF7">
            <w:rPr>
              <w:rFonts w:ascii="Arial Black" w:hAnsi="Arial Black" w:cs="Arial"/>
            </w:rPr>
            <w:instrText xml:space="preserve"> TOC \o "1-3" \h \z \u </w:instrText>
          </w:r>
          <w:r w:rsidRPr="001D0BF7">
            <w:rPr>
              <w:rFonts w:ascii="Arial Black" w:hAnsi="Arial Black" w:cs="Arial"/>
            </w:rPr>
            <w:fldChar w:fldCharType="separate"/>
          </w:r>
          <w:hyperlink w:anchor="_Toc197356867" w:history="1">
            <w:r w:rsidR="00447103" w:rsidRPr="00884E41">
              <w:rPr>
                <w:rStyle w:val="Hyperlink"/>
                <w:rFonts w:ascii="Arial Black" w:hAnsi="Arial Black" w:cs="Arial"/>
                <w:noProof/>
              </w:rPr>
              <w:t>Introduction:</w:t>
            </w:r>
            <w:r w:rsidR="00447103">
              <w:rPr>
                <w:noProof/>
                <w:webHidden/>
              </w:rPr>
              <w:tab/>
            </w:r>
            <w:r w:rsidR="00447103">
              <w:rPr>
                <w:noProof/>
                <w:webHidden/>
              </w:rPr>
              <w:fldChar w:fldCharType="begin"/>
            </w:r>
            <w:r w:rsidR="00447103">
              <w:rPr>
                <w:noProof/>
                <w:webHidden/>
              </w:rPr>
              <w:instrText xml:space="preserve"> PAGEREF _Toc197356867 \h </w:instrText>
            </w:r>
            <w:r w:rsidR="00447103">
              <w:rPr>
                <w:noProof/>
                <w:webHidden/>
              </w:rPr>
            </w:r>
            <w:r w:rsidR="00447103">
              <w:rPr>
                <w:noProof/>
                <w:webHidden/>
              </w:rPr>
              <w:fldChar w:fldCharType="separate"/>
            </w:r>
            <w:r w:rsidR="00447103">
              <w:rPr>
                <w:noProof/>
                <w:webHidden/>
              </w:rPr>
              <w:t>7</w:t>
            </w:r>
            <w:r w:rsidR="00447103">
              <w:rPr>
                <w:noProof/>
                <w:webHidden/>
              </w:rPr>
              <w:fldChar w:fldCharType="end"/>
            </w:r>
          </w:hyperlink>
        </w:p>
        <w:p w14:paraId="19426824" w14:textId="69376BB7" w:rsidR="00447103" w:rsidRDefault="00447103">
          <w:pPr>
            <w:pStyle w:val="TOC1"/>
            <w:tabs>
              <w:tab w:val="left" w:pos="720"/>
              <w:tab w:val="right" w:leader="dot" w:pos="9060"/>
            </w:tabs>
            <w:rPr>
              <w:rFonts w:asciiTheme="minorHAnsi" w:eastAsiaTheme="minorEastAsia" w:hAnsiTheme="minorHAnsi"/>
              <w:noProof/>
              <w:sz w:val="24"/>
              <w:szCs w:val="24"/>
              <w:lang w:eastAsia="en-GB"/>
            </w:rPr>
          </w:pPr>
          <w:hyperlink w:anchor="_Toc197356868" w:history="1">
            <w:r w:rsidRPr="00884E41">
              <w:rPr>
                <w:rStyle w:val="Hyperlink"/>
                <w:rFonts w:ascii="Arial Black" w:hAnsi="Arial Black" w:cs="Arial"/>
                <w:noProof/>
              </w:rPr>
              <w:t>1.</w:t>
            </w:r>
            <w:r>
              <w:rPr>
                <w:rFonts w:asciiTheme="minorHAnsi" w:eastAsiaTheme="minorEastAsia" w:hAnsiTheme="minorHAnsi"/>
                <w:noProof/>
                <w:sz w:val="24"/>
                <w:szCs w:val="24"/>
                <w:lang w:eastAsia="en-GB"/>
              </w:rPr>
              <w:tab/>
            </w:r>
            <w:r w:rsidRPr="00884E41">
              <w:rPr>
                <w:rStyle w:val="Hyperlink"/>
                <w:rFonts w:ascii="Arial Black" w:hAnsi="Arial Black" w:cs="Arial"/>
                <w:noProof/>
              </w:rPr>
              <w:t>Understanding the Problem</w:t>
            </w:r>
            <w:r>
              <w:rPr>
                <w:noProof/>
                <w:webHidden/>
              </w:rPr>
              <w:tab/>
            </w:r>
            <w:r>
              <w:rPr>
                <w:noProof/>
                <w:webHidden/>
              </w:rPr>
              <w:fldChar w:fldCharType="begin"/>
            </w:r>
            <w:r>
              <w:rPr>
                <w:noProof/>
                <w:webHidden/>
              </w:rPr>
              <w:instrText xml:space="preserve"> PAGEREF _Toc197356868 \h </w:instrText>
            </w:r>
            <w:r>
              <w:rPr>
                <w:noProof/>
                <w:webHidden/>
              </w:rPr>
            </w:r>
            <w:r>
              <w:rPr>
                <w:noProof/>
                <w:webHidden/>
              </w:rPr>
              <w:fldChar w:fldCharType="separate"/>
            </w:r>
            <w:r>
              <w:rPr>
                <w:noProof/>
                <w:webHidden/>
              </w:rPr>
              <w:t>8</w:t>
            </w:r>
            <w:r>
              <w:rPr>
                <w:noProof/>
                <w:webHidden/>
              </w:rPr>
              <w:fldChar w:fldCharType="end"/>
            </w:r>
          </w:hyperlink>
        </w:p>
        <w:p w14:paraId="23A1DED5" w14:textId="2A8D7217" w:rsidR="00447103" w:rsidRDefault="00447103">
          <w:pPr>
            <w:pStyle w:val="TOC1"/>
            <w:tabs>
              <w:tab w:val="left" w:pos="400"/>
              <w:tab w:val="right" w:leader="dot" w:pos="9060"/>
            </w:tabs>
            <w:rPr>
              <w:rFonts w:asciiTheme="minorHAnsi" w:eastAsiaTheme="minorEastAsia" w:hAnsiTheme="minorHAnsi"/>
              <w:noProof/>
              <w:sz w:val="24"/>
              <w:szCs w:val="24"/>
              <w:lang w:eastAsia="en-GB"/>
            </w:rPr>
          </w:pPr>
          <w:hyperlink w:anchor="_Toc197356869" w:history="1">
            <w:r w:rsidRPr="00884E41">
              <w:rPr>
                <w:rStyle w:val="Hyperlink"/>
                <w:rFonts w:ascii="Arial Black" w:hAnsi="Arial Black"/>
                <w:noProof/>
              </w:rPr>
              <w:t>2</w:t>
            </w:r>
            <w:r>
              <w:rPr>
                <w:rFonts w:asciiTheme="minorHAnsi" w:eastAsiaTheme="minorEastAsia" w:hAnsiTheme="minorHAnsi"/>
                <w:noProof/>
                <w:sz w:val="24"/>
                <w:szCs w:val="24"/>
                <w:lang w:eastAsia="en-GB"/>
              </w:rPr>
              <w:tab/>
            </w:r>
            <w:r w:rsidRPr="00884E41">
              <w:rPr>
                <w:rStyle w:val="Hyperlink"/>
                <w:rFonts w:ascii="Arial Black" w:hAnsi="Arial Black"/>
                <w:noProof/>
              </w:rPr>
              <w:t>User Interface Design</w:t>
            </w:r>
            <w:r>
              <w:rPr>
                <w:noProof/>
                <w:webHidden/>
              </w:rPr>
              <w:tab/>
            </w:r>
            <w:r>
              <w:rPr>
                <w:noProof/>
                <w:webHidden/>
              </w:rPr>
              <w:fldChar w:fldCharType="begin"/>
            </w:r>
            <w:r>
              <w:rPr>
                <w:noProof/>
                <w:webHidden/>
              </w:rPr>
              <w:instrText xml:space="preserve"> PAGEREF _Toc197356869 \h </w:instrText>
            </w:r>
            <w:r>
              <w:rPr>
                <w:noProof/>
                <w:webHidden/>
              </w:rPr>
            </w:r>
            <w:r>
              <w:rPr>
                <w:noProof/>
                <w:webHidden/>
              </w:rPr>
              <w:fldChar w:fldCharType="separate"/>
            </w:r>
            <w:r>
              <w:rPr>
                <w:noProof/>
                <w:webHidden/>
              </w:rPr>
              <w:t>10</w:t>
            </w:r>
            <w:r>
              <w:rPr>
                <w:noProof/>
                <w:webHidden/>
              </w:rPr>
              <w:fldChar w:fldCharType="end"/>
            </w:r>
          </w:hyperlink>
        </w:p>
        <w:p w14:paraId="13EE5C3C" w14:textId="0BE1C426" w:rsidR="00447103" w:rsidRDefault="00447103">
          <w:pPr>
            <w:pStyle w:val="TOC1"/>
            <w:tabs>
              <w:tab w:val="left" w:pos="400"/>
              <w:tab w:val="right" w:leader="dot" w:pos="9060"/>
            </w:tabs>
            <w:rPr>
              <w:rFonts w:asciiTheme="minorHAnsi" w:eastAsiaTheme="minorEastAsia" w:hAnsiTheme="minorHAnsi"/>
              <w:noProof/>
              <w:sz w:val="24"/>
              <w:szCs w:val="24"/>
              <w:lang w:eastAsia="en-GB"/>
            </w:rPr>
          </w:pPr>
          <w:hyperlink w:anchor="_Toc197356870" w:history="1">
            <w:r w:rsidRPr="00884E41">
              <w:rPr>
                <w:rStyle w:val="Hyperlink"/>
                <w:rFonts w:ascii="Arial Black" w:hAnsi="Arial Black"/>
                <w:noProof/>
              </w:rPr>
              <w:t>3</w:t>
            </w:r>
            <w:r>
              <w:rPr>
                <w:rFonts w:asciiTheme="minorHAnsi" w:eastAsiaTheme="minorEastAsia" w:hAnsiTheme="minorHAnsi"/>
                <w:noProof/>
                <w:sz w:val="24"/>
                <w:szCs w:val="24"/>
                <w:lang w:eastAsia="en-GB"/>
              </w:rPr>
              <w:tab/>
            </w:r>
            <w:r w:rsidRPr="00884E41">
              <w:rPr>
                <w:rStyle w:val="Hyperlink"/>
                <w:rFonts w:ascii="Arial Black" w:hAnsi="Arial Black"/>
                <w:noProof/>
              </w:rPr>
              <w:t>Architecture Design and Algorithm Explanation</w:t>
            </w:r>
            <w:r>
              <w:rPr>
                <w:noProof/>
                <w:webHidden/>
              </w:rPr>
              <w:tab/>
            </w:r>
            <w:r>
              <w:rPr>
                <w:noProof/>
                <w:webHidden/>
              </w:rPr>
              <w:fldChar w:fldCharType="begin"/>
            </w:r>
            <w:r>
              <w:rPr>
                <w:noProof/>
                <w:webHidden/>
              </w:rPr>
              <w:instrText xml:space="preserve"> PAGEREF _Toc197356870 \h </w:instrText>
            </w:r>
            <w:r>
              <w:rPr>
                <w:noProof/>
                <w:webHidden/>
              </w:rPr>
            </w:r>
            <w:r>
              <w:rPr>
                <w:noProof/>
                <w:webHidden/>
              </w:rPr>
              <w:fldChar w:fldCharType="separate"/>
            </w:r>
            <w:r>
              <w:rPr>
                <w:noProof/>
                <w:webHidden/>
              </w:rPr>
              <w:t>16</w:t>
            </w:r>
            <w:r>
              <w:rPr>
                <w:noProof/>
                <w:webHidden/>
              </w:rPr>
              <w:fldChar w:fldCharType="end"/>
            </w:r>
          </w:hyperlink>
        </w:p>
        <w:p w14:paraId="3A552EE2" w14:textId="1FDAF971" w:rsidR="00447103" w:rsidRDefault="00447103">
          <w:pPr>
            <w:pStyle w:val="TOC2"/>
            <w:tabs>
              <w:tab w:val="left" w:pos="960"/>
              <w:tab w:val="right" w:leader="dot" w:pos="9060"/>
            </w:tabs>
            <w:rPr>
              <w:rFonts w:asciiTheme="minorHAnsi" w:eastAsiaTheme="minorEastAsia" w:hAnsiTheme="minorHAnsi"/>
              <w:noProof/>
              <w:sz w:val="24"/>
              <w:szCs w:val="24"/>
              <w:lang w:eastAsia="en-GB"/>
            </w:rPr>
          </w:pPr>
          <w:hyperlink w:anchor="_Toc197356871" w:history="1">
            <w:r w:rsidRPr="00884E41">
              <w:rPr>
                <w:rStyle w:val="Hyperlink"/>
                <w:rFonts w:ascii="Arial Black" w:hAnsi="Arial Black"/>
                <w:b/>
                <w:bCs/>
                <w:noProof/>
              </w:rPr>
              <w:t>3.1</w:t>
            </w:r>
            <w:r>
              <w:rPr>
                <w:rFonts w:asciiTheme="minorHAnsi" w:eastAsiaTheme="minorEastAsia" w:hAnsiTheme="minorHAnsi"/>
                <w:noProof/>
                <w:sz w:val="24"/>
                <w:szCs w:val="24"/>
                <w:lang w:eastAsia="en-GB"/>
              </w:rPr>
              <w:tab/>
            </w:r>
            <w:r w:rsidRPr="00884E41">
              <w:rPr>
                <w:rStyle w:val="Hyperlink"/>
                <w:rFonts w:ascii="Arial Black" w:hAnsi="Arial Black"/>
                <w:b/>
                <w:bCs/>
                <w:noProof/>
              </w:rPr>
              <w:t>Installation Process</w:t>
            </w:r>
            <w:r>
              <w:rPr>
                <w:noProof/>
                <w:webHidden/>
              </w:rPr>
              <w:tab/>
            </w:r>
            <w:r>
              <w:rPr>
                <w:noProof/>
                <w:webHidden/>
              </w:rPr>
              <w:fldChar w:fldCharType="begin"/>
            </w:r>
            <w:r>
              <w:rPr>
                <w:noProof/>
                <w:webHidden/>
              </w:rPr>
              <w:instrText xml:space="preserve"> PAGEREF _Toc197356871 \h </w:instrText>
            </w:r>
            <w:r>
              <w:rPr>
                <w:noProof/>
                <w:webHidden/>
              </w:rPr>
            </w:r>
            <w:r>
              <w:rPr>
                <w:noProof/>
                <w:webHidden/>
              </w:rPr>
              <w:fldChar w:fldCharType="separate"/>
            </w:r>
            <w:r>
              <w:rPr>
                <w:noProof/>
                <w:webHidden/>
              </w:rPr>
              <w:t>16</w:t>
            </w:r>
            <w:r>
              <w:rPr>
                <w:noProof/>
                <w:webHidden/>
              </w:rPr>
              <w:fldChar w:fldCharType="end"/>
            </w:r>
          </w:hyperlink>
        </w:p>
        <w:p w14:paraId="70F459B5" w14:textId="2BC22AFE" w:rsidR="00447103" w:rsidRDefault="00447103">
          <w:pPr>
            <w:pStyle w:val="TOC2"/>
            <w:tabs>
              <w:tab w:val="left" w:pos="960"/>
              <w:tab w:val="right" w:leader="dot" w:pos="9060"/>
            </w:tabs>
            <w:rPr>
              <w:rFonts w:asciiTheme="minorHAnsi" w:eastAsiaTheme="minorEastAsia" w:hAnsiTheme="minorHAnsi"/>
              <w:noProof/>
              <w:sz w:val="24"/>
              <w:szCs w:val="24"/>
              <w:lang w:eastAsia="en-GB"/>
            </w:rPr>
          </w:pPr>
          <w:hyperlink w:anchor="_Toc197356872" w:history="1">
            <w:r w:rsidRPr="00884E41">
              <w:rPr>
                <w:rStyle w:val="Hyperlink"/>
                <w:rFonts w:ascii="Arial Black" w:hAnsi="Arial Black"/>
                <w:b/>
                <w:bCs/>
                <w:noProof/>
              </w:rPr>
              <w:t>3.2</w:t>
            </w:r>
            <w:r>
              <w:rPr>
                <w:rFonts w:asciiTheme="minorHAnsi" w:eastAsiaTheme="minorEastAsia" w:hAnsiTheme="minorHAnsi"/>
                <w:noProof/>
                <w:sz w:val="24"/>
                <w:szCs w:val="24"/>
                <w:lang w:eastAsia="en-GB"/>
              </w:rPr>
              <w:tab/>
            </w:r>
            <w:r w:rsidRPr="00884E41">
              <w:rPr>
                <w:rStyle w:val="Hyperlink"/>
                <w:rFonts w:ascii="Arial Black" w:hAnsi="Arial Black"/>
                <w:b/>
                <w:bCs/>
                <w:noProof/>
              </w:rPr>
              <w:t>API Endpoints</w:t>
            </w:r>
            <w:r>
              <w:rPr>
                <w:noProof/>
                <w:webHidden/>
              </w:rPr>
              <w:tab/>
            </w:r>
            <w:r>
              <w:rPr>
                <w:noProof/>
                <w:webHidden/>
              </w:rPr>
              <w:fldChar w:fldCharType="begin"/>
            </w:r>
            <w:r>
              <w:rPr>
                <w:noProof/>
                <w:webHidden/>
              </w:rPr>
              <w:instrText xml:space="preserve"> PAGEREF _Toc197356872 \h </w:instrText>
            </w:r>
            <w:r>
              <w:rPr>
                <w:noProof/>
                <w:webHidden/>
              </w:rPr>
            </w:r>
            <w:r>
              <w:rPr>
                <w:noProof/>
                <w:webHidden/>
              </w:rPr>
              <w:fldChar w:fldCharType="separate"/>
            </w:r>
            <w:r>
              <w:rPr>
                <w:noProof/>
                <w:webHidden/>
              </w:rPr>
              <w:t>17</w:t>
            </w:r>
            <w:r>
              <w:rPr>
                <w:noProof/>
                <w:webHidden/>
              </w:rPr>
              <w:fldChar w:fldCharType="end"/>
            </w:r>
          </w:hyperlink>
        </w:p>
        <w:p w14:paraId="69226B23" w14:textId="7B778620" w:rsidR="00447103" w:rsidRDefault="00447103">
          <w:pPr>
            <w:pStyle w:val="TOC2"/>
            <w:tabs>
              <w:tab w:val="left" w:pos="960"/>
              <w:tab w:val="right" w:leader="dot" w:pos="9060"/>
            </w:tabs>
            <w:rPr>
              <w:rFonts w:asciiTheme="minorHAnsi" w:eastAsiaTheme="minorEastAsia" w:hAnsiTheme="minorHAnsi"/>
              <w:noProof/>
              <w:sz w:val="24"/>
              <w:szCs w:val="24"/>
              <w:lang w:eastAsia="en-GB"/>
            </w:rPr>
          </w:pPr>
          <w:hyperlink w:anchor="_Toc197356873" w:history="1">
            <w:r w:rsidRPr="00884E41">
              <w:rPr>
                <w:rStyle w:val="Hyperlink"/>
                <w:rFonts w:ascii="Arial Black" w:hAnsi="Arial Black"/>
                <w:b/>
                <w:bCs/>
                <w:noProof/>
              </w:rPr>
              <w:t>3.3</w:t>
            </w:r>
            <w:r>
              <w:rPr>
                <w:rFonts w:asciiTheme="minorHAnsi" w:eastAsiaTheme="minorEastAsia" w:hAnsiTheme="minorHAnsi"/>
                <w:noProof/>
                <w:sz w:val="24"/>
                <w:szCs w:val="24"/>
                <w:lang w:eastAsia="en-GB"/>
              </w:rPr>
              <w:tab/>
            </w:r>
            <w:r w:rsidRPr="00884E41">
              <w:rPr>
                <w:rStyle w:val="Hyperlink"/>
                <w:rFonts w:ascii="Arial Black" w:hAnsi="Arial Black"/>
                <w:b/>
                <w:bCs/>
                <w:noProof/>
              </w:rPr>
              <w:t>Bulb Database Model</w:t>
            </w:r>
            <w:r>
              <w:rPr>
                <w:noProof/>
                <w:webHidden/>
              </w:rPr>
              <w:tab/>
            </w:r>
            <w:r>
              <w:rPr>
                <w:noProof/>
                <w:webHidden/>
              </w:rPr>
              <w:fldChar w:fldCharType="begin"/>
            </w:r>
            <w:r>
              <w:rPr>
                <w:noProof/>
                <w:webHidden/>
              </w:rPr>
              <w:instrText xml:space="preserve"> PAGEREF _Toc197356873 \h </w:instrText>
            </w:r>
            <w:r>
              <w:rPr>
                <w:noProof/>
                <w:webHidden/>
              </w:rPr>
            </w:r>
            <w:r>
              <w:rPr>
                <w:noProof/>
                <w:webHidden/>
              </w:rPr>
              <w:fldChar w:fldCharType="separate"/>
            </w:r>
            <w:r>
              <w:rPr>
                <w:noProof/>
                <w:webHidden/>
              </w:rPr>
              <w:t>19</w:t>
            </w:r>
            <w:r>
              <w:rPr>
                <w:noProof/>
                <w:webHidden/>
              </w:rPr>
              <w:fldChar w:fldCharType="end"/>
            </w:r>
          </w:hyperlink>
        </w:p>
        <w:p w14:paraId="68751D9E" w14:textId="200B5EC6" w:rsidR="00447103" w:rsidRDefault="00447103">
          <w:pPr>
            <w:pStyle w:val="TOC2"/>
            <w:tabs>
              <w:tab w:val="left" w:pos="960"/>
              <w:tab w:val="right" w:leader="dot" w:pos="9060"/>
            </w:tabs>
            <w:rPr>
              <w:rFonts w:asciiTheme="minorHAnsi" w:eastAsiaTheme="minorEastAsia" w:hAnsiTheme="minorHAnsi"/>
              <w:noProof/>
              <w:sz w:val="24"/>
              <w:szCs w:val="24"/>
              <w:lang w:eastAsia="en-GB"/>
            </w:rPr>
          </w:pPr>
          <w:hyperlink w:anchor="_Toc197356874" w:history="1">
            <w:r w:rsidRPr="00884E41">
              <w:rPr>
                <w:rStyle w:val="Hyperlink"/>
                <w:rFonts w:ascii="Arial Black" w:hAnsi="Arial Black"/>
                <w:b/>
                <w:bCs/>
                <w:noProof/>
              </w:rPr>
              <w:t>3.4</w:t>
            </w:r>
            <w:r>
              <w:rPr>
                <w:rFonts w:asciiTheme="minorHAnsi" w:eastAsiaTheme="minorEastAsia" w:hAnsiTheme="minorHAnsi"/>
                <w:noProof/>
                <w:sz w:val="24"/>
                <w:szCs w:val="24"/>
                <w:lang w:eastAsia="en-GB"/>
              </w:rPr>
              <w:tab/>
            </w:r>
            <w:r w:rsidRPr="00884E41">
              <w:rPr>
                <w:rStyle w:val="Hyperlink"/>
                <w:rFonts w:ascii="Arial Black" w:hAnsi="Arial Black"/>
                <w:b/>
                <w:bCs/>
                <w:noProof/>
              </w:rPr>
              <w:t>Bulb communication</w:t>
            </w:r>
            <w:r>
              <w:rPr>
                <w:noProof/>
                <w:webHidden/>
              </w:rPr>
              <w:tab/>
            </w:r>
            <w:r>
              <w:rPr>
                <w:noProof/>
                <w:webHidden/>
              </w:rPr>
              <w:fldChar w:fldCharType="begin"/>
            </w:r>
            <w:r>
              <w:rPr>
                <w:noProof/>
                <w:webHidden/>
              </w:rPr>
              <w:instrText xml:space="preserve"> PAGEREF _Toc197356874 \h </w:instrText>
            </w:r>
            <w:r>
              <w:rPr>
                <w:noProof/>
                <w:webHidden/>
              </w:rPr>
            </w:r>
            <w:r>
              <w:rPr>
                <w:noProof/>
                <w:webHidden/>
              </w:rPr>
              <w:fldChar w:fldCharType="separate"/>
            </w:r>
            <w:r>
              <w:rPr>
                <w:noProof/>
                <w:webHidden/>
              </w:rPr>
              <w:t>19</w:t>
            </w:r>
            <w:r>
              <w:rPr>
                <w:noProof/>
                <w:webHidden/>
              </w:rPr>
              <w:fldChar w:fldCharType="end"/>
            </w:r>
          </w:hyperlink>
        </w:p>
        <w:p w14:paraId="6FFE128F" w14:textId="43768EC4" w:rsidR="00447103" w:rsidRDefault="00447103">
          <w:pPr>
            <w:pStyle w:val="TOC2"/>
            <w:tabs>
              <w:tab w:val="left" w:pos="960"/>
              <w:tab w:val="right" w:leader="dot" w:pos="9060"/>
            </w:tabs>
            <w:rPr>
              <w:rFonts w:asciiTheme="minorHAnsi" w:eastAsiaTheme="minorEastAsia" w:hAnsiTheme="minorHAnsi"/>
              <w:noProof/>
              <w:sz w:val="24"/>
              <w:szCs w:val="24"/>
              <w:lang w:eastAsia="en-GB"/>
            </w:rPr>
          </w:pPr>
          <w:hyperlink w:anchor="_Toc197356875" w:history="1">
            <w:r w:rsidRPr="00884E41">
              <w:rPr>
                <w:rStyle w:val="Hyperlink"/>
                <w:rFonts w:ascii="Arial Black" w:hAnsi="Arial Black"/>
                <w:b/>
                <w:bCs/>
                <w:noProof/>
              </w:rPr>
              <w:t>3.5</w:t>
            </w:r>
            <w:r>
              <w:rPr>
                <w:rFonts w:asciiTheme="minorHAnsi" w:eastAsiaTheme="minorEastAsia" w:hAnsiTheme="minorHAnsi"/>
                <w:noProof/>
                <w:sz w:val="24"/>
                <w:szCs w:val="24"/>
                <w:lang w:eastAsia="en-GB"/>
              </w:rPr>
              <w:tab/>
            </w:r>
            <w:r w:rsidRPr="00884E41">
              <w:rPr>
                <w:rStyle w:val="Hyperlink"/>
                <w:rFonts w:ascii="Arial Black" w:hAnsi="Arial Black"/>
                <w:b/>
                <w:bCs/>
                <w:noProof/>
              </w:rPr>
              <w:t>Host Audio Parsing</w:t>
            </w:r>
            <w:r>
              <w:rPr>
                <w:noProof/>
                <w:webHidden/>
              </w:rPr>
              <w:tab/>
            </w:r>
            <w:r>
              <w:rPr>
                <w:noProof/>
                <w:webHidden/>
              </w:rPr>
              <w:fldChar w:fldCharType="begin"/>
            </w:r>
            <w:r>
              <w:rPr>
                <w:noProof/>
                <w:webHidden/>
              </w:rPr>
              <w:instrText xml:space="preserve"> PAGEREF _Toc197356875 \h </w:instrText>
            </w:r>
            <w:r>
              <w:rPr>
                <w:noProof/>
                <w:webHidden/>
              </w:rPr>
            </w:r>
            <w:r>
              <w:rPr>
                <w:noProof/>
                <w:webHidden/>
              </w:rPr>
              <w:fldChar w:fldCharType="separate"/>
            </w:r>
            <w:r>
              <w:rPr>
                <w:noProof/>
                <w:webHidden/>
              </w:rPr>
              <w:t>21</w:t>
            </w:r>
            <w:r>
              <w:rPr>
                <w:noProof/>
                <w:webHidden/>
              </w:rPr>
              <w:fldChar w:fldCharType="end"/>
            </w:r>
          </w:hyperlink>
        </w:p>
        <w:p w14:paraId="011AE1D4" w14:textId="2641D073" w:rsidR="00447103" w:rsidRDefault="00447103">
          <w:pPr>
            <w:pStyle w:val="TOC2"/>
            <w:tabs>
              <w:tab w:val="left" w:pos="960"/>
              <w:tab w:val="right" w:leader="dot" w:pos="9060"/>
            </w:tabs>
            <w:rPr>
              <w:rFonts w:asciiTheme="minorHAnsi" w:eastAsiaTheme="minorEastAsia" w:hAnsiTheme="minorHAnsi"/>
              <w:noProof/>
              <w:sz w:val="24"/>
              <w:szCs w:val="24"/>
              <w:lang w:eastAsia="en-GB"/>
            </w:rPr>
          </w:pPr>
          <w:hyperlink w:anchor="_Toc197356876" w:history="1">
            <w:r w:rsidRPr="00884E41">
              <w:rPr>
                <w:rStyle w:val="Hyperlink"/>
                <w:rFonts w:ascii="Arial Black" w:hAnsi="Arial Black"/>
                <w:b/>
                <w:bCs/>
                <w:noProof/>
              </w:rPr>
              <w:t>3.6</w:t>
            </w:r>
            <w:r>
              <w:rPr>
                <w:rFonts w:asciiTheme="minorHAnsi" w:eastAsiaTheme="minorEastAsia" w:hAnsiTheme="minorHAnsi"/>
                <w:noProof/>
                <w:sz w:val="24"/>
                <w:szCs w:val="24"/>
                <w:lang w:eastAsia="en-GB"/>
              </w:rPr>
              <w:tab/>
            </w:r>
            <w:r w:rsidRPr="00884E41">
              <w:rPr>
                <w:rStyle w:val="Hyperlink"/>
                <w:rFonts w:ascii="Arial Black" w:hAnsi="Arial Black"/>
                <w:b/>
                <w:bCs/>
                <w:noProof/>
              </w:rPr>
              <w:t>Beat Detection Algorithm</w:t>
            </w:r>
            <w:r>
              <w:rPr>
                <w:noProof/>
                <w:webHidden/>
              </w:rPr>
              <w:tab/>
            </w:r>
            <w:r>
              <w:rPr>
                <w:noProof/>
                <w:webHidden/>
              </w:rPr>
              <w:fldChar w:fldCharType="begin"/>
            </w:r>
            <w:r>
              <w:rPr>
                <w:noProof/>
                <w:webHidden/>
              </w:rPr>
              <w:instrText xml:space="preserve"> PAGEREF _Toc197356876 \h </w:instrText>
            </w:r>
            <w:r>
              <w:rPr>
                <w:noProof/>
                <w:webHidden/>
              </w:rPr>
            </w:r>
            <w:r>
              <w:rPr>
                <w:noProof/>
                <w:webHidden/>
              </w:rPr>
              <w:fldChar w:fldCharType="separate"/>
            </w:r>
            <w:r>
              <w:rPr>
                <w:noProof/>
                <w:webHidden/>
              </w:rPr>
              <w:t>22</w:t>
            </w:r>
            <w:r>
              <w:rPr>
                <w:noProof/>
                <w:webHidden/>
              </w:rPr>
              <w:fldChar w:fldCharType="end"/>
            </w:r>
          </w:hyperlink>
        </w:p>
        <w:p w14:paraId="7F562873" w14:textId="30F40792" w:rsidR="00447103" w:rsidRDefault="00447103">
          <w:pPr>
            <w:pStyle w:val="TOC2"/>
            <w:tabs>
              <w:tab w:val="left" w:pos="960"/>
              <w:tab w:val="right" w:leader="dot" w:pos="9060"/>
            </w:tabs>
            <w:rPr>
              <w:rFonts w:asciiTheme="minorHAnsi" w:eastAsiaTheme="minorEastAsia" w:hAnsiTheme="minorHAnsi"/>
              <w:noProof/>
              <w:sz w:val="24"/>
              <w:szCs w:val="24"/>
              <w:lang w:eastAsia="en-GB"/>
            </w:rPr>
          </w:pPr>
          <w:hyperlink w:anchor="_Toc197356877" w:history="1">
            <w:r w:rsidRPr="00884E41">
              <w:rPr>
                <w:rStyle w:val="Hyperlink"/>
                <w:rFonts w:ascii="Arial Black" w:hAnsi="Arial Black"/>
                <w:b/>
                <w:bCs/>
                <w:noProof/>
              </w:rPr>
              <w:t>3.7</w:t>
            </w:r>
            <w:r>
              <w:rPr>
                <w:rFonts w:asciiTheme="minorHAnsi" w:eastAsiaTheme="minorEastAsia" w:hAnsiTheme="minorHAnsi"/>
                <w:noProof/>
                <w:sz w:val="24"/>
                <w:szCs w:val="24"/>
                <w:lang w:eastAsia="en-GB"/>
              </w:rPr>
              <w:tab/>
            </w:r>
            <w:r w:rsidRPr="00884E41">
              <w:rPr>
                <w:rStyle w:val="Hyperlink"/>
                <w:rFonts w:ascii="Arial Black" w:hAnsi="Arial Black"/>
                <w:b/>
                <w:bCs/>
                <w:noProof/>
              </w:rPr>
              <w:t>Security Considerations</w:t>
            </w:r>
            <w:r>
              <w:rPr>
                <w:noProof/>
                <w:webHidden/>
              </w:rPr>
              <w:tab/>
            </w:r>
            <w:r>
              <w:rPr>
                <w:noProof/>
                <w:webHidden/>
              </w:rPr>
              <w:fldChar w:fldCharType="begin"/>
            </w:r>
            <w:r>
              <w:rPr>
                <w:noProof/>
                <w:webHidden/>
              </w:rPr>
              <w:instrText xml:space="preserve"> PAGEREF _Toc197356877 \h </w:instrText>
            </w:r>
            <w:r>
              <w:rPr>
                <w:noProof/>
                <w:webHidden/>
              </w:rPr>
            </w:r>
            <w:r>
              <w:rPr>
                <w:noProof/>
                <w:webHidden/>
              </w:rPr>
              <w:fldChar w:fldCharType="separate"/>
            </w:r>
            <w:r>
              <w:rPr>
                <w:noProof/>
                <w:webHidden/>
              </w:rPr>
              <w:t>25</w:t>
            </w:r>
            <w:r>
              <w:rPr>
                <w:noProof/>
                <w:webHidden/>
              </w:rPr>
              <w:fldChar w:fldCharType="end"/>
            </w:r>
          </w:hyperlink>
        </w:p>
        <w:p w14:paraId="275ACAF3" w14:textId="66E964AE" w:rsidR="00447103" w:rsidRDefault="00447103">
          <w:pPr>
            <w:pStyle w:val="TOC2"/>
            <w:tabs>
              <w:tab w:val="left" w:pos="960"/>
              <w:tab w:val="right" w:leader="dot" w:pos="9060"/>
            </w:tabs>
            <w:rPr>
              <w:rFonts w:asciiTheme="minorHAnsi" w:eastAsiaTheme="minorEastAsia" w:hAnsiTheme="minorHAnsi"/>
              <w:noProof/>
              <w:sz w:val="24"/>
              <w:szCs w:val="24"/>
              <w:lang w:eastAsia="en-GB"/>
            </w:rPr>
          </w:pPr>
          <w:hyperlink w:anchor="_Toc197356878" w:history="1">
            <w:r w:rsidRPr="00884E41">
              <w:rPr>
                <w:rStyle w:val="Hyperlink"/>
                <w:rFonts w:ascii="Arial Black" w:hAnsi="Arial Black"/>
                <w:b/>
                <w:bCs/>
                <w:noProof/>
              </w:rPr>
              <w:t>3.8</w:t>
            </w:r>
            <w:r>
              <w:rPr>
                <w:rFonts w:asciiTheme="minorHAnsi" w:eastAsiaTheme="minorEastAsia" w:hAnsiTheme="minorHAnsi"/>
                <w:noProof/>
                <w:sz w:val="24"/>
                <w:szCs w:val="24"/>
                <w:lang w:eastAsia="en-GB"/>
              </w:rPr>
              <w:tab/>
            </w:r>
            <w:r w:rsidRPr="00884E41">
              <w:rPr>
                <w:rStyle w:val="Hyperlink"/>
                <w:rFonts w:ascii="Arial Black" w:hAnsi="Arial Black"/>
                <w:b/>
                <w:bCs/>
                <w:noProof/>
              </w:rPr>
              <w:t>Future Development Mindset</w:t>
            </w:r>
            <w:r>
              <w:rPr>
                <w:noProof/>
                <w:webHidden/>
              </w:rPr>
              <w:tab/>
            </w:r>
            <w:r>
              <w:rPr>
                <w:noProof/>
                <w:webHidden/>
              </w:rPr>
              <w:fldChar w:fldCharType="begin"/>
            </w:r>
            <w:r>
              <w:rPr>
                <w:noProof/>
                <w:webHidden/>
              </w:rPr>
              <w:instrText xml:space="preserve"> PAGEREF _Toc197356878 \h </w:instrText>
            </w:r>
            <w:r>
              <w:rPr>
                <w:noProof/>
                <w:webHidden/>
              </w:rPr>
            </w:r>
            <w:r>
              <w:rPr>
                <w:noProof/>
                <w:webHidden/>
              </w:rPr>
              <w:fldChar w:fldCharType="separate"/>
            </w:r>
            <w:r>
              <w:rPr>
                <w:noProof/>
                <w:webHidden/>
              </w:rPr>
              <w:t>26</w:t>
            </w:r>
            <w:r>
              <w:rPr>
                <w:noProof/>
                <w:webHidden/>
              </w:rPr>
              <w:fldChar w:fldCharType="end"/>
            </w:r>
          </w:hyperlink>
        </w:p>
        <w:p w14:paraId="6128A55E" w14:textId="36992FB7" w:rsidR="00447103" w:rsidRDefault="00447103">
          <w:pPr>
            <w:pStyle w:val="TOC1"/>
            <w:tabs>
              <w:tab w:val="left" w:pos="400"/>
              <w:tab w:val="right" w:leader="dot" w:pos="9060"/>
            </w:tabs>
            <w:rPr>
              <w:rFonts w:asciiTheme="minorHAnsi" w:eastAsiaTheme="minorEastAsia" w:hAnsiTheme="minorHAnsi"/>
              <w:noProof/>
              <w:sz w:val="24"/>
              <w:szCs w:val="24"/>
              <w:lang w:eastAsia="en-GB"/>
            </w:rPr>
          </w:pPr>
          <w:hyperlink w:anchor="_Toc197356879" w:history="1">
            <w:r w:rsidRPr="00884E41">
              <w:rPr>
                <w:rStyle w:val="Hyperlink"/>
                <w:rFonts w:ascii="Arial Black" w:hAnsi="Arial Black"/>
                <w:b/>
                <w:bCs/>
                <w:noProof/>
              </w:rPr>
              <w:t>4</w:t>
            </w:r>
            <w:r>
              <w:rPr>
                <w:rFonts w:asciiTheme="minorHAnsi" w:eastAsiaTheme="minorEastAsia" w:hAnsiTheme="minorHAnsi"/>
                <w:noProof/>
                <w:sz w:val="24"/>
                <w:szCs w:val="24"/>
                <w:lang w:eastAsia="en-GB"/>
              </w:rPr>
              <w:tab/>
            </w:r>
            <w:r w:rsidRPr="00884E41">
              <w:rPr>
                <w:rStyle w:val="Hyperlink"/>
                <w:rFonts w:ascii="Arial Black" w:hAnsi="Arial Black"/>
                <w:b/>
                <w:bCs/>
                <w:noProof/>
              </w:rPr>
              <w:t>Testing</w:t>
            </w:r>
            <w:r>
              <w:rPr>
                <w:noProof/>
                <w:webHidden/>
              </w:rPr>
              <w:tab/>
            </w:r>
            <w:r>
              <w:rPr>
                <w:noProof/>
                <w:webHidden/>
              </w:rPr>
              <w:fldChar w:fldCharType="begin"/>
            </w:r>
            <w:r>
              <w:rPr>
                <w:noProof/>
                <w:webHidden/>
              </w:rPr>
              <w:instrText xml:space="preserve"> PAGEREF _Toc197356879 \h </w:instrText>
            </w:r>
            <w:r>
              <w:rPr>
                <w:noProof/>
                <w:webHidden/>
              </w:rPr>
            </w:r>
            <w:r>
              <w:rPr>
                <w:noProof/>
                <w:webHidden/>
              </w:rPr>
              <w:fldChar w:fldCharType="separate"/>
            </w:r>
            <w:r>
              <w:rPr>
                <w:noProof/>
                <w:webHidden/>
              </w:rPr>
              <w:t>31</w:t>
            </w:r>
            <w:r>
              <w:rPr>
                <w:noProof/>
                <w:webHidden/>
              </w:rPr>
              <w:fldChar w:fldCharType="end"/>
            </w:r>
          </w:hyperlink>
        </w:p>
        <w:p w14:paraId="6F5CDFDC" w14:textId="2F4EC63A" w:rsidR="00447103" w:rsidRDefault="00447103">
          <w:pPr>
            <w:pStyle w:val="TOC2"/>
            <w:tabs>
              <w:tab w:val="left" w:pos="960"/>
              <w:tab w:val="right" w:leader="dot" w:pos="9060"/>
            </w:tabs>
            <w:rPr>
              <w:rFonts w:asciiTheme="minorHAnsi" w:eastAsiaTheme="minorEastAsia" w:hAnsiTheme="minorHAnsi"/>
              <w:noProof/>
              <w:sz w:val="24"/>
              <w:szCs w:val="24"/>
              <w:lang w:eastAsia="en-GB"/>
            </w:rPr>
          </w:pPr>
          <w:hyperlink w:anchor="_Toc197356880" w:history="1">
            <w:r w:rsidRPr="00884E41">
              <w:rPr>
                <w:rStyle w:val="Hyperlink"/>
                <w:rFonts w:ascii="Arial Black" w:hAnsi="Arial Black"/>
                <w:b/>
                <w:bCs/>
                <w:noProof/>
              </w:rPr>
              <w:t>4.1</w:t>
            </w:r>
            <w:r>
              <w:rPr>
                <w:rFonts w:asciiTheme="minorHAnsi" w:eastAsiaTheme="minorEastAsia" w:hAnsiTheme="minorHAnsi"/>
                <w:noProof/>
                <w:sz w:val="24"/>
                <w:szCs w:val="24"/>
                <w:lang w:eastAsia="en-GB"/>
              </w:rPr>
              <w:tab/>
            </w:r>
            <w:r w:rsidRPr="00884E41">
              <w:rPr>
                <w:rStyle w:val="Hyperlink"/>
                <w:rFonts w:ascii="Arial Black" w:hAnsi="Arial Black"/>
                <w:b/>
                <w:bCs/>
                <w:noProof/>
              </w:rPr>
              <w:t>Automated Testing</w:t>
            </w:r>
            <w:r>
              <w:rPr>
                <w:noProof/>
                <w:webHidden/>
              </w:rPr>
              <w:tab/>
            </w:r>
            <w:r>
              <w:rPr>
                <w:noProof/>
                <w:webHidden/>
              </w:rPr>
              <w:fldChar w:fldCharType="begin"/>
            </w:r>
            <w:r>
              <w:rPr>
                <w:noProof/>
                <w:webHidden/>
              </w:rPr>
              <w:instrText xml:space="preserve"> PAGEREF _Toc197356880 \h </w:instrText>
            </w:r>
            <w:r>
              <w:rPr>
                <w:noProof/>
                <w:webHidden/>
              </w:rPr>
            </w:r>
            <w:r>
              <w:rPr>
                <w:noProof/>
                <w:webHidden/>
              </w:rPr>
              <w:fldChar w:fldCharType="separate"/>
            </w:r>
            <w:r>
              <w:rPr>
                <w:noProof/>
                <w:webHidden/>
              </w:rPr>
              <w:t>31</w:t>
            </w:r>
            <w:r>
              <w:rPr>
                <w:noProof/>
                <w:webHidden/>
              </w:rPr>
              <w:fldChar w:fldCharType="end"/>
            </w:r>
          </w:hyperlink>
        </w:p>
        <w:p w14:paraId="5904FD85" w14:textId="404093A5" w:rsidR="00447103" w:rsidRDefault="00447103">
          <w:pPr>
            <w:pStyle w:val="TOC2"/>
            <w:tabs>
              <w:tab w:val="left" w:pos="960"/>
              <w:tab w:val="right" w:leader="dot" w:pos="9060"/>
            </w:tabs>
            <w:rPr>
              <w:rFonts w:asciiTheme="minorHAnsi" w:eastAsiaTheme="minorEastAsia" w:hAnsiTheme="minorHAnsi"/>
              <w:noProof/>
              <w:sz w:val="24"/>
              <w:szCs w:val="24"/>
              <w:lang w:eastAsia="en-GB"/>
            </w:rPr>
          </w:pPr>
          <w:hyperlink w:anchor="_Toc197356881" w:history="1">
            <w:r w:rsidRPr="00884E41">
              <w:rPr>
                <w:rStyle w:val="Hyperlink"/>
                <w:rFonts w:ascii="Arial Black" w:hAnsi="Arial Black"/>
                <w:b/>
                <w:bCs/>
                <w:noProof/>
              </w:rPr>
              <w:t>4.2</w:t>
            </w:r>
            <w:r>
              <w:rPr>
                <w:rFonts w:asciiTheme="minorHAnsi" w:eastAsiaTheme="minorEastAsia" w:hAnsiTheme="minorHAnsi"/>
                <w:noProof/>
                <w:sz w:val="24"/>
                <w:szCs w:val="24"/>
                <w:lang w:eastAsia="en-GB"/>
              </w:rPr>
              <w:tab/>
            </w:r>
            <w:r w:rsidRPr="00884E41">
              <w:rPr>
                <w:rStyle w:val="Hyperlink"/>
                <w:rFonts w:ascii="Arial Black" w:hAnsi="Arial Black"/>
                <w:b/>
                <w:bCs/>
                <w:noProof/>
              </w:rPr>
              <w:t>Manual Testing</w:t>
            </w:r>
            <w:r>
              <w:rPr>
                <w:noProof/>
                <w:webHidden/>
              </w:rPr>
              <w:tab/>
            </w:r>
            <w:r>
              <w:rPr>
                <w:noProof/>
                <w:webHidden/>
              </w:rPr>
              <w:fldChar w:fldCharType="begin"/>
            </w:r>
            <w:r>
              <w:rPr>
                <w:noProof/>
                <w:webHidden/>
              </w:rPr>
              <w:instrText xml:space="preserve"> PAGEREF _Toc197356881 \h </w:instrText>
            </w:r>
            <w:r>
              <w:rPr>
                <w:noProof/>
                <w:webHidden/>
              </w:rPr>
            </w:r>
            <w:r>
              <w:rPr>
                <w:noProof/>
                <w:webHidden/>
              </w:rPr>
              <w:fldChar w:fldCharType="separate"/>
            </w:r>
            <w:r>
              <w:rPr>
                <w:noProof/>
                <w:webHidden/>
              </w:rPr>
              <w:t>33</w:t>
            </w:r>
            <w:r>
              <w:rPr>
                <w:noProof/>
                <w:webHidden/>
              </w:rPr>
              <w:fldChar w:fldCharType="end"/>
            </w:r>
          </w:hyperlink>
        </w:p>
        <w:p w14:paraId="2F7EC83C" w14:textId="5860DBF2" w:rsidR="00447103" w:rsidRDefault="00447103">
          <w:pPr>
            <w:pStyle w:val="TOC1"/>
            <w:tabs>
              <w:tab w:val="left" w:pos="400"/>
              <w:tab w:val="right" w:leader="dot" w:pos="9060"/>
            </w:tabs>
            <w:rPr>
              <w:rFonts w:asciiTheme="minorHAnsi" w:eastAsiaTheme="minorEastAsia" w:hAnsiTheme="minorHAnsi"/>
              <w:noProof/>
              <w:sz w:val="24"/>
              <w:szCs w:val="24"/>
              <w:lang w:eastAsia="en-GB"/>
            </w:rPr>
          </w:pPr>
          <w:hyperlink w:anchor="_Toc197356882" w:history="1">
            <w:r w:rsidRPr="00884E41">
              <w:rPr>
                <w:rStyle w:val="Hyperlink"/>
                <w:rFonts w:ascii="Arial Black" w:hAnsi="Arial Black"/>
                <w:b/>
                <w:bCs/>
                <w:noProof/>
              </w:rPr>
              <w:t>5</w:t>
            </w:r>
            <w:r>
              <w:rPr>
                <w:rFonts w:asciiTheme="minorHAnsi" w:eastAsiaTheme="minorEastAsia" w:hAnsiTheme="minorHAnsi"/>
                <w:noProof/>
                <w:sz w:val="24"/>
                <w:szCs w:val="24"/>
                <w:lang w:eastAsia="en-GB"/>
              </w:rPr>
              <w:tab/>
            </w:r>
            <w:r w:rsidRPr="00884E41">
              <w:rPr>
                <w:rStyle w:val="Hyperlink"/>
                <w:rFonts w:ascii="Arial Black" w:hAnsi="Arial Black"/>
                <w:b/>
                <w:bCs/>
                <w:noProof/>
              </w:rPr>
              <w:t>Evaluation and Conclusion</w:t>
            </w:r>
            <w:r>
              <w:rPr>
                <w:noProof/>
                <w:webHidden/>
              </w:rPr>
              <w:tab/>
            </w:r>
            <w:r>
              <w:rPr>
                <w:noProof/>
                <w:webHidden/>
              </w:rPr>
              <w:fldChar w:fldCharType="begin"/>
            </w:r>
            <w:r>
              <w:rPr>
                <w:noProof/>
                <w:webHidden/>
              </w:rPr>
              <w:instrText xml:space="preserve"> PAGEREF _Toc197356882 \h </w:instrText>
            </w:r>
            <w:r>
              <w:rPr>
                <w:noProof/>
                <w:webHidden/>
              </w:rPr>
            </w:r>
            <w:r>
              <w:rPr>
                <w:noProof/>
                <w:webHidden/>
              </w:rPr>
              <w:fldChar w:fldCharType="separate"/>
            </w:r>
            <w:r>
              <w:rPr>
                <w:noProof/>
                <w:webHidden/>
              </w:rPr>
              <w:t>36</w:t>
            </w:r>
            <w:r>
              <w:rPr>
                <w:noProof/>
                <w:webHidden/>
              </w:rPr>
              <w:fldChar w:fldCharType="end"/>
            </w:r>
          </w:hyperlink>
        </w:p>
        <w:p w14:paraId="2DD4755F" w14:textId="4471E099" w:rsidR="00447103" w:rsidRDefault="00447103">
          <w:pPr>
            <w:pStyle w:val="TOC2"/>
            <w:tabs>
              <w:tab w:val="left" w:pos="960"/>
              <w:tab w:val="right" w:leader="dot" w:pos="9060"/>
            </w:tabs>
            <w:rPr>
              <w:rFonts w:asciiTheme="minorHAnsi" w:eastAsiaTheme="minorEastAsia" w:hAnsiTheme="minorHAnsi"/>
              <w:noProof/>
              <w:sz w:val="24"/>
              <w:szCs w:val="24"/>
              <w:lang w:eastAsia="en-GB"/>
            </w:rPr>
          </w:pPr>
          <w:hyperlink w:anchor="_Toc197356883" w:history="1">
            <w:r w:rsidRPr="00884E41">
              <w:rPr>
                <w:rStyle w:val="Hyperlink"/>
                <w:rFonts w:ascii="Arial Black" w:hAnsi="Arial Black"/>
                <w:b/>
                <w:bCs/>
                <w:noProof/>
              </w:rPr>
              <w:t>5.1</w:t>
            </w:r>
            <w:r>
              <w:rPr>
                <w:rFonts w:asciiTheme="minorHAnsi" w:eastAsiaTheme="minorEastAsia" w:hAnsiTheme="minorHAnsi"/>
                <w:noProof/>
                <w:sz w:val="24"/>
                <w:szCs w:val="24"/>
                <w:lang w:eastAsia="en-GB"/>
              </w:rPr>
              <w:tab/>
            </w:r>
            <w:r w:rsidRPr="00884E41">
              <w:rPr>
                <w:rStyle w:val="Hyperlink"/>
                <w:rFonts w:ascii="Arial Black" w:hAnsi="Arial Black"/>
                <w:b/>
                <w:bCs/>
                <w:noProof/>
              </w:rPr>
              <w:t>Evaluation of Project Success</w:t>
            </w:r>
            <w:r>
              <w:rPr>
                <w:noProof/>
                <w:webHidden/>
              </w:rPr>
              <w:tab/>
            </w:r>
            <w:r>
              <w:rPr>
                <w:noProof/>
                <w:webHidden/>
              </w:rPr>
              <w:fldChar w:fldCharType="begin"/>
            </w:r>
            <w:r>
              <w:rPr>
                <w:noProof/>
                <w:webHidden/>
              </w:rPr>
              <w:instrText xml:space="preserve"> PAGEREF _Toc197356883 \h </w:instrText>
            </w:r>
            <w:r>
              <w:rPr>
                <w:noProof/>
                <w:webHidden/>
              </w:rPr>
            </w:r>
            <w:r>
              <w:rPr>
                <w:noProof/>
                <w:webHidden/>
              </w:rPr>
              <w:fldChar w:fldCharType="separate"/>
            </w:r>
            <w:r>
              <w:rPr>
                <w:noProof/>
                <w:webHidden/>
              </w:rPr>
              <w:t>36</w:t>
            </w:r>
            <w:r>
              <w:rPr>
                <w:noProof/>
                <w:webHidden/>
              </w:rPr>
              <w:fldChar w:fldCharType="end"/>
            </w:r>
          </w:hyperlink>
        </w:p>
        <w:p w14:paraId="4AA7939B" w14:textId="61D51F90" w:rsidR="00447103" w:rsidRDefault="00447103">
          <w:pPr>
            <w:pStyle w:val="TOC3"/>
            <w:tabs>
              <w:tab w:val="left" w:pos="1200"/>
              <w:tab w:val="right" w:leader="dot" w:pos="9060"/>
            </w:tabs>
            <w:rPr>
              <w:rFonts w:asciiTheme="minorHAnsi" w:eastAsiaTheme="minorEastAsia" w:hAnsiTheme="minorHAnsi"/>
              <w:noProof/>
              <w:sz w:val="24"/>
              <w:szCs w:val="24"/>
              <w:lang w:eastAsia="en-GB"/>
            </w:rPr>
          </w:pPr>
          <w:hyperlink w:anchor="_Toc197356884" w:history="1">
            <w:r w:rsidRPr="00884E41">
              <w:rPr>
                <w:rStyle w:val="Hyperlink"/>
                <w:noProof/>
              </w:rPr>
              <w:t>5.1.1</w:t>
            </w:r>
            <w:r>
              <w:rPr>
                <w:rFonts w:asciiTheme="minorHAnsi" w:eastAsiaTheme="minorEastAsia" w:hAnsiTheme="minorHAnsi"/>
                <w:noProof/>
                <w:sz w:val="24"/>
                <w:szCs w:val="24"/>
                <w:lang w:eastAsia="en-GB"/>
              </w:rPr>
              <w:tab/>
            </w:r>
            <w:r w:rsidRPr="00884E41">
              <w:rPr>
                <w:rStyle w:val="Hyperlink"/>
                <w:noProof/>
              </w:rPr>
              <w:t>“The system should connect to and control a Wi-Fi-enabled smart light bulb”</w:t>
            </w:r>
            <w:r>
              <w:rPr>
                <w:noProof/>
                <w:webHidden/>
              </w:rPr>
              <w:tab/>
            </w:r>
            <w:r>
              <w:rPr>
                <w:noProof/>
                <w:webHidden/>
              </w:rPr>
              <w:fldChar w:fldCharType="begin"/>
            </w:r>
            <w:r>
              <w:rPr>
                <w:noProof/>
                <w:webHidden/>
              </w:rPr>
              <w:instrText xml:space="preserve"> PAGEREF _Toc197356884 \h </w:instrText>
            </w:r>
            <w:r>
              <w:rPr>
                <w:noProof/>
                <w:webHidden/>
              </w:rPr>
            </w:r>
            <w:r>
              <w:rPr>
                <w:noProof/>
                <w:webHidden/>
              </w:rPr>
              <w:fldChar w:fldCharType="separate"/>
            </w:r>
            <w:r>
              <w:rPr>
                <w:noProof/>
                <w:webHidden/>
              </w:rPr>
              <w:t>36</w:t>
            </w:r>
            <w:r>
              <w:rPr>
                <w:noProof/>
                <w:webHidden/>
              </w:rPr>
              <w:fldChar w:fldCharType="end"/>
            </w:r>
          </w:hyperlink>
        </w:p>
        <w:p w14:paraId="19D66FD6" w14:textId="326CC0E9" w:rsidR="00447103" w:rsidRDefault="00447103">
          <w:pPr>
            <w:pStyle w:val="TOC3"/>
            <w:tabs>
              <w:tab w:val="left" w:pos="1200"/>
              <w:tab w:val="right" w:leader="dot" w:pos="9060"/>
            </w:tabs>
            <w:rPr>
              <w:rFonts w:asciiTheme="minorHAnsi" w:eastAsiaTheme="minorEastAsia" w:hAnsiTheme="minorHAnsi"/>
              <w:noProof/>
              <w:sz w:val="24"/>
              <w:szCs w:val="24"/>
              <w:lang w:eastAsia="en-GB"/>
            </w:rPr>
          </w:pPr>
          <w:hyperlink w:anchor="_Toc197356885" w:history="1">
            <w:r w:rsidRPr="00884E41">
              <w:rPr>
                <w:rStyle w:val="Hyperlink"/>
                <w:noProof/>
              </w:rPr>
              <w:t>5.1.2</w:t>
            </w:r>
            <w:r>
              <w:rPr>
                <w:rFonts w:asciiTheme="minorHAnsi" w:eastAsiaTheme="minorEastAsia" w:hAnsiTheme="minorHAnsi"/>
                <w:noProof/>
                <w:sz w:val="24"/>
                <w:szCs w:val="24"/>
                <w:lang w:eastAsia="en-GB"/>
              </w:rPr>
              <w:tab/>
            </w:r>
            <w:r w:rsidRPr="00884E41">
              <w:rPr>
                <w:rStyle w:val="Hyperlink"/>
                <w:noProof/>
              </w:rPr>
              <w:t>“The system should detect music rhythm and temp from an audio source and synchronise the light settings accordingly”</w:t>
            </w:r>
            <w:r>
              <w:rPr>
                <w:noProof/>
                <w:webHidden/>
              </w:rPr>
              <w:tab/>
            </w:r>
            <w:r>
              <w:rPr>
                <w:noProof/>
                <w:webHidden/>
              </w:rPr>
              <w:fldChar w:fldCharType="begin"/>
            </w:r>
            <w:r>
              <w:rPr>
                <w:noProof/>
                <w:webHidden/>
              </w:rPr>
              <w:instrText xml:space="preserve"> PAGEREF _Toc197356885 \h </w:instrText>
            </w:r>
            <w:r>
              <w:rPr>
                <w:noProof/>
                <w:webHidden/>
              </w:rPr>
            </w:r>
            <w:r>
              <w:rPr>
                <w:noProof/>
                <w:webHidden/>
              </w:rPr>
              <w:fldChar w:fldCharType="separate"/>
            </w:r>
            <w:r>
              <w:rPr>
                <w:noProof/>
                <w:webHidden/>
              </w:rPr>
              <w:t>36</w:t>
            </w:r>
            <w:r>
              <w:rPr>
                <w:noProof/>
                <w:webHidden/>
              </w:rPr>
              <w:fldChar w:fldCharType="end"/>
            </w:r>
          </w:hyperlink>
        </w:p>
        <w:p w14:paraId="528D2601" w14:textId="708B0834" w:rsidR="00447103" w:rsidRDefault="00447103">
          <w:pPr>
            <w:pStyle w:val="TOC3"/>
            <w:tabs>
              <w:tab w:val="left" w:pos="1200"/>
              <w:tab w:val="right" w:leader="dot" w:pos="9060"/>
            </w:tabs>
            <w:rPr>
              <w:rFonts w:asciiTheme="minorHAnsi" w:eastAsiaTheme="minorEastAsia" w:hAnsiTheme="minorHAnsi"/>
              <w:noProof/>
              <w:sz w:val="24"/>
              <w:szCs w:val="24"/>
              <w:lang w:eastAsia="en-GB"/>
            </w:rPr>
          </w:pPr>
          <w:hyperlink w:anchor="_Toc197356886" w:history="1">
            <w:r w:rsidRPr="00884E41">
              <w:rPr>
                <w:rStyle w:val="Hyperlink"/>
                <w:noProof/>
              </w:rPr>
              <w:t>5.1.3</w:t>
            </w:r>
            <w:r>
              <w:rPr>
                <w:rFonts w:asciiTheme="minorHAnsi" w:eastAsiaTheme="minorEastAsia" w:hAnsiTheme="minorHAnsi"/>
                <w:noProof/>
                <w:sz w:val="24"/>
                <w:szCs w:val="24"/>
                <w:lang w:eastAsia="en-GB"/>
              </w:rPr>
              <w:tab/>
            </w:r>
            <w:r w:rsidRPr="00884E41">
              <w:rPr>
                <w:rStyle w:val="Hyperlink"/>
                <w:noProof/>
              </w:rPr>
              <w:t>“The system should provide a primary control interface”</w:t>
            </w:r>
            <w:r>
              <w:rPr>
                <w:noProof/>
                <w:webHidden/>
              </w:rPr>
              <w:tab/>
            </w:r>
            <w:r>
              <w:rPr>
                <w:noProof/>
                <w:webHidden/>
              </w:rPr>
              <w:fldChar w:fldCharType="begin"/>
            </w:r>
            <w:r>
              <w:rPr>
                <w:noProof/>
                <w:webHidden/>
              </w:rPr>
              <w:instrText xml:space="preserve"> PAGEREF _Toc197356886 \h </w:instrText>
            </w:r>
            <w:r>
              <w:rPr>
                <w:noProof/>
                <w:webHidden/>
              </w:rPr>
            </w:r>
            <w:r>
              <w:rPr>
                <w:noProof/>
                <w:webHidden/>
              </w:rPr>
              <w:fldChar w:fldCharType="separate"/>
            </w:r>
            <w:r>
              <w:rPr>
                <w:noProof/>
                <w:webHidden/>
              </w:rPr>
              <w:t>36</w:t>
            </w:r>
            <w:r>
              <w:rPr>
                <w:noProof/>
                <w:webHidden/>
              </w:rPr>
              <w:fldChar w:fldCharType="end"/>
            </w:r>
          </w:hyperlink>
        </w:p>
        <w:p w14:paraId="0BF7D639" w14:textId="225D8F75" w:rsidR="00447103" w:rsidRDefault="00447103">
          <w:pPr>
            <w:pStyle w:val="TOC3"/>
            <w:tabs>
              <w:tab w:val="left" w:pos="1200"/>
              <w:tab w:val="right" w:leader="dot" w:pos="9060"/>
            </w:tabs>
            <w:rPr>
              <w:rFonts w:asciiTheme="minorHAnsi" w:eastAsiaTheme="minorEastAsia" w:hAnsiTheme="minorHAnsi"/>
              <w:noProof/>
              <w:sz w:val="24"/>
              <w:szCs w:val="24"/>
              <w:lang w:eastAsia="en-GB"/>
            </w:rPr>
          </w:pPr>
          <w:hyperlink w:anchor="_Toc197356887" w:history="1">
            <w:r w:rsidRPr="00884E41">
              <w:rPr>
                <w:rStyle w:val="Hyperlink"/>
                <w:noProof/>
              </w:rPr>
              <w:t>5.1.4</w:t>
            </w:r>
            <w:r>
              <w:rPr>
                <w:rFonts w:asciiTheme="minorHAnsi" w:eastAsiaTheme="minorEastAsia" w:hAnsiTheme="minorHAnsi"/>
                <w:noProof/>
                <w:sz w:val="24"/>
                <w:szCs w:val="24"/>
                <w:lang w:eastAsia="en-GB"/>
              </w:rPr>
              <w:tab/>
            </w:r>
            <w:r w:rsidRPr="00884E41">
              <w:rPr>
                <w:rStyle w:val="Hyperlink"/>
                <w:noProof/>
              </w:rPr>
              <w:t>“The system should offer multiple lighting modes.”</w:t>
            </w:r>
            <w:r>
              <w:rPr>
                <w:noProof/>
                <w:webHidden/>
              </w:rPr>
              <w:tab/>
            </w:r>
            <w:r>
              <w:rPr>
                <w:noProof/>
                <w:webHidden/>
              </w:rPr>
              <w:fldChar w:fldCharType="begin"/>
            </w:r>
            <w:r>
              <w:rPr>
                <w:noProof/>
                <w:webHidden/>
              </w:rPr>
              <w:instrText xml:space="preserve"> PAGEREF _Toc197356887 \h </w:instrText>
            </w:r>
            <w:r>
              <w:rPr>
                <w:noProof/>
                <w:webHidden/>
              </w:rPr>
            </w:r>
            <w:r>
              <w:rPr>
                <w:noProof/>
                <w:webHidden/>
              </w:rPr>
              <w:fldChar w:fldCharType="separate"/>
            </w:r>
            <w:r>
              <w:rPr>
                <w:noProof/>
                <w:webHidden/>
              </w:rPr>
              <w:t>37</w:t>
            </w:r>
            <w:r>
              <w:rPr>
                <w:noProof/>
                <w:webHidden/>
              </w:rPr>
              <w:fldChar w:fldCharType="end"/>
            </w:r>
          </w:hyperlink>
        </w:p>
        <w:p w14:paraId="3DE204BA" w14:textId="2CDE0E3A" w:rsidR="00447103" w:rsidRDefault="00447103">
          <w:pPr>
            <w:pStyle w:val="TOC2"/>
            <w:tabs>
              <w:tab w:val="left" w:pos="960"/>
              <w:tab w:val="right" w:leader="dot" w:pos="9060"/>
            </w:tabs>
            <w:rPr>
              <w:rFonts w:asciiTheme="minorHAnsi" w:eastAsiaTheme="minorEastAsia" w:hAnsiTheme="minorHAnsi"/>
              <w:noProof/>
              <w:sz w:val="24"/>
              <w:szCs w:val="24"/>
              <w:lang w:eastAsia="en-GB"/>
            </w:rPr>
          </w:pPr>
          <w:hyperlink w:anchor="_Toc197356888" w:history="1">
            <w:r w:rsidRPr="00884E41">
              <w:rPr>
                <w:rStyle w:val="Hyperlink"/>
                <w:rFonts w:ascii="Arial Black" w:hAnsi="Arial Black"/>
                <w:b/>
                <w:bCs/>
                <w:noProof/>
              </w:rPr>
              <w:t>5.2</w:t>
            </w:r>
            <w:r>
              <w:rPr>
                <w:rFonts w:asciiTheme="minorHAnsi" w:eastAsiaTheme="minorEastAsia" w:hAnsiTheme="minorHAnsi"/>
                <w:noProof/>
                <w:sz w:val="24"/>
                <w:szCs w:val="24"/>
                <w:lang w:eastAsia="en-GB"/>
              </w:rPr>
              <w:tab/>
            </w:r>
            <w:r w:rsidRPr="00884E41">
              <w:rPr>
                <w:rStyle w:val="Hyperlink"/>
                <w:rFonts w:ascii="Arial Black" w:hAnsi="Arial Black"/>
                <w:b/>
                <w:bCs/>
                <w:noProof/>
              </w:rPr>
              <w:t>Reflection of Process</w:t>
            </w:r>
            <w:r>
              <w:rPr>
                <w:noProof/>
                <w:webHidden/>
              </w:rPr>
              <w:tab/>
            </w:r>
            <w:r>
              <w:rPr>
                <w:noProof/>
                <w:webHidden/>
              </w:rPr>
              <w:fldChar w:fldCharType="begin"/>
            </w:r>
            <w:r>
              <w:rPr>
                <w:noProof/>
                <w:webHidden/>
              </w:rPr>
              <w:instrText xml:space="preserve"> PAGEREF _Toc197356888 \h </w:instrText>
            </w:r>
            <w:r>
              <w:rPr>
                <w:noProof/>
                <w:webHidden/>
              </w:rPr>
            </w:r>
            <w:r>
              <w:rPr>
                <w:noProof/>
                <w:webHidden/>
              </w:rPr>
              <w:fldChar w:fldCharType="separate"/>
            </w:r>
            <w:r>
              <w:rPr>
                <w:noProof/>
                <w:webHidden/>
              </w:rPr>
              <w:t>37</w:t>
            </w:r>
            <w:r>
              <w:rPr>
                <w:noProof/>
                <w:webHidden/>
              </w:rPr>
              <w:fldChar w:fldCharType="end"/>
            </w:r>
          </w:hyperlink>
        </w:p>
        <w:p w14:paraId="22DC1A01" w14:textId="201D7F09" w:rsidR="00447103" w:rsidRDefault="00447103">
          <w:pPr>
            <w:pStyle w:val="TOC2"/>
            <w:tabs>
              <w:tab w:val="left" w:pos="960"/>
              <w:tab w:val="right" w:leader="dot" w:pos="9060"/>
            </w:tabs>
            <w:rPr>
              <w:rFonts w:asciiTheme="minorHAnsi" w:eastAsiaTheme="minorEastAsia" w:hAnsiTheme="minorHAnsi"/>
              <w:noProof/>
              <w:sz w:val="24"/>
              <w:szCs w:val="24"/>
              <w:lang w:eastAsia="en-GB"/>
            </w:rPr>
          </w:pPr>
          <w:hyperlink w:anchor="_Toc197356889" w:history="1">
            <w:r w:rsidRPr="00884E41">
              <w:rPr>
                <w:rStyle w:val="Hyperlink"/>
                <w:rFonts w:ascii="Arial Black" w:hAnsi="Arial Black"/>
                <w:b/>
                <w:bCs/>
                <w:noProof/>
              </w:rPr>
              <w:t>5.3</w:t>
            </w:r>
            <w:r>
              <w:rPr>
                <w:rFonts w:asciiTheme="minorHAnsi" w:eastAsiaTheme="minorEastAsia" w:hAnsiTheme="minorHAnsi"/>
                <w:noProof/>
                <w:sz w:val="24"/>
                <w:szCs w:val="24"/>
                <w:lang w:eastAsia="en-GB"/>
              </w:rPr>
              <w:tab/>
            </w:r>
            <w:r w:rsidRPr="00884E41">
              <w:rPr>
                <w:rStyle w:val="Hyperlink"/>
                <w:rFonts w:ascii="Arial Black" w:hAnsi="Arial Black"/>
                <w:b/>
                <w:bCs/>
                <w:noProof/>
              </w:rPr>
              <w:t>Evaluation of Software</w:t>
            </w:r>
            <w:r>
              <w:rPr>
                <w:noProof/>
                <w:webHidden/>
              </w:rPr>
              <w:tab/>
            </w:r>
            <w:r>
              <w:rPr>
                <w:noProof/>
                <w:webHidden/>
              </w:rPr>
              <w:fldChar w:fldCharType="begin"/>
            </w:r>
            <w:r>
              <w:rPr>
                <w:noProof/>
                <w:webHidden/>
              </w:rPr>
              <w:instrText xml:space="preserve"> PAGEREF _Toc197356889 \h </w:instrText>
            </w:r>
            <w:r>
              <w:rPr>
                <w:noProof/>
                <w:webHidden/>
              </w:rPr>
            </w:r>
            <w:r>
              <w:rPr>
                <w:noProof/>
                <w:webHidden/>
              </w:rPr>
              <w:fldChar w:fldCharType="separate"/>
            </w:r>
            <w:r>
              <w:rPr>
                <w:noProof/>
                <w:webHidden/>
              </w:rPr>
              <w:t>38</w:t>
            </w:r>
            <w:r>
              <w:rPr>
                <w:noProof/>
                <w:webHidden/>
              </w:rPr>
              <w:fldChar w:fldCharType="end"/>
            </w:r>
          </w:hyperlink>
        </w:p>
        <w:p w14:paraId="70DE684F" w14:textId="3094C6F9" w:rsidR="00447103" w:rsidRDefault="00447103">
          <w:pPr>
            <w:pStyle w:val="TOC2"/>
            <w:tabs>
              <w:tab w:val="left" w:pos="960"/>
              <w:tab w:val="right" w:leader="dot" w:pos="9060"/>
            </w:tabs>
            <w:rPr>
              <w:rFonts w:asciiTheme="minorHAnsi" w:eastAsiaTheme="minorEastAsia" w:hAnsiTheme="minorHAnsi"/>
              <w:noProof/>
              <w:sz w:val="24"/>
              <w:szCs w:val="24"/>
              <w:lang w:eastAsia="en-GB"/>
            </w:rPr>
          </w:pPr>
          <w:hyperlink w:anchor="_Toc197356890" w:history="1">
            <w:r w:rsidRPr="00884E41">
              <w:rPr>
                <w:rStyle w:val="Hyperlink"/>
                <w:rFonts w:ascii="Arial Black" w:hAnsi="Arial Black"/>
                <w:b/>
                <w:bCs/>
                <w:noProof/>
              </w:rPr>
              <w:t>5.4</w:t>
            </w:r>
            <w:r>
              <w:rPr>
                <w:rFonts w:asciiTheme="minorHAnsi" w:eastAsiaTheme="minorEastAsia" w:hAnsiTheme="minorHAnsi"/>
                <w:noProof/>
                <w:sz w:val="24"/>
                <w:szCs w:val="24"/>
                <w:lang w:eastAsia="en-GB"/>
              </w:rPr>
              <w:tab/>
            </w:r>
            <w:r w:rsidRPr="00884E41">
              <w:rPr>
                <w:rStyle w:val="Hyperlink"/>
                <w:rFonts w:ascii="Arial Black" w:hAnsi="Arial Black"/>
                <w:b/>
                <w:bCs/>
                <w:noProof/>
              </w:rPr>
              <w:t>Suggestions for Further Work</w:t>
            </w:r>
            <w:r>
              <w:rPr>
                <w:noProof/>
                <w:webHidden/>
              </w:rPr>
              <w:tab/>
            </w:r>
            <w:r>
              <w:rPr>
                <w:noProof/>
                <w:webHidden/>
              </w:rPr>
              <w:fldChar w:fldCharType="begin"/>
            </w:r>
            <w:r>
              <w:rPr>
                <w:noProof/>
                <w:webHidden/>
              </w:rPr>
              <w:instrText xml:space="preserve"> PAGEREF _Toc197356890 \h </w:instrText>
            </w:r>
            <w:r>
              <w:rPr>
                <w:noProof/>
                <w:webHidden/>
              </w:rPr>
            </w:r>
            <w:r>
              <w:rPr>
                <w:noProof/>
                <w:webHidden/>
              </w:rPr>
              <w:fldChar w:fldCharType="separate"/>
            </w:r>
            <w:r>
              <w:rPr>
                <w:noProof/>
                <w:webHidden/>
              </w:rPr>
              <w:t>41</w:t>
            </w:r>
            <w:r>
              <w:rPr>
                <w:noProof/>
                <w:webHidden/>
              </w:rPr>
              <w:fldChar w:fldCharType="end"/>
            </w:r>
          </w:hyperlink>
        </w:p>
        <w:p w14:paraId="1F5497A3" w14:textId="0881B21F" w:rsidR="00447103" w:rsidRDefault="00447103">
          <w:pPr>
            <w:pStyle w:val="TOC2"/>
            <w:tabs>
              <w:tab w:val="left" w:pos="960"/>
              <w:tab w:val="right" w:leader="dot" w:pos="9060"/>
            </w:tabs>
            <w:rPr>
              <w:rFonts w:asciiTheme="minorHAnsi" w:eastAsiaTheme="minorEastAsia" w:hAnsiTheme="minorHAnsi"/>
              <w:noProof/>
              <w:sz w:val="24"/>
              <w:szCs w:val="24"/>
              <w:lang w:eastAsia="en-GB"/>
            </w:rPr>
          </w:pPr>
          <w:hyperlink w:anchor="_Toc197356891" w:history="1">
            <w:r w:rsidRPr="00884E41">
              <w:rPr>
                <w:rStyle w:val="Hyperlink"/>
                <w:rFonts w:ascii="Arial Black" w:hAnsi="Arial Black"/>
                <w:b/>
                <w:bCs/>
                <w:noProof/>
              </w:rPr>
              <w:t>5.5</w:t>
            </w:r>
            <w:r>
              <w:rPr>
                <w:rFonts w:asciiTheme="minorHAnsi" w:eastAsiaTheme="minorEastAsia" w:hAnsiTheme="minorHAnsi"/>
                <w:noProof/>
                <w:sz w:val="24"/>
                <w:szCs w:val="24"/>
                <w:lang w:eastAsia="en-GB"/>
              </w:rPr>
              <w:tab/>
            </w:r>
            <w:r w:rsidRPr="00884E41">
              <w:rPr>
                <w:rStyle w:val="Hyperlink"/>
                <w:rFonts w:ascii="Arial Black" w:hAnsi="Arial Black"/>
                <w:b/>
                <w:bCs/>
                <w:noProof/>
              </w:rPr>
              <w:t>Conclusion</w:t>
            </w:r>
            <w:r>
              <w:rPr>
                <w:noProof/>
                <w:webHidden/>
              </w:rPr>
              <w:tab/>
            </w:r>
            <w:r>
              <w:rPr>
                <w:noProof/>
                <w:webHidden/>
              </w:rPr>
              <w:fldChar w:fldCharType="begin"/>
            </w:r>
            <w:r>
              <w:rPr>
                <w:noProof/>
                <w:webHidden/>
              </w:rPr>
              <w:instrText xml:space="preserve"> PAGEREF _Toc197356891 \h </w:instrText>
            </w:r>
            <w:r>
              <w:rPr>
                <w:noProof/>
                <w:webHidden/>
              </w:rPr>
            </w:r>
            <w:r>
              <w:rPr>
                <w:noProof/>
                <w:webHidden/>
              </w:rPr>
              <w:fldChar w:fldCharType="separate"/>
            </w:r>
            <w:r>
              <w:rPr>
                <w:noProof/>
                <w:webHidden/>
              </w:rPr>
              <w:t>42</w:t>
            </w:r>
            <w:r>
              <w:rPr>
                <w:noProof/>
                <w:webHidden/>
              </w:rPr>
              <w:fldChar w:fldCharType="end"/>
            </w:r>
          </w:hyperlink>
        </w:p>
        <w:p w14:paraId="5966BFC3" w14:textId="0B4A024A" w:rsidR="002D44A7" w:rsidRPr="001D0BF7" w:rsidRDefault="002D44A7" w:rsidP="00EA07B5">
          <w:pPr>
            <w:spacing w:line="360" w:lineRule="auto"/>
            <w:rPr>
              <w:rFonts w:cs="Arial"/>
            </w:rPr>
          </w:pPr>
          <w:r w:rsidRPr="001D0BF7">
            <w:rPr>
              <w:rFonts w:ascii="Arial Black" w:hAnsi="Arial Black" w:cs="Arial"/>
              <w:b/>
              <w:bCs/>
              <w:noProof/>
            </w:rPr>
            <w:fldChar w:fldCharType="end"/>
          </w:r>
        </w:p>
      </w:sdtContent>
    </w:sdt>
    <w:p w14:paraId="327C006F" w14:textId="633DA8AE" w:rsidR="001043BB" w:rsidRPr="001D0BF7" w:rsidRDefault="001043BB" w:rsidP="00EA07B5">
      <w:pPr>
        <w:spacing w:line="360" w:lineRule="auto"/>
        <w:rPr>
          <w:rFonts w:cs="Arial"/>
          <w:sz w:val="24"/>
          <w:szCs w:val="24"/>
        </w:rPr>
      </w:pPr>
    </w:p>
    <w:p w14:paraId="33248668" w14:textId="368B9C1B" w:rsidR="00813ABD" w:rsidRPr="001D0BF7" w:rsidRDefault="00813ABD" w:rsidP="00EA07B5">
      <w:pPr>
        <w:spacing w:line="360" w:lineRule="auto"/>
        <w:rPr>
          <w:rFonts w:cs="Arial"/>
          <w:sz w:val="24"/>
          <w:szCs w:val="24"/>
        </w:rPr>
      </w:pPr>
    </w:p>
    <w:p w14:paraId="24F09206" w14:textId="77777777" w:rsidR="00813ABD" w:rsidRPr="001D0BF7" w:rsidRDefault="00813ABD" w:rsidP="00EA07B5">
      <w:pPr>
        <w:spacing w:line="360" w:lineRule="auto"/>
        <w:rPr>
          <w:rFonts w:cs="Arial"/>
          <w:sz w:val="24"/>
          <w:szCs w:val="24"/>
        </w:rPr>
      </w:pPr>
      <w:r w:rsidRPr="001D0BF7">
        <w:rPr>
          <w:rFonts w:cs="Arial"/>
          <w:sz w:val="24"/>
          <w:szCs w:val="24"/>
        </w:rPr>
        <w:br w:type="page"/>
      </w:r>
    </w:p>
    <w:p w14:paraId="3075E980" w14:textId="1B4816F1" w:rsidR="00813ABD" w:rsidRDefault="00A20683" w:rsidP="00EA07B5">
      <w:pPr>
        <w:pStyle w:val="Heading2"/>
        <w:numPr>
          <w:ilvl w:val="0"/>
          <w:numId w:val="0"/>
        </w:numPr>
        <w:spacing w:line="360" w:lineRule="auto"/>
        <w:ind w:left="170"/>
        <w:rPr>
          <w:rFonts w:ascii="Arial Black" w:hAnsi="Arial Black" w:cs="Arial"/>
          <w:sz w:val="44"/>
          <w:szCs w:val="44"/>
        </w:rPr>
      </w:pPr>
      <w:bookmarkStart w:id="0" w:name="_Toc197356867"/>
      <w:r w:rsidRPr="001D0BF7">
        <w:rPr>
          <w:rStyle w:val="Heading1Char"/>
          <w:rFonts w:ascii="Arial Black" w:hAnsi="Arial Black" w:cs="Arial"/>
          <w:sz w:val="44"/>
          <w:szCs w:val="44"/>
        </w:rPr>
        <w:lastRenderedPageBreak/>
        <w:t>Introduction</w:t>
      </w:r>
      <w:r w:rsidRPr="001D0BF7">
        <w:rPr>
          <w:rFonts w:ascii="Arial Black" w:hAnsi="Arial Black" w:cs="Arial"/>
          <w:sz w:val="44"/>
          <w:szCs w:val="44"/>
        </w:rPr>
        <w:t>:</w:t>
      </w:r>
      <w:bookmarkEnd w:id="0"/>
    </w:p>
    <w:p w14:paraId="32E01C3C" w14:textId="6874AC95" w:rsidR="00DF5153" w:rsidRPr="001D0BF7" w:rsidRDefault="00057C0B" w:rsidP="00EA07B5">
      <w:pPr>
        <w:spacing w:line="360" w:lineRule="auto"/>
        <w:rPr>
          <w:rFonts w:cs="Arial"/>
        </w:rPr>
      </w:pPr>
      <w:r w:rsidRPr="001D0BF7">
        <w:rPr>
          <w:rFonts w:cs="Arial"/>
        </w:rPr>
        <w:t xml:space="preserve">This report </w:t>
      </w:r>
      <w:r w:rsidR="00F94603">
        <w:rPr>
          <w:rFonts w:cs="Arial"/>
        </w:rPr>
        <w:t xml:space="preserve">focuses on the development of a Music-Synchronised Light Control System (hereafter referred to as Bulb Bop). The report will consist of </w:t>
      </w:r>
      <w:r w:rsidR="00EE49C2">
        <w:rPr>
          <w:rFonts w:cs="Arial"/>
        </w:rPr>
        <w:t>five</w:t>
      </w:r>
      <w:r w:rsidR="00F94603">
        <w:rPr>
          <w:rFonts w:cs="Arial"/>
        </w:rPr>
        <w:t xml:space="preserve"> chapters: Understanding the Problem</w:t>
      </w:r>
      <w:r w:rsidR="007F545F">
        <w:rPr>
          <w:rFonts w:cs="Arial"/>
        </w:rPr>
        <w:t>;</w:t>
      </w:r>
      <w:r w:rsidR="00F94603">
        <w:rPr>
          <w:rFonts w:cs="Arial"/>
        </w:rPr>
        <w:t xml:space="preserve"> User interface design</w:t>
      </w:r>
      <w:r w:rsidR="007F545F">
        <w:rPr>
          <w:rFonts w:cs="Arial"/>
        </w:rPr>
        <w:t>;</w:t>
      </w:r>
      <w:r w:rsidR="00F94603">
        <w:rPr>
          <w:rFonts w:cs="Arial"/>
        </w:rPr>
        <w:t xml:space="preserve"> Architecture design and algorithm explanation</w:t>
      </w:r>
      <w:r w:rsidR="007F545F">
        <w:rPr>
          <w:rFonts w:cs="Arial"/>
        </w:rPr>
        <w:t>;</w:t>
      </w:r>
      <w:r w:rsidR="00EE49C2">
        <w:rPr>
          <w:rFonts w:cs="Arial"/>
        </w:rPr>
        <w:t xml:space="preserve"> Testing</w:t>
      </w:r>
      <w:r w:rsidR="007F545F">
        <w:rPr>
          <w:rFonts w:cs="Arial"/>
        </w:rPr>
        <w:t>;</w:t>
      </w:r>
      <w:r w:rsidR="005470DF">
        <w:rPr>
          <w:rFonts w:cs="Arial"/>
        </w:rPr>
        <w:t xml:space="preserve"> </w:t>
      </w:r>
      <w:r w:rsidR="00DF5153" w:rsidRPr="001D0BF7">
        <w:rPr>
          <w:rFonts w:cs="Arial"/>
        </w:rPr>
        <w:t xml:space="preserve">Evaluation and Conclusion. </w:t>
      </w:r>
      <w:r w:rsidR="001E66C0" w:rsidRPr="001D0BF7">
        <w:rPr>
          <w:rFonts w:cs="Arial"/>
        </w:rPr>
        <w:t>The content of these chapters will be explained in the rest of the introduction.</w:t>
      </w:r>
    </w:p>
    <w:p w14:paraId="480E2EE1" w14:textId="47426E78" w:rsidR="001E66C0" w:rsidRPr="001D0BF7" w:rsidRDefault="00B757FE" w:rsidP="00EA07B5">
      <w:pPr>
        <w:spacing w:line="360" w:lineRule="auto"/>
        <w:rPr>
          <w:rFonts w:cs="Arial"/>
        </w:rPr>
      </w:pPr>
      <w:r w:rsidRPr="001D0BF7">
        <w:rPr>
          <w:rFonts w:cs="Arial"/>
        </w:rPr>
        <w:t>Chapter One</w:t>
      </w:r>
      <w:r w:rsidR="007B3D90" w:rsidRPr="001D0BF7">
        <w:rPr>
          <w:rFonts w:cs="Arial"/>
        </w:rPr>
        <w:t xml:space="preserve"> will </w:t>
      </w:r>
      <w:r w:rsidR="00356AA7">
        <w:rPr>
          <w:rFonts w:cs="Arial"/>
        </w:rPr>
        <w:t xml:space="preserve">explore the problem and the basis on which Bulb Bop was developed. This will include my initial understanding of the project based on the title and the preliminary meetings with my supervisor. It will then progress into my initial investigations about </w:t>
      </w:r>
      <w:r w:rsidR="00C57064" w:rsidRPr="001D0BF7">
        <w:rPr>
          <w:rFonts w:cs="Arial"/>
        </w:rPr>
        <w:t xml:space="preserve">potential </w:t>
      </w:r>
      <w:r w:rsidR="000E1893" w:rsidRPr="001D0BF7">
        <w:rPr>
          <w:rFonts w:cs="Arial"/>
        </w:rPr>
        <w:t xml:space="preserve">solutions to the problem at hand. </w:t>
      </w:r>
      <w:r w:rsidR="003877B4" w:rsidRPr="001D0BF7">
        <w:rPr>
          <w:rFonts w:cs="Arial"/>
        </w:rPr>
        <w:t>Finally</w:t>
      </w:r>
      <w:r w:rsidRPr="001D0BF7">
        <w:rPr>
          <w:rFonts w:cs="Arial"/>
        </w:rPr>
        <w:t>,</w:t>
      </w:r>
      <w:r w:rsidR="003877B4" w:rsidRPr="001D0BF7">
        <w:rPr>
          <w:rFonts w:cs="Arial"/>
        </w:rPr>
        <w:t xml:space="preserve"> this chapter will end with the </w:t>
      </w:r>
      <w:r w:rsidR="00C67607">
        <w:rPr>
          <w:rFonts w:cs="Arial"/>
        </w:rPr>
        <w:t>decided-upon</w:t>
      </w:r>
      <w:r w:rsidR="00914D57" w:rsidRPr="001D0BF7">
        <w:rPr>
          <w:rFonts w:cs="Arial"/>
        </w:rPr>
        <w:t xml:space="preserve"> </w:t>
      </w:r>
      <w:r w:rsidR="000C6D3D" w:rsidRPr="001D0BF7">
        <w:rPr>
          <w:rFonts w:cs="Arial"/>
        </w:rPr>
        <w:t xml:space="preserve">plan of action for development. </w:t>
      </w:r>
    </w:p>
    <w:p w14:paraId="6DFCB3F4" w14:textId="5707840B" w:rsidR="000C6D3D" w:rsidRPr="001D0BF7" w:rsidRDefault="000C6D3D" w:rsidP="00EA07B5">
      <w:pPr>
        <w:spacing w:line="360" w:lineRule="auto"/>
        <w:rPr>
          <w:rFonts w:cs="Arial"/>
        </w:rPr>
      </w:pPr>
      <w:r w:rsidRPr="001D0BF7">
        <w:rPr>
          <w:rFonts w:cs="Arial"/>
        </w:rPr>
        <w:t xml:space="preserve">Chapter Two will contain </w:t>
      </w:r>
      <w:r w:rsidR="006C3667" w:rsidRPr="001D0BF7">
        <w:rPr>
          <w:rFonts w:cs="Arial"/>
        </w:rPr>
        <w:t xml:space="preserve">the </w:t>
      </w:r>
      <w:r w:rsidR="00361DCE" w:rsidRPr="001D0BF7">
        <w:rPr>
          <w:rFonts w:cs="Arial"/>
        </w:rPr>
        <w:t xml:space="preserve">plan and </w:t>
      </w:r>
      <w:r w:rsidR="00C67607">
        <w:rPr>
          <w:rFonts w:cs="Arial"/>
        </w:rPr>
        <w:t>development of the user interface. This will include the early iterations of the user interface and how these early iterations influenced the final design. It should be noted, however, that the bulk of the work in this project was the beat detection algorithm, and therefore</w:t>
      </w:r>
      <w:r w:rsidR="008C6412">
        <w:rPr>
          <w:rFonts w:cs="Arial"/>
        </w:rPr>
        <w:t>, due to the complex nature of the algorithm,</w:t>
      </w:r>
      <w:r w:rsidR="00304DF2">
        <w:rPr>
          <w:rFonts w:cs="Arial"/>
        </w:rPr>
        <w:t xml:space="preserve"> th</w:t>
      </w:r>
      <w:r w:rsidR="005F34E5">
        <w:rPr>
          <w:rFonts w:cs="Arial"/>
        </w:rPr>
        <w:t xml:space="preserve">is was deprioritised in preference </w:t>
      </w:r>
      <w:r w:rsidR="00880462">
        <w:rPr>
          <w:rFonts w:cs="Arial"/>
        </w:rPr>
        <w:t>for</w:t>
      </w:r>
      <w:r w:rsidR="005F34E5">
        <w:rPr>
          <w:rFonts w:cs="Arial"/>
        </w:rPr>
        <w:t xml:space="preserve"> the algorithm.</w:t>
      </w:r>
    </w:p>
    <w:p w14:paraId="6DB09D02" w14:textId="28D2C90B" w:rsidR="00730C78" w:rsidRPr="001D0BF7" w:rsidRDefault="00730C78" w:rsidP="00EA07B5">
      <w:pPr>
        <w:spacing w:line="360" w:lineRule="auto"/>
        <w:rPr>
          <w:rFonts w:cs="Arial"/>
        </w:rPr>
      </w:pPr>
      <w:r w:rsidRPr="001D0BF7">
        <w:rPr>
          <w:rFonts w:cs="Arial"/>
        </w:rPr>
        <w:t xml:space="preserve">Chapter Three will contain </w:t>
      </w:r>
      <w:r w:rsidR="00643FDE" w:rsidRPr="001D0BF7">
        <w:rPr>
          <w:rFonts w:cs="Arial"/>
        </w:rPr>
        <w:t xml:space="preserve">the </w:t>
      </w:r>
      <w:r w:rsidR="00B14103" w:rsidRPr="001D0BF7">
        <w:rPr>
          <w:rFonts w:cs="Arial"/>
        </w:rPr>
        <w:t xml:space="preserve">plan and </w:t>
      </w:r>
      <w:r w:rsidR="006F1E82">
        <w:rPr>
          <w:rFonts w:cs="Arial"/>
        </w:rPr>
        <w:t>development of the architecture and algorithm</w:t>
      </w:r>
      <w:r w:rsidR="001C4A11">
        <w:rPr>
          <w:rFonts w:cs="Arial"/>
        </w:rPr>
        <w:t>s</w:t>
      </w:r>
      <w:r w:rsidR="006F1E82">
        <w:rPr>
          <w:rFonts w:cs="Arial"/>
        </w:rPr>
        <w:t xml:space="preserve"> design. This section will explain the architecture upon which Bulb Bop can be run and the algorithms that allow it to run. This is the chapter in which the bulk of this project's work</w:t>
      </w:r>
      <w:r w:rsidR="00630DD4" w:rsidRPr="001D0BF7">
        <w:rPr>
          <w:rFonts w:cs="Arial"/>
        </w:rPr>
        <w:t xml:space="preserve"> will be explained.</w:t>
      </w:r>
    </w:p>
    <w:p w14:paraId="784DEFA8" w14:textId="2E0EE00E" w:rsidR="00461776" w:rsidRPr="001D0BF7" w:rsidRDefault="00461776" w:rsidP="00EA07B5">
      <w:pPr>
        <w:spacing w:line="360" w:lineRule="auto"/>
        <w:rPr>
          <w:rFonts w:cs="Arial"/>
        </w:rPr>
      </w:pPr>
      <w:r w:rsidRPr="001D0BF7">
        <w:rPr>
          <w:rFonts w:cs="Arial"/>
        </w:rPr>
        <w:t xml:space="preserve">Chapter </w:t>
      </w:r>
      <w:r w:rsidR="001A19D5">
        <w:rPr>
          <w:rFonts w:cs="Arial"/>
        </w:rPr>
        <w:t>Four</w:t>
      </w:r>
      <w:r w:rsidRPr="001D0BF7">
        <w:rPr>
          <w:rFonts w:cs="Arial"/>
        </w:rPr>
        <w:t xml:space="preserve"> will contain the testing carried out on the </w:t>
      </w:r>
      <w:r w:rsidR="00A21862" w:rsidRPr="001D0BF7">
        <w:rPr>
          <w:rFonts w:cs="Arial"/>
        </w:rPr>
        <w:t>project</w:t>
      </w:r>
      <w:r w:rsidR="00160916">
        <w:rPr>
          <w:rFonts w:cs="Arial"/>
        </w:rPr>
        <w:t xml:space="preserve"> during its development</w:t>
      </w:r>
      <w:r w:rsidR="00A21862" w:rsidRPr="001D0BF7">
        <w:rPr>
          <w:rFonts w:cs="Arial"/>
        </w:rPr>
        <w:t xml:space="preserve"> and </w:t>
      </w:r>
      <w:r w:rsidR="007C1E63" w:rsidRPr="001D0BF7">
        <w:rPr>
          <w:rFonts w:cs="Arial"/>
        </w:rPr>
        <w:t xml:space="preserve">before the submission of the project. </w:t>
      </w:r>
      <w:r w:rsidR="006B3783" w:rsidRPr="001D0BF7">
        <w:rPr>
          <w:rFonts w:cs="Arial"/>
        </w:rPr>
        <w:t>This will include risk assessments of the project, and a discussion of the rationale of the tests that were designed</w:t>
      </w:r>
      <w:r w:rsidR="00F17C23" w:rsidRPr="001D0BF7">
        <w:rPr>
          <w:rFonts w:cs="Arial"/>
        </w:rPr>
        <w:t xml:space="preserve">, as well as </w:t>
      </w:r>
      <w:r w:rsidR="00B74F37" w:rsidRPr="001D0BF7">
        <w:rPr>
          <w:rFonts w:cs="Arial"/>
        </w:rPr>
        <w:t>an examination of the areas of the project that were not thoroughly tested and an explanation as to why.</w:t>
      </w:r>
    </w:p>
    <w:p w14:paraId="195DB9CA" w14:textId="4B950747" w:rsidR="00B74F37" w:rsidRDefault="00B74F37" w:rsidP="00EA07B5">
      <w:pPr>
        <w:spacing w:line="360" w:lineRule="auto"/>
        <w:rPr>
          <w:rFonts w:cs="Arial"/>
        </w:rPr>
      </w:pPr>
      <w:r w:rsidRPr="001D0BF7">
        <w:rPr>
          <w:rFonts w:cs="Arial"/>
        </w:rPr>
        <w:t xml:space="preserve">Chapter </w:t>
      </w:r>
      <w:r w:rsidR="001A19D5">
        <w:rPr>
          <w:rFonts w:cs="Arial"/>
        </w:rPr>
        <w:t>Five</w:t>
      </w:r>
      <w:r w:rsidRPr="001D0BF7">
        <w:rPr>
          <w:rFonts w:cs="Arial"/>
        </w:rPr>
        <w:t xml:space="preserve"> will be the final evaluation and conclusion of the project. Discussing the success or failure of the development of </w:t>
      </w:r>
      <w:r w:rsidR="006148D0">
        <w:rPr>
          <w:rFonts w:cs="Arial"/>
        </w:rPr>
        <w:t>Bulb Bop</w:t>
      </w:r>
      <w:r w:rsidRPr="001D0BF7">
        <w:rPr>
          <w:rFonts w:cs="Arial"/>
        </w:rPr>
        <w:t xml:space="preserve">. It will evaluate different technologies utilised </w:t>
      </w:r>
      <w:r w:rsidR="00252D61" w:rsidRPr="001D0BF7">
        <w:rPr>
          <w:rFonts w:cs="Arial"/>
        </w:rPr>
        <w:t>and how they have impacted the final system shape. There will be a reflection on</w:t>
      </w:r>
      <w:r w:rsidR="007200DE">
        <w:rPr>
          <w:rFonts w:cs="Arial"/>
        </w:rPr>
        <w:t xml:space="preserve"> the</w:t>
      </w:r>
      <w:r w:rsidR="00252D61" w:rsidRPr="001D0BF7">
        <w:rPr>
          <w:rFonts w:cs="Arial"/>
        </w:rPr>
        <w:t xml:space="preserve"> development of </w:t>
      </w:r>
      <w:r w:rsidR="007200DE">
        <w:rPr>
          <w:rFonts w:cs="Arial"/>
        </w:rPr>
        <w:t>Bulb Bop</w:t>
      </w:r>
      <w:r w:rsidR="00252D61" w:rsidRPr="001D0BF7">
        <w:rPr>
          <w:rFonts w:cs="Arial"/>
        </w:rPr>
        <w:t xml:space="preserve">, highlighting areas that </w:t>
      </w:r>
      <w:r w:rsidR="009B5248" w:rsidRPr="001D0BF7">
        <w:rPr>
          <w:rFonts w:cs="Arial"/>
        </w:rPr>
        <w:t xml:space="preserve">were handled well and areas where there could have been further development. </w:t>
      </w:r>
    </w:p>
    <w:p w14:paraId="2894FFC6" w14:textId="77777777" w:rsidR="007C1052" w:rsidRDefault="007C1052" w:rsidP="00EA07B5">
      <w:pPr>
        <w:spacing w:line="360" w:lineRule="auto"/>
        <w:rPr>
          <w:rFonts w:cs="Arial"/>
        </w:rPr>
      </w:pPr>
    </w:p>
    <w:p w14:paraId="5AA59CF9" w14:textId="6EF2C412" w:rsidR="007C1052" w:rsidRDefault="001A19D5" w:rsidP="001A19D5">
      <w:pPr>
        <w:rPr>
          <w:rFonts w:cs="Arial"/>
        </w:rPr>
      </w:pPr>
      <w:r>
        <w:rPr>
          <w:rFonts w:cs="Arial"/>
        </w:rPr>
        <w:br w:type="page"/>
      </w:r>
    </w:p>
    <w:p w14:paraId="66F68C04" w14:textId="10FB57D7" w:rsidR="00A02E31" w:rsidRPr="00A02E31" w:rsidRDefault="00BF69D8" w:rsidP="00A02E31">
      <w:pPr>
        <w:pStyle w:val="Heading1"/>
        <w:numPr>
          <w:ilvl w:val="0"/>
          <w:numId w:val="9"/>
        </w:numPr>
        <w:spacing w:line="360" w:lineRule="auto"/>
        <w:rPr>
          <w:rFonts w:ascii="Arial Black" w:hAnsi="Arial Black" w:cs="Arial"/>
        </w:rPr>
      </w:pPr>
      <w:bookmarkStart w:id="1" w:name="_Toc197356868"/>
      <w:r w:rsidRPr="001D0BF7">
        <w:rPr>
          <w:rFonts w:ascii="Arial Black" w:hAnsi="Arial Black" w:cs="Arial"/>
        </w:rPr>
        <w:lastRenderedPageBreak/>
        <w:t>Understanding the Problem</w:t>
      </w:r>
      <w:bookmarkEnd w:id="1"/>
    </w:p>
    <w:p w14:paraId="76248283" w14:textId="77777777" w:rsidR="00502973" w:rsidRPr="001D0BF7" w:rsidRDefault="00287E69" w:rsidP="00EA07B5">
      <w:pPr>
        <w:spacing w:line="360" w:lineRule="auto"/>
        <w:rPr>
          <w:rFonts w:cs="Arial"/>
        </w:rPr>
      </w:pPr>
      <w:r w:rsidRPr="001D0BF7">
        <w:rPr>
          <w:rFonts w:cs="Arial"/>
        </w:rPr>
        <w:t xml:space="preserve">The initial description of the project is as follows, </w:t>
      </w:r>
    </w:p>
    <w:p w14:paraId="17E6C52E" w14:textId="05B857D1" w:rsidR="002D44A7" w:rsidRPr="001D0BF7" w:rsidRDefault="00287E69" w:rsidP="00EA07B5">
      <w:pPr>
        <w:spacing w:line="360" w:lineRule="auto"/>
        <w:ind w:left="720"/>
        <w:rPr>
          <w:rFonts w:cs="Arial"/>
        </w:rPr>
      </w:pPr>
      <w:r w:rsidRPr="001D0BF7">
        <w:rPr>
          <w:rFonts w:cs="Arial"/>
        </w:rPr>
        <w:t xml:space="preserve">“Develop a system that integrates music with dynamic lighting displays to create an </w:t>
      </w:r>
      <w:r w:rsidR="00BD6EF5">
        <w:rPr>
          <w:rFonts w:cs="Arial"/>
        </w:rPr>
        <w:t>'instant smart disco light' function or a '</w:t>
      </w:r>
      <w:r w:rsidRPr="001D0BF7">
        <w:rPr>
          <w:rFonts w:cs="Arial"/>
        </w:rPr>
        <w:t>smart lighting solution for improved well-being.</w:t>
      </w:r>
      <w:r w:rsidR="00C67607">
        <w:rPr>
          <w:rFonts w:cs="Arial"/>
        </w:rPr>
        <w:t>’</w:t>
      </w:r>
      <w:r w:rsidRPr="001D0BF7">
        <w:rPr>
          <w:rFonts w:cs="Arial"/>
        </w:rPr>
        <w:t xml:space="preserve"> The system should control a Wi-Fi-enabled smart light bulb, adjusting its brightness and colour in sync with music rhythms, enhancing the atmosphere in any setting.”</w:t>
      </w:r>
    </w:p>
    <w:p w14:paraId="0316E67E" w14:textId="478AA3BE" w:rsidR="00502973" w:rsidRPr="001D0BF7" w:rsidRDefault="00110CC9" w:rsidP="00EA07B5">
      <w:pPr>
        <w:spacing w:line="360" w:lineRule="auto"/>
        <w:rPr>
          <w:rFonts w:cs="Arial"/>
        </w:rPr>
      </w:pPr>
      <w:r>
        <w:rPr>
          <w:rFonts w:cs="Arial"/>
        </w:rPr>
        <w:t>In addition</w:t>
      </w:r>
      <w:r w:rsidR="00F35269" w:rsidRPr="001D0BF7">
        <w:rPr>
          <w:rFonts w:cs="Arial"/>
        </w:rPr>
        <w:t xml:space="preserve">, there were four main </w:t>
      </w:r>
      <w:r w:rsidR="00314ED6" w:rsidRPr="001D0BF7">
        <w:rPr>
          <w:rFonts w:cs="Arial"/>
        </w:rPr>
        <w:t xml:space="preserve">functional criteria for </w:t>
      </w:r>
      <w:r>
        <w:rPr>
          <w:rFonts w:cs="Arial"/>
        </w:rPr>
        <w:t>developing</w:t>
      </w:r>
      <w:r w:rsidR="00314ED6" w:rsidRPr="001D0BF7">
        <w:rPr>
          <w:rFonts w:cs="Arial"/>
        </w:rPr>
        <w:t xml:space="preserve"> </w:t>
      </w:r>
      <w:r w:rsidR="006148D0">
        <w:rPr>
          <w:rFonts w:cs="Arial"/>
        </w:rPr>
        <w:t>Bulb Bop</w:t>
      </w:r>
      <w:r w:rsidR="00314ED6" w:rsidRPr="001D0BF7">
        <w:rPr>
          <w:rFonts w:cs="Arial"/>
        </w:rPr>
        <w:t xml:space="preserve">. </w:t>
      </w:r>
    </w:p>
    <w:p w14:paraId="6EEB45E3" w14:textId="2E64F78D" w:rsidR="008D2060" w:rsidRPr="001D0BF7" w:rsidRDefault="00BC342D" w:rsidP="00EA07B5">
      <w:pPr>
        <w:pStyle w:val="ListParagraph"/>
        <w:numPr>
          <w:ilvl w:val="0"/>
          <w:numId w:val="8"/>
        </w:numPr>
        <w:spacing w:line="360" w:lineRule="auto"/>
        <w:rPr>
          <w:rFonts w:cs="Arial"/>
        </w:rPr>
      </w:pPr>
      <w:r w:rsidRPr="001D0BF7">
        <w:rPr>
          <w:rFonts w:cs="Arial"/>
        </w:rPr>
        <w:t xml:space="preserve">The system </w:t>
      </w:r>
      <w:r w:rsidR="00D92ABF" w:rsidRPr="001D0BF7">
        <w:rPr>
          <w:rFonts w:cs="Arial"/>
        </w:rPr>
        <w:t>should</w:t>
      </w:r>
      <w:r w:rsidRPr="001D0BF7">
        <w:rPr>
          <w:rFonts w:cs="Arial"/>
        </w:rPr>
        <w:t xml:space="preserve"> connect to and control a </w:t>
      </w:r>
      <w:r w:rsidR="00110CC9">
        <w:rPr>
          <w:rFonts w:cs="Arial"/>
        </w:rPr>
        <w:t>Wi-Fi-enabled</w:t>
      </w:r>
      <w:r w:rsidRPr="001D0BF7">
        <w:rPr>
          <w:rFonts w:cs="Arial"/>
        </w:rPr>
        <w:t xml:space="preserve"> smart light bulb</w:t>
      </w:r>
    </w:p>
    <w:p w14:paraId="21E535A7" w14:textId="0F07BB92" w:rsidR="00BC342D" w:rsidRPr="001D0BF7" w:rsidRDefault="00BC342D" w:rsidP="00EA07B5">
      <w:pPr>
        <w:pStyle w:val="ListParagraph"/>
        <w:numPr>
          <w:ilvl w:val="0"/>
          <w:numId w:val="8"/>
        </w:numPr>
        <w:spacing w:line="360" w:lineRule="auto"/>
        <w:rPr>
          <w:rFonts w:cs="Arial"/>
        </w:rPr>
      </w:pPr>
      <w:r w:rsidRPr="001D0BF7">
        <w:rPr>
          <w:rFonts w:cs="Arial"/>
        </w:rPr>
        <w:t>The system should detect music r</w:t>
      </w:r>
      <w:r w:rsidR="00744B0F" w:rsidRPr="001D0BF7">
        <w:rPr>
          <w:rFonts w:cs="Arial"/>
        </w:rPr>
        <w:t xml:space="preserve">hythm and tempo from an audio source </w:t>
      </w:r>
      <w:r w:rsidR="00594E2C" w:rsidRPr="001D0BF7">
        <w:rPr>
          <w:rFonts w:cs="Arial"/>
        </w:rPr>
        <w:t xml:space="preserve">and synchronise the light settings </w:t>
      </w:r>
      <w:r w:rsidR="00EA2A1F" w:rsidRPr="001D0BF7">
        <w:rPr>
          <w:rFonts w:cs="Arial"/>
        </w:rPr>
        <w:t>accordingly</w:t>
      </w:r>
    </w:p>
    <w:p w14:paraId="22C2EE5B" w14:textId="0294F85D" w:rsidR="00EA2A1F" w:rsidRPr="001D0BF7" w:rsidRDefault="00D92ABF" w:rsidP="00EA07B5">
      <w:pPr>
        <w:pStyle w:val="ListParagraph"/>
        <w:numPr>
          <w:ilvl w:val="0"/>
          <w:numId w:val="8"/>
        </w:numPr>
        <w:spacing w:line="360" w:lineRule="auto"/>
        <w:rPr>
          <w:rFonts w:cs="Arial"/>
        </w:rPr>
      </w:pPr>
      <w:r w:rsidRPr="001D0BF7">
        <w:rPr>
          <w:rFonts w:cs="Arial"/>
        </w:rPr>
        <w:t>The system should provide a primary control interface</w:t>
      </w:r>
    </w:p>
    <w:p w14:paraId="6F80E7FB" w14:textId="2A53383F" w:rsidR="00D92ABF" w:rsidRPr="001D0BF7" w:rsidRDefault="00D92ABF" w:rsidP="00EA07B5">
      <w:pPr>
        <w:pStyle w:val="ListParagraph"/>
        <w:numPr>
          <w:ilvl w:val="0"/>
          <w:numId w:val="8"/>
        </w:numPr>
        <w:spacing w:line="360" w:lineRule="auto"/>
        <w:rPr>
          <w:rFonts w:cs="Arial"/>
        </w:rPr>
      </w:pPr>
      <w:r w:rsidRPr="001D0BF7">
        <w:rPr>
          <w:rFonts w:cs="Arial"/>
        </w:rPr>
        <w:t>The system should offer multiple lighting modes</w:t>
      </w:r>
    </w:p>
    <w:p w14:paraId="69BE25A6" w14:textId="69358FF2" w:rsidR="00667412" w:rsidRPr="001D0BF7" w:rsidRDefault="00110CC9" w:rsidP="00EA07B5">
      <w:pPr>
        <w:spacing w:line="360" w:lineRule="auto"/>
        <w:rPr>
          <w:rFonts w:cs="Arial"/>
        </w:rPr>
      </w:pPr>
      <w:r>
        <w:rPr>
          <w:rFonts w:cs="Arial"/>
        </w:rPr>
        <w:t xml:space="preserve">No restriction was placed on the technologies to be utilised in this project, such as specific bulbs, programming languages, or web frameworks. However, due to having to use third-party hardware (the smart bulbs), a </w:t>
      </w:r>
      <w:r w:rsidR="006F1E82">
        <w:rPr>
          <w:rFonts w:cs="Arial"/>
        </w:rPr>
        <w:t>particular</w:t>
      </w:r>
      <w:r>
        <w:rPr>
          <w:rFonts w:cs="Arial"/>
        </w:rPr>
        <w:t xml:space="preserve"> API dictated by the manufacturer </w:t>
      </w:r>
      <w:r w:rsidR="004715DD">
        <w:rPr>
          <w:rFonts w:cs="Arial"/>
        </w:rPr>
        <w:t>would</w:t>
      </w:r>
      <w:r w:rsidR="001B444A" w:rsidRPr="001D0BF7">
        <w:rPr>
          <w:rFonts w:cs="Arial"/>
        </w:rPr>
        <w:t xml:space="preserve"> have to be used.</w:t>
      </w:r>
      <w:r w:rsidR="00E7742F" w:rsidRPr="001D0BF7">
        <w:rPr>
          <w:rFonts w:cs="Arial"/>
        </w:rPr>
        <w:t xml:space="preserve"> </w:t>
      </w:r>
    </w:p>
    <w:p w14:paraId="16C89E81" w14:textId="1E1DBD30" w:rsidR="008C05AF" w:rsidRPr="001D0BF7" w:rsidRDefault="00913AD2" w:rsidP="00EA07B5">
      <w:pPr>
        <w:spacing w:line="360" w:lineRule="auto"/>
        <w:rPr>
          <w:rFonts w:cs="Arial"/>
        </w:rPr>
      </w:pPr>
      <w:r w:rsidRPr="001D0BF7">
        <w:rPr>
          <w:rFonts w:cs="Arial"/>
        </w:rPr>
        <w:t xml:space="preserve">The </w:t>
      </w:r>
      <w:r w:rsidR="00564AF7" w:rsidRPr="001D0BF7">
        <w:rPr>
          <w:rFonts w:cs="Arial"/>
        </w:rPr>
        <w:t xml:space="preserve">initial prompt </w:t>
      </w:r>
      <w:r w:rsidR="00236A91">
        <w:rPr>
          <w:rFonts w:cs="Arial"/>
        </w:rPr>
        <w:t>does not define</w:t>
      </w:r>
      <w:r w:rsidR="00564AF7" w:rsidRPr="001D0BF7">
        <w:rPr>
          <w:rFonts w:cs="Arial"/>
        </w:rPr>
        <w:t xml:space="preserve"> the user </w:t>
      </w:r>
      <w:r w:rsidR="00236A91">
        <w:rPr>
          <w:rFonts w:cs="Arial"/>
        </w:rPr>
        <w:t>for whom the application is supposed to be designed</w:t>
      </w:r>
      <w:r w:rsidR="00564AF7" w:rsidRPr="001D0BF7">
        <w:rPr>
          <w:rFonts w:cs="Arial"/>
        </w:rPr>
        <w:t xml:space="preserve">. </w:t>
      </w:r>
      <w:r w:rsidR="00873B47" w:rsidRPr="001D0BF7">
        <w:rPr>
          <w:rFonts w:cs="Arial"/>
        </w:rPr>
        <w:t xml:space="preserve">However, </w:t>
      </w:r>
      <w:r w:rsidR="00D9183C">
        <w:rPr>
          <w:rFonts w:cs="Arial"/>
        </w:rPr>
        <w:t>through discussions</w:t>
      </w:r>
      <w:r w:rsidR="00B057A2">
        <w:rPr>
          <w:rFonts w:cs="Arial"/>
        </w:rPr>
        <w:t xml:space="preserve">, the intended user was defined broadly, from families to </w:t>
      </w:r>
      <w:r w:rsidR="00D92D78">
        <w:rPr>
          <w:rFonts w:cs="Arial"/>
        </w:rPr>
        <w:t>DJ</w:t>
      </w:r>
      <w:r w:rsidR="004A1E0D">
        <w:rPr>
          <w:rFonts w:cs="Arial"/>
        </w:rPr>
        <w:t>s</w:t>
      </w:r>
      <w:r w:rsidR="00D92D78">
        <w:rPr>
          <w:rFonts w:cs="Arial"/>
        </w:rPr>
        <w:t xml:space="preserve"> to people hosting a party. The decided goal was narrowed down to someone hosting a party in their house. This user would either use a microphone attached to the computer running Bulb Bop or</w:t>
      </w:r>
      <w:r w:rsidR="00B057A2">
        <w:rPr>
          <w:rFonts w:cs="Arial"/>
        </w:rPr>
        <w:t xml:space="preserve"> play</w:t>
      </w:r>
      <w:r w:rsidR="00441447" w:rsidRPr="001D0BF7">
        <w:rPr>
          <w:rFonts w:cs="Arial"/>
        </w:rPr>
        <w:t xml:space="preserve"> the music from its speakers.</w:t>
      </w:r>
    </w:p>
    <w:p w14:paraId="0B15027D" w14:textId="7DE2597C" w:rsidR="00972A8F" w:rsidRPr="001D0BF7" w:rsidRDefault="00712672" w:rsidP="00EA07B5">
      <w:pPr>
        <w:spacing w:line="360" w:lineRule="auto"/>
        <w:rPr>
          <w:rFonts w:cs="Arial"/>
        </w:rPr>
      </w:pPr>
      <w:r>
        <w:rPr>
          <w:rFonts w:cs="Arial"/>
        </w:rPr>
        <w:t>Research was carried out from the initial description of the project, which covered two main areas. The first was the bulb, whose brand would be appropriate for the project. The second was the programming language; this programming language had to fulfil two criteria: it needed access to the audio from the operating system (Windows and Linux) and</w:t>
      </w:r>
      <w:r w:rsidR="004C0C10">
        <w:rPr>
          <w:rFonts w:cs="Arial"/>
        </w:rPr>
        <w:t xml:space="preserve"> be able to host a web server,</w:t>
      </w:r>
      <w:r w:rsidR="00BC25BB" w:rsidRPr="001D0BF7">
        <w:rPr>
          <w:rFonts w:cs="Arial"/>
        </w:rPr>
        <w:t xml:space="preserve"> which would provide the user interface. </w:t>
      </w:r>
    </w:p>
    <w:p w14:paraId="6161129D" w14:textId="05ECB4AB" w:rsidR="001D0BF7" w:rsidRDefault="00A674A7" w:rsidP="00EA07B5">
      <w:pPr>
        <w:spacing w:line="360" w:lineRule="auto"/>
        <w:rPr>
          <w:rFonts w:cs="Arial"/>
        </w:rPr>
      </w:pPr>
      <w:r w:rsidRPr="001D0BF7">
        <w:rPr>
          <w:rFonts w:cs="Arial"/>
        </w:rPr>
        <w:t xml:space="preserve">The research into the bulbs brought up many different options for </w:t>
      </w:r>
      <w:r w:rsidR="00B1210B" w:rsidRPr="001D0BF7">
        <w:rPr>
          <w:rFonts w:cs="Arial"/>
        </w:rPr>
        <w:t>use, Wiz, TP-Link Kasa, TP-Link Tapo, YeeLight, Shelly, Philips Hue, Athom</w:t>
      </w:r>
      <w:r w:rsidR="00973995">
        <w:rPr>
          <w:rFonts w:cs="Arial"/>
        </w:rPr>
        <w:t xml:space="preserve"> tech, and Switchbot</w:t>
      </w:r>
      <w:r w:rsidR="00B1210B" w:rsidRPr="001D0BF7">
        <w:rPr>
          <w:rFonts w:cs="Arial"/>
        </w:rPr>
        <w:t xml:space="preserve">. From </w:t>
      </w:r>
      <w:r w:rsidR="002E33CF" w:rsidRPr="001D0BF7">
        <w:rPr>
          <w:rFonts w:cs="Arial"/>
        </w:rPr>
        <w:t>all</w:t>
      </w:r>
      <w:r w:rsidR="00B1210B" w:rsidRPr="001D0BF7">
        <w:rPr>
          <w:rFonts w:cs="Arial"/>
        </w:rPr>
        <w:t xml:space="preserve"> these bulbs</w:t>
      </w:r>
      <w:r w:rsidR="005F4EEE">
        <w:rPr>
          <w:rFonts w:cs="Arial"/>
        </w:rPr>
        <w:t>,</w:t>
      </w:r>
      <w:r w:rsidR="00B1210B" w:rsidRPr="001D0BF7">
        <w:rPr>
          <w:rFonts w:cs="Arial"/>
        </w:rPr>
        <w:t xml:space="preserve"> </w:t>
      </w:r>
      <w:r w:rsidR="00684683">
        <w:rPr>
          <w:rFonts w:cs="Arial"/>
        </w:rPr>
        <w:t xml:space="preserve">it was </w:t>
      </w:r>
      <w:r w:rsidR="00B1210B" w:rsidRPr="001D0BF7">
        <w:rPr>
          <w:rFonts w:cs="Arial"/>
        </w:rPr>
        <w:t xml:space="preserve">decided to use </w:t>
      </w:r>
      <w:r w:rsidR="004C45E7" w:rsidRPr="001D0BF7">
        <w:rPr>
          <w:rFonts w:cs="Arial"/>
        </w:rPr>
        <w:t>Wiz bulbs</w:t>
      </w:r>
      <w:r w:rsidR="007655C2" w:rsidRPr="001D0BF7">
        <w:rPr>
          <w:rFonts w:cs="Arial"/>
        </w:rPr>
        <w:t>.</w:t>
      </w:r>
      <w:r w:rsidR="004C45E7" w:rsidRPr="001D0BF7">
        <w:rPr>
          <w:rFonts w:cs="Arial"/>
        </w:rPr>
        <w:t xml:space="preserve"> </w:t>
      </w:r>
      <w:r w:rsidR="007655C2" w:rsidRPr="001D0BF7">
        <w:rPr>
          <w:rFonts w:cs="Arial"/>
        </w:rPr>
        <w:t>T</w:t>
      </w:r>
      <w:r w:rsidR="001B4768" w:rsidRPr="001D0BF7">
        <w:rPr>
          <w:rFonts w:cs="Arial"/>
        </w:rPr>
        <w:t>he reasons for this w</w:t>
      </w:r>
      <w:r w:rsidR="00AB778F">
        <w:rPr>
          <w:rFonts w:cs="Arial"/>
        </w:rPr>
        <w:t>as</w:t>
      </w:r>
      <w:r w:rsidR="001B4768" w:rsidRPr="001D0BF7">
        <w:rPr>
          <w:rFonts w:cs="Arial"/>
        </w:rPr>
        <w:t xml:space="preserve"> the cost, the open API </w:t>
      </w:r>
      <w:r w:rsidR="001B4768" w:rsidRPr="005F4EEE">
        <w:rPr>
          <w:rFonts w:cs="Arial"/>
        </w:rPr>
        <w:t>(bulbs like TP-Link Tapo have</w:t>
      </w:r>
      <w:r w:rsidR="00DD6CC0" w:rsidRPr="005F4EEE">
        <w:rPr>
          <w:rFonts w:cs="Arial"/>
        </w:rPr>
        <w:t xml:space="preserve"> a</w:t>
      </w:r>
      <w:r w:rsidR="001B4768" w:rsidRPr="005F4EEE">
        <w:rPr>
          <w:rFonts w:cs="Arial"/>
        </w:rPr>
        <w:t xml:space="preserve"> closed </w:t>
      </w:r>
      <w:r w:rsidR="00DD6CC0" w:rsidRPr="005F4EEE">
        <w:rPr>
          <w:rFonts w:cs="Arial"/>
        </w:rPr>
        <w:t xml:space="preserve">API so users must use their app), the app does not require a hub to operate (Philips Hue </w:t>
      </w:r>
      <w:r w:rsidR="005F4EEE">
        <w:rPr>
          <w:rFonts w:cs="Arial"/>
        </w:rPr>
        <w:t>requires a hub</w:t>
      </w:r>
      <w:r w:rsidR="00DD6CC0" w:rsidRPr="005F4EEE">
        <w:rPr>
          <w:rFonts w:cs="Arial"/>
        </w:rPr>
        <w:t>), and from</w:t>
      </w:r>
      <w:r w:rsidR="00AB778F">
        <w:rPr>
          <w:rFonts w:cs="Arial"/>
        </w:rPr>
        <w:t xml:space="preserve"> </w:t>
      </w:r>
      <w:r w:rsidR="00DD6CC0" w:rsidRPr="005F4EEE">
        <w:rPr>
          <w:rFonts w:cs="Arial"/>
        </w:rPr>
        <w:t>reading various forums</w:t>
      </w:r>
      <w:r w:rsidR="00DD6CC0">
        <w:rPr>
          <w:rFonts w:cs="Arial"/>
          <w:i/>
          <w:iCs/>
        </w:rPr>
        <w:t>,</w:t>
      </w:r>
      <w:r w:rsidR="001B4768" w:rsidRPr="001D0BF7">
        <w:rPr>
          <w:rFonts w:cs="Arial"/>
        </w:rPr>
        <w:t xml:space="preserve"> </w:t>
      </w:r>
      <w:r w:rsidR="004A1E0D">
        <w:rPr>
          <w:rFonts w:cs="Arial"/>
        </w:rPr>
        <w:t>W</w:t>
      </w:r>
      <w:r w:rsidR="001B4768" w:rsidRPr="001D0BF7">
        <w:rPr>
          <w:rFonts w:cs="Arial"/>
        </w:rPr>
        <w:t>iz was highly recommended as a bulb brand.</w:t>
      </w:r>
      <w:r w:rsidR="007655C2" w:rsidRPr="001D0BF7">
        <w:rPr>
          <w:rFonts w:cs="Arial"/>
        </w:rPr>
        <w:t xml:space="preserve"> Based on this research</w:t>
      </w:r>
      <w:r w:rsidR="002E33CF">
        <w:rPr>
          <w:rFonts w:cs="Arial"/>
        </w:rPr>
        <w:t>,</w:t>
      </w:r>
      <w:r w:rsidR="007655C2" w:rsidRPr="001D0BF7">
        <w:rPr>
          <w:rFonts w:cs="Arial"/>
        </w:rPr>
        <w:t xml:space="preserve"> </w:t>
      </w:r>
      <w:r w:rsidR="00684683">
        <w:rPr>
          <w:rFonts w:cs="Arial"/>
        </w:rPr>
        <w:t>A</w:t>
      </w:r>
      <w:r w:rsidR="007655C2" w:rsidRPr="001D0BF7">
        <w:rPr>
          <w:rFonts w:cs="Arial"/>
        </w:rPr>
        <w:t xml:space="preserve"> </w:t>
      </w:r>
      <w:r w:rsidR="002B74C4" w:rsidRPr="001D0BF7">
        <w:rPr>
          <w:rFonts w:cs="Arial"/>
        </w:rPr>
        <w:t>WizBulb A</w:t>
      </w:r>
      <w:r w:rsidR="001F7F70" w:rsidRPr="001D0BF7">
        <w:rPr>
          <w:rFonts w:cs="Arial"/>
        </w:rPr>
        <w:t>60</w:t>
      </w:r>
      <w:r w:rsidR="002B74C4" w:rsidRPr="001D0BF7">
        <w:rPr>
          <w:rFonts w:cs="Arial"/>
        </w:rPr>
        <w:t>.</w:t>
      </w:r>
      <w:r w:rsidR="001F7F70" w:rsidRPr="001D0BF7">
        <w:rPr>
          <w:rFonts w:cs="Arial"/>
        </w:rPr>
        <w:t>E</w:t>
      </w:r>
      <w:r w:rsidR="002B74C4" w:rsidRPr="001D0BF7">
        <w:rPr>
          <w:rFonts w:cs="Arial"/>
        </w:rPr>
        <w:t xml:space="preserve">27 </w:t>
      </w:r>
      <w:r w:rsidR="002F2541" w:rsidRPr="001D0BF7">
        <w:rPr>
          <w:rFonts w:cs="Arial"/>
        </w:rPr>
        <w:t>bulb</w:t>
      </w:r>
      <w:r w:rsidR="0049264A">
        <w:rPr>
          <w:rFonts w:cs="Arial"/>
        </w:rPr>
        <w:t xml:space="preserve"> (A </w:t>
      </w:r>
      <w:r w:rsidR="002E33CF">
        <w:rPr>
          <w:rFonts w:cs="Arial"/>
        </w:rPr>
        <w:t>colour-changing</w:t>
      </w:r>
      <w:r w:rsidR="0049264A">
        <w:rPr>
          <w:rFonts w:cs="Arial"/>
        </w:rPr>
        <w:t xml:space="preserve"> bulb)</w:t>
      </w:r>
      <w:r w:rsidR="00684683">
        <w:rPr>
          <w:rFonts w:cs="Arial"/>
        </w:rPr>
        <w:t xml:space="preserve"> was purchased, and</w:t>
      </w:r>
      <w:r w:rsidR="00A83A86">
        <w:rPr>
          <w:rFonts w:cs="Arial"/>
        </w:rPr>
        <w:t xml:space="preserve"> </w:t>
      </w:r>
      <w:r w:rsidR="002E33CF">
        <w:rPr>
          <w:rFonts w:cs="Arial"/>
        </w:rPr>
        <w:t xml:space="preserve">later </w:t>
      </w:r>
      <w:r w:rsidR="0049264A">
        <w:rPr>
          <w:rFonts w:cs="Arial"/>
        </w:rPr>
        <w:t xml:space="preserve">a </w:t>
      </w:r>
      <w:r w:rsidR="002E33CF">
        <w:rPr>
          <w:rFonts w:cs="Arial"/>
        </w:rPr>
        <w:t>non-colour-changing</w:t>
      </w:r>
      <w:r w:rsidR="0049264A">
        <w:rPr>
          <w:rFonts w:cs="Arial"/>
        </w:rPr>
        <w:t xml:space="preserve"> bulb </w:t>
      </w:r>
      <w:r w:rsidR="00A83A86">
        <w:rPr>
          <w:rFonts w:cs="Arial"/>
        </w:rPr>
        <w:t>was procured.</w:t>
      </w:r>
    </w:p>
    <w:p w14:paraId="3004A143" w14:textId="69324768" w:rsidR="002E208B" w:rsidRDefault="008D72A8" w:rsidP="00EA07B5">
      <w:pPr>
        <w:spacing w:line="360" w:lineRule="auto"/>
        <w:rPr>
          <w:rFonts w:cs="Arial"/>
        </w:rPr>
      </w:pPr>
      <w:r>
        <w:rPr>
          <w:rFonts w:cs="Arial"/>
        </w:rPr>
        <w:t xml:space="preserve">The research </w:t>
      </w:r>
      <w:r w:rsidR="00904F01">
        <w:rPr>
          <w:rFonts w:cs="Arial"/>
        </w:rPr>
        <w:t xml:space="preserve">into the programming language to use initially started with </w:t>
      </w:r>
      <w:r w:rsidR="00A318AF">
        <w:rPr>
          <w:rFonts w:cs="Arial"/>
        </w:rPr>
        <w:t xml:space="preserve">Java, the reason for this simply being </w:t>
      </w:r>
      <w:r w:rsidR="006F4490">
        <w:rPr>
          <w:rFonts w:cs="Arial"/>
        </w:rPr>
        <w:t>that much of the CSC70</w:t>
      </w:r>
      <w:r w:rsidR="00E459F4">
        <w:rPr>
          <w:rFonts w:cs="Arial"/>
        </w:rPr>
        <w:t xml:space="preserve">63 Computer Programming course has been taught in Java. </w:t>
      </w:r>
      <w:r w:rsidR="00FC6397">
        <w:rPr>
          <w:rFonts w:cs="Arial"/>
        </w:rPr>
        <w:t xml:space="preserve">Two libraries looked at </w:t>
      </w:r>
      <w:r w:rsidR="002630FF">
        <w:rPr>
          <w:rFonts w:cs="Arial"/>
        </w:rPr>
        <w:t>were TarsosDSP</w:t>
      </w:r>
      <w:r w:rsidR="00C5215E">
        <w:rPr>
          <w:rFonts w:cs="Arial"/>
        </w:rPr>
        <w:fldChar w:fldCharType="begin"/>
      </w:r>
      <w:r w:rsidR="00EB72CE">
        <w:rPr>
          <w:rFonts w:cs="Arial"/>
        </w:rPr>
        <w:instrText xml:space="preserve"> ADDIN ZOTERO_ITEM CSL_CITATION {"citationID":"13i0Y8hS","properties":{"formattedCitation":"(1)","plainCitation":"(1)","noteIndex":0},"citationItems":[{"id":1,"uris":["http://zotero.org/users/local/iChuLWie/items/NGJN5WWF"],"itemData":{"id":1,"type":"software","abstract":"A Real-Time Audio Processing Framework in Java","genre":"Java","license":"GPL-3.0","note":"original-date: 2011-03-25T15:34:28Z","source":"GitHub","title":"JorenSix/TarsosDSP","URL":"https://github.com/JorenSix/TarsosDSP","author":[{"family":"Six","given":"Joren"}],"accessed":{"date-parts":[["2025",4,16]]},"issued":{"date-parts":[["2025",4,16]]}}}],"schema":"https://github.com/citation-style-language/schema/raw/master/csl-citation.json"} </w:instrText>
      </w:r>
      <w:r w:rsidR="00C5215E">
        <w:rPr>
          <w:rFonts w:cs="Arial"/>
        </w:rPr>
        <w:fldChar w:fldCharType="separate"/>
      </w:r>
      <w:r w:rsidR="00EB72CE" w:rsidRPr="00EB72CE">
        <w:rPr>
          <w:rFonts w:cs="Arial"/>
        </w:rPr>
        <w:t>(1)</w:t>
      </w:r>
      <w:r w:rsidR="00C5215E">
        <w:rPr>
          <w:rFonts w:cs="Arial"/>
        </w:rPr>
        <w:fldChar w:fldCharType="end"/>
      </w:r>
      <w:r w:rsidR="002630FF">
        <w:rPr>
          <w:rFonts w:cs="Arial"/>
        </w:rPr>
        <w:t xml:space="preserve"> and Jipes by Tagtraum</w:t>
      </w:r>
      <w:r w:rsidR="00C5215E">
        <w:rPr>
          <w:rFonts w:cs="Arial"/>
        </w:rPr>
        <w:fldChar w:fldCharType="begin"/>
      </w:r>
      <w:r w:rsidR="00EB72CE">
        <w:rPr>
          <w:rFonts w:cs="Arial"/>
        </w:rPr>
        <w:instrText xml:space="preserve"> ADDIN ZOTERO_ITEM CSL_CITATION {"citationID":"SLF5TRK2","properties":{"formattedCitation":"(2)","plainCitation":"(2)","noteIndex":0},"citationItems":[{"id":4,"uris":["http://zotero.org/users/local/iChuLWie/items/Q8CHLV53"],"itemData":{"id":4,"type":"software","abstract":"Open source library that allows you to efficiently compute audio features.","genre":"Java","license":"LGPL-2.1","note":"original-date: 2013-10-23T16:27:44Z","source":"GitHub","title":"hendriks73/jipes","URL":"https://github.com/hendriks73/jipes","author":[{"family":"Schreiber","given":"Hendrik"}],"accessed":{"date-parts":[["2025",4,16]]},"issued":{"date-parts":[["2024",4,23]]}}}],"schema":"https://github.com/citation-style-language/schema/raw/master/csl-citation.json"} </w:instrText>
      </w:r>
      <w:r w:rsidR="00C5215E">
        <w:rPr>
          <w:rFonts w:cs="Arial"/>
        </w:rPr>
        <w:fldChar w:fldCharType="separate"/>
      </w:r>
      <w:r w:rsidR="00EB72CE" w:rsidRPr="00EB72CE">
        <w:rPr>
          <w:rFonts w:cs="Arial"/>
        </w:rPr>
        <w:t>(2)</w:t>
      </w:r>
      <w:r w:rsidR="00C5215E">
        <w:rPr>
          <w:rFonts w:cs="Arial"/>
        </w:rPr>
        <w:fldChar w:fldCharType="end"/>
      </w:r>
      <w:r w:rsidR="00606B67">
        <w:rPr>
          <w:rFonts w:cs="Arial"/>
        </w:rPr>
        <w:t xml:space="preserve">, </w:t>
      </w:r>
      <w:r w:rsidR="005F28C5">
        <w:rPr>
          <w:rFonts w:cs="Arial"/>
        </w:rPr>
        <w:t xml:space="preserve">both of which </w:t>
      </w:r>
      <w:r w:rsidR="00A20464">
        <w:rPr>
          <w:rFonts w:cs="Arial"/>
        </w:rPr>
        <w:t>were</w:t>
      </w:r>
      <w:r w:rsidR="00850F2E">
        <w:rPr>
          <w:rFonts w:cs="Arial"/>
        </w:rPr>
        <w:t xml:space="preserve"> unable to gain access to audio data from the host machin</w:t>
      </w:r>
      <w:r w:rsidR="00A20464">
        <w:rPr>
          <w:rFonts w:cs="Arial"/>
        </w:rPr>
        <w:t>e</w:t>
      </w:r>
      <w:r w:rsidR="00850F2E">
        <w:rPr>
          <w:rFonts w:cs="Arial"/>
        </w:rPr>
        <w:t xml:space="preserve">. </w:t>
      </w:r>
      <w:r w:rsidR="00C94F91">
        <w:rPr>
          <w:rFonts w:cs="Arial"/>
        </w:rPr>
        <w:t xml:space="preserve">Jipes was unsuited as it </w:t>
      </w:r>
      <w:r w:rsidR="00881BBE">
        <w:rPr>
          <w:rFonts w:cs="Arial"/>
        </w:rPr>
        <w:t>was not made for real-time processing of audio information.</w:t>
      </w:r>
      <w:r w:rsidR="00DC717C">
        <w:rPr>
          <w:rFonts w:cs="Arial"/>
        </w:rPr>
        <w:t xml:space="preserve"> </w:t>
      </w:r>
      <w:r w:rsidR="00B47923">
        <w:rPr>
          <w:rFonts w:cs="Arial"/>
        </w:rPr>
        <w:t xml:space="preserve">With regards to </w:t>
      </w:r>
      <w:r w:rsidR="00EF2A90">
        <w:rPr>
          <w:rFonts w:cs="Arial"/>
        </w:rPr>
        <w:t xml:space="preserve">TarsosDSP, it used Gradle to build it, </w:t>
      </w:r>
      <w:r w:rsidR="006052F6">
        <w:rPr>
          <w:rFonts w:cs="Arial"/>
        </w:rPr>
        <w:t>which was</w:t>
      </w:r>
      <w:r w:rsidR="00EF2A90">
        <w:rPr>
          <w:rFonts w:cs="Arial"/>
        </w:rPr>
        <w:t xml:space="preserve"> </w:t>
      </w:r>
      <w:r w:rsidR="00EF2A90">
        <w:rPr>
          <w:rFonts w:cs="Arial"/>
        </w:rPr>
        <w:lastRenderedPageBreak/>
        <w:t>something that, given the time needed to get the project started,</w:t>
      </w:r>
      <w:r w:rsidR="00B800F0">
        <w:rPr>
          <w:rFonts w:cs="Arial"/>
        </w:rPr>
        <w:t xml:space="preserve"> </w:t>
      </w:r>
      <w:r w:rsidR="00977EE7">
        <w:rPr>
          <w:rFonts w:cs="Arial"/>
        </w:rPr>
        <w:t xml:space="preserve">was </w:t>
      </w:r>
      <w:r w:rsidR="00B800F0">
        <w:rPr>
          <w:rFonts w:cs="Arial"/>
        </w:rPr>
        <w:t>too complicated for the initial developer to implement.</w:t>
      </w:r>
    </w:p>
    <w:p w14:paraId="0CC851FE" w14:textId="7FABB62B" w:rsidR="003565D6" w:rsidRDefault="00977EE7" w:rsidP="003565D6">
      <w:pPr>
        <w:spacing w:line="360" w:lineRule="auto"/>
        <w:rPr>
          <w:rFonts w:cs="Arial"/>
        </w:rPr>
      </w:pPr>
      <w:r>
        <w:rPr>
          <w:rFonts w:cs="Arial"/>
        </w:rPr>
        <w:t>As such, another programming language that would allow</w:t>
      </w:r>
      <w:r w:rsidR="008A1CDA">
        <w:rPr>
          <w:rFonts w:cs="Arial"/>
        </w:rPr>
        <w:t xml:space="preserve"> </w:t>
      </w:r>
      <w:r>
        <w:rPr>
          <w:rFonts w:cs="Arial"/>
        </w:rPr>
        <w:t>access to this host audio data</w:t>
      </w:r>
      <w:r w:rsidR="008A1CDA">
        <w:rPr>
          <w:rFonts w:cs="Arial"/>
        </w:rPr>
        <w:t xml:space="preserve"> was researched</w:t>
      </w:r>
      <w:r w:rsidR="00EF2B8F">
        <w:rPr>
          <w:rFonts w:cs="Arial"/>
        </w:rPr>
        <w:t>. For this</w:t>
      </w:r>
      <w:r w:rsidR="00307FE6">
        <w:rPr>
          <w:rFonts w:cs="Arial"/>
        </w:rPr>
        <w:t>,</w:t>
      </w:r>
      <w:r w:rsidR="001740A3">
        <w:rPr>
          <w:rFonts w:cs="Arial"/>
        </w:rPr>
        <w:t xml:space="preserve"> </w:t>
      </w:r>
      <w:r w:rsidR="00307FE6">
        <w:rPr>
          <w:rFonts w:cs="Arial"/>
        </w:rPr>
        <w:t>Python</w:t>
      </w:r>
      <w:r w:rsidR="008A1CDA">
        <w:rPr>
          <w:rFonts w:cs="Arial"/>
        </w:rPr>
        <w:t xml:space="preserve"> was used</w:t>
      </w:r>
      <w:r w:rsidR="00307FE6">
        <w:rPr>
          <w:rFonts w:cs="Arial"/>
        </w:rPr>
        <w:t>; there is a Python package named PyAudio, and it reliably and easily allows developers access to the host machine's</w:t>
      </w:r>
      <w:r w:rsidR="00155614">
        <w:rPr>
          <w:rFonts w:cs="Arial"/>
        </w:rPr>
        <w:t xml:space="preserve"> audio data. </w:t>
      </w:r>
      <w:r w:rsidR="00243702">
        <w:rPr>
          <w:rFonts w:cs="Arial"/>
        </w:rPr>
        <w:t>The issue</w:t>
      </w:r>
      <w:r w:rsidR="00307FE6">
        <w:rPr>
          <w:rFonts w:cs="Arial"/>
        </w:rPr>
        <w:t xml:space="preserve">, however, is that PyAudio does not allow access to the loopback </w:t>
      </w:r>
      <w:r w:rsidR="008D243D">
        <w:rPr>
          <w:rFonts w:cs="Arial"/>
        </w:rPr>
        <w:t>API present on Windows machines</w:t>
      </w:r>
      <w:r w:rsidR="00E74B1F">
        <w:rPr>
          <w:rFonts w:cs="Arial"/>
        </w:rPr>
        <w:t xml:space="preserve"> </w:t>
      </w:r>
      <w:r w:rsidR="005E3D5B">
        <w:rPr>
          <w:rFonts w:cs="Arial"/>
        </w:rPr>
        <w:fldChar w:fldCharType="begin"/>
      </w:r>
      <w:r w:rsidR="00EB72CE">
        <w:rPr>
          <w:rFonts w:cs="Arial"/>
        </w:rPr>
        <w:instrText xml:space="preserve"> ADDIN ZOTERO_ITEM CSL_CITATION {"citationID":"oEBtv6Zo","properties":{"formattedCitation":"(3)","plainCitation":"(3)","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5E3D5B">
        <w:rPr>
          <w:rFonts w:cs="Arial"/>
        </w:rPr>
        <w:fldChar w:fldCharType="separate"/>
      </w:r>
      <w:r w:rsidR="00EB72CE" w:rsidRPr="00EB72CE">
        <w:rPr>
          <w:rFonts w:cs="Arial"/>
        </w:rPr>
        <w:t>(3)</w:t>
      </w:r>
      <w:r w:rsidR="005E3D5B">
        <w:rPr>
          <w:rFonts w:cs="Arial"/>
        </w:rPr>
        <w:fldChar w:fldCharType="end"/>
      </w:r>
      <w:r w:rsidR="008D243D">
        <w:rPr>
          <w:rFonts w:cs="Arial"/>
        </w:rPr>
        <w:t>, which</w:t>
      </w:r>
      <w:r w:rsidR="00243702">
        <w:rPr>
          <w:rFonts w:cs="Arial"/>
        </w:rPr>
        <w:t xml:space="preserve"> allows the developer access to </w:t>
      </w:r>
      <w:r w:rsidR="00CE0B0C">
        <w:rPr>
          <w:rFonts w:cs="Arial"/>
        </w:rPr>
        <w:t xml:space="preserve">real-time speaker audio data. </w:t>
      </w:r>
      <w:r w:rsidR="00400475">
        <w:rPr>
          <w:rFonts w:cs="Arial"/>
        </w:rPr>
        <w:t xml:space="preserve">This was solved when a </w:t>
      </w:r>
      <w:r w:rsidR="008D243D">
        <w:rPr>
          <w:rFonts w:cs="Arial"/>
        </w:rPr>
        <w:t>Windows-specific</w:t>
      </w:r>
      <w:r w:rsidR="00400475">
        <w:rPr>
          <w:rFonts w:cs="Arial"/>
        </w:rPr>
        <w:t xml:space="preserve"> patch of the </w:t>
      </w:r>
      <w:r w:rsidR="00E01E8F">
        <w:rPr>
          <w:rFonts w:cs="Arial"/>
        </w:rPr>
        <w:t>PyAudio library</w:t>
      </w:r>
      <w:r w:rsidR="006D48E0">
        <w:rPr>
          <w:rFonts w:cs="Arial"/>
        </w:rPr>
        <w:t xml:space="preserve"> was found</w:t>
      </w:r>
      <w:r w:rsidR="00E01E8F">
        <w:rPr>
          <w:rFonts w:cs="Arial"/>
        </w:rPr>
        <w:t xml:space="preserve">, called PyAudioWPatch. This allows PyAudio the ability to access the loopback </w:t>
      </w:r>
      <w:r w:rsidR="005D0D25">
        <w:rPr>
          <w:rFonts w:cs="Arial"/>
        </w:rPr>
        <w:t>API</w:t>
      </w:r>
      <w:r w:rsidR="00103D70">
        <w:rPr>
          <w:rFonts w:cs="Arial"/>
        </w:rPr>
        <w:t xml:space="preserve">, </w:t>
      </w:r>
      <w:r w:rsidR="005D0D25">
        <w:rPr>
          <w:rFonts w:cs="Arial"/>
        </w:rPr>
        <w:t>with the Django library that can serve web apps with a great deal of flexibility, making Python</w:t>
      </w:r>
      <w:r w:rsidR="00527D73">
        <w:rPr>
          <w:rFonts w:cs="Arial"/>
        </w:rPr>
        <w:t xml:space="preserve"> the perfect choice.</w:t>
      </w:r>
    </w:p>
    <w:p w14:paraId="06CAB401" w14:textId="16186008" w:rsidR="002E7D9D" w:rsidRDefault="00211085" w:rsidP="00EF5FEB">
      <w:pPr>
        <w:spacing w:line="360" w:lineRule="auto"/>
        <w:rPr>
          <w:rFonts w:cs="Arial"/>
        </w:rPr>
      </w:pPr>
      <w:r>
        <w:rPr>
          <w:rFonts w:cs="Arial"/>
        </w:rPr>
        <w:t xml:space="preserve">A </w:t>
      </w:r>
      <w:r w:rsidR="00877CE5">
        <w:rPr>
          <w:rFonts w:cs="Arial"/>
        </w:rPr>
        <w:t>significant</w:t>
      </w:r>
      <w:r>
        <w:rPr>
          <w:rFonts w:cs="Arial"/>
        </w:rPr>
        <w:t xml:space="preserve"> consideration to </w:t>
      </w:r>
      <w:proofErr w:type="gramStart"/>
      <w:r w:rsidR="004F1562">
        <w:rPr>
          <w:rFonts w:cs="Arial"/>
        </w:rPr>
        <w:t>take into account</w:t>
      </w:r>
      <w:proofErr w:type="gramEnd"/>
      <w:r w:rsidR="004F1562">
        <w:rPr>
          <w:rFonts w:cs="Arial"/>
        </w:rPr>
        <w:t xml:space="preserve"> was the security of </w:t>
      </w:r>
      <w:r w:rsidR="006148D0">
        <w:rPr>
          <w:rFonts w:cs="Arial"/>
        </w:rPr>
        <w:t>Bulb Bop</w:t>
      </w:r>
      <w:r w:rsidR="004F1562">
        <w:rPr>
          <w:rFonts w:cs="Arial"/>
        </w:rPr>
        <w:t xml:space="preserve">. </w:t>
      </w:r>
      <w:r w:rsidR="00D6114F">
        <w:rPr>
          <w:rFonts w:cs="Arial"/>
        </w:rPr>
        <w:t>In the case of this project</w:t>
      </w:r>
      <w:r w:rsidR="00877CE5">
        <w:rPr>
          <w:rFonts w:cs="Arial"/>
        </w:rPr>
        <w:t xml:space="preserve">, there is little to no system security. While it was considered to add security, it was decided against </w:t>
      </w:r>
      <w:r w:rsidR="00D048B3">
        <w:rPr>
          <w:rFonts w:cs="Arial"/>
        </w:rPr>
        <w:t>for the following reasons</w:t>
      </w:r>
      <w:r w:rsidR="008148F2">
        <w:rPr>
          <w:rFonts w:cs="Arial"/>
        </w:rPr>
        <w:t>:</w:t>
      </w:r>
      <w:r w:rsidR="00D048B3">
        <w:rPr>
          <w:rFonts w:cs="Arial"/>
        </w:rPr>
        <w:t xml:space="preserve"> </w:t>
      </w:r>
      <w:r w:rsidR="009118B8">
        <w:rPr>
          <w:rFonts w:cs="Arial"/>
        </w:rPr>
        <w:t xml:space="preserve">There are no personal details saved in </w:t>
      </w:r>
      <w:r w:rsidR="006148D0">
        <w:rPr>
          <w:rFonts w:cs="Arial"/>
        </w:rPr>
        <w:t>Bulb Bop</w:t>
      </w:r>
      <w:r w:rsidR="009118B8">
        <w:rPr>
          <w:rFonts w:cs="Arial"/>
        </w:rPr>
        <w:t xml:space="preserve">, </w:t>
      </w:r>
      <w:r w:rsidR="009E4D45">
        <w:rPr>
          <w:rFonts w:cs="Arial"/>
        </w:rPr>
        <w:t>nor would the addition of security, like a login page</w:t>
      </w:r>
      <w:r w:rsidR="00F12DC3">
        <w:rPr>
          <w:rFonts w:cs="Arial"/>
        </w:rPr>
        <w:t xml:space="preserve"> or OAuth authentication,</w:t>
      </w:r>
      <w:r w:rsidR="009E4D45">
        <w:rPr>
          <w:rFonts w:cs="Arial"/>
        </w:rPr>
        <w:t xml:space="preserve"> protect the bulbs from</w:t>
      </w:r>
      <w:r w:rsidR="007E275E">
        <w:rPr>
          <w:rFonts w:cs="Arial"/>
        </w:rPr>
        <w:t xml:space="preserve"> being manipulated by someone who knows how to do so (as the bulbs themselves have no security on the local network). </w:t>
      </w:r>
    </w:p>
    <w:p w14:paraId="58B40056" w14:textId="1B804641" w:rsidR="00957F76" w:rsidRDefault="00957F76">
      <w:pPr>
        <w:rPr>
          <w:rFonts w:cs="Arial"/>
          <w:sz w:val="24"/>
          <w:szCs w:val="24"/>
        </w:rPr>
      </w:pPr>
      <w:r>
        <w:rPr>
          <w:rFonts w:cs="Arial"/>
          <w:sz w:val="24"/>
          <w:szCs w:val="24"/>
        </w:rPr>
        <w:br w:type="page"/>
      </w:r>
    </w:p>
    <w:p w14:paraId="2313E53C" w14:textId="0697764B" w:rsidR="003565D6" w:rsidRDefault="00CD4847" w:rsidP="00CD4847">
      <w:pPr>
        <w:pStyle w:val="Heading1"/>
        <w:numPr>
          <w:ilvl w:val="0"/>
          <w:numId w:val="15"/>
        </w:numPr>
        <w:rPr>
          <w:rFonts w:ascii="Arial Black" w:hAnsi="Arial Black"/>
        </w:rPr>
      </w:pPr>
      <w:bookmarkStart w:id="2" w:name="_Toc197356869"/>
      <w:r w:rsidRPr="004839FD">
        <w:rPr>
          <w:rFonts w:ascii="Arial Black" w:hAnsi="Arial Black"/>
        </w:rPr>
        <w:lastRenderedPageBreak/>
        <w:t>User Interface Design</w:t>
      </w:r>
      <w:bookmarkEnd w:id="2"/>
    </w:p>
    <w:p w14:paraId="7F284559" w14:textId="77777777" w:rsidR="007C7D9B" w:rsidRDefault="00D60214" w:rsidP="007C7D9B">
      <w:pPr>
        <w:keepNext/>
      </w:pPr>
      <w:r w:rsidRPr="00D60214">
        <w:rPr>
          <w:noProof/>
        </w:rPr>
        <w:drawing>
          <wp:inline distT="0" distB="0" distL="0" distR="0" wp14:anchorId="4E6C80D3" wp14:editId="33892A84">
            <wp:extent cx="5991225" cy="3370148"/>
            <wp:effectExtent l="0" t="0" r="0" b="1905"/>
            <wp:docPr id="738785514"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785514" name="Picture 1" descr="A screenshot of a computer&#10;&#10;AI-generated content may be incorrect."/>
                    <pic:cNvPicPr/>
                  </pic:nvPicPr>
                  <pic:blipFill>
                    <a:blip r:embed="rId10"/>
                    <a:stretch>
                      <a:fillRect/>
                    </a:stretch>
                  </pic:blipFill>
                  <pic:spPr>
                    <a:xfrm>
                      <a:off x="0" y="0"/>
                      <a:ext cx="5991225" cy="3370148"/>
                    </a:xfrm>
                    <a:prstGeom prst="rect">
                      <a:avLst/>
                    </a:prstGeom>
                  </pic:spPr>
                </pic:pic>
              </a:graphicData>
            </a:graphic>
          </wp:inline>
        </w:drawing>
      </w:r>
    </w:p>
    <w:p w14:paraId="6E4078DA" w14:textId="755ECC04" w:rsidR="00702FC9" w:rsidRDefault="007C7D9B" w:rsidP="00573C32">
      <w:pPr>
        <w:pStyle w:val="Caption"/>
        <w:jc w:val="center"/>
      </w:pPr>
      <w:bookmarkStart w:id="3" w:name="_Ref197161099"/>
      <w:bookmarkStart w:id="4" w:name="_Ref197161077"/>
      <w:r>
        <w:t xml:space="preserve">Figure </w:t>
      </w:r>
      <w:r w:rsidR="00C037D2">
        <w:fldChar w:fldCharType="begin"/>
      </w:r>
      <w:r w:rsidR="00C037D2">
        <w:instrText xml:space="preserve"> SEQ Figure \* ARABIC </w:instrText>
      </w:r>
      <w:r w:rsidR="00C037D2">
        <w:fldChar w:fldCharType="separate"/>
      </w:r>
      <w:r w:rsidR="00447103">
        <w:rPr>
          <w:noProof/>
        </w:rPr>
        <w:t>1</w:t>
      </w:r>
      <w:r w:rsidR="00C037D2">
        <w:rPr>
          <w:noProof/>
        </w:rPr>
        <w:fldChar w:fldCharType="end"/>
      </w:r>
      <w:bookmarkEnd w:id="3"/>
      <w:r>
        <w:t xml:space="preserve"> - Index Page (PC View)</w:t>
      </w:r>
      <w:bookmarkEnd w:id="4"/>
    </w:p>
    <w:p w14:paraId="4B1211B8" w14:textId="759A88EC" w:rsidR="007C7D9B" w:rsidRDefault="007C7D9B" w:rsidP="007C7D9B">
      <w:pPr>
        <w:keepNext/>
        <w:spacing w:line="360" w:lineRule="auto"/>
        <w:jc w:val="center"/>
      </w:pPr>
    </w:p>
    <w:p w14:paraId="294CFAD9" w14:textId="64414820" w:rsidR="00B5385B" w:rsidRDefault="003E3228" w:rsidP="00B5385B">
      <w:pPr>
        <w:spacing w:line="360" w:lineRule="auto"/>
        <w:rPr>
          <w:rFonts w:cs="Arial"/>
        </w:rPr>
      </w:pPr>
      <w:r w:rsidRPr="00697DB7">
        <w:rPr>
          <w:rFonts w:cs="Arial"/>
        </w:rPr>
        <w:t xml:space="preserve">The user interface </w:t>
      </w:r>
      <w:r w:rsidR="004F4C11" w:rsidRPr="00697DB7">
        <w:rPr>
          <w:rFonts w:cs="Arial"/>
        </w:rPr>
        <w:t xml:space="preserve">for this system is quite simple. </w:t>
      </w:r>
      <w:r w:rsidR="00BC0247">
        <w:rPr>
          <w:rFonts w:cs="Arial"/>
        </w:rPr>
        <w:t>The user can access four different views, each of which</w:t>
      </w:r>
      <w:r w:rsidR="007B7E06">
        <w:rPr>
          <w:rFonts w:cs="Arial"/>
        </w:rPr>
        <w:t xml:space="preserve"> is dynamic to varying degrees. Django gives the option to develop HTML that will dynamically change based on a context provided by the developer. For instance, the bulbs on the index page render depending on whether</w:t>
      </w:r>
      <w:r w:rsidR="0090363F" w:rsidRPr="00697DB7">
        <w:rPr>
          <w:rFonts w:cs="Arial"/>
        </w:rPr>
        <w:t xml:space="preserve"> </w:t>
      </w:r>
      <w:r w:rsidR="001F43A9" w:rsidRPr="00697DB7">
        <w:rPr>
          <w:rFonts w:cs="Arial"/>
        </w:rPr>
        <w:t xml:space="preserve">they are present in the database or not. </w:t>
      </w:r>
    </w:p>
    <w:p w14:paraId="754A6BD4" w14:textId="548DE80D" w:rsidR="00B5385B" w:rsidRDefault="00B5385B" w:rsidP="00B5385B">
      <w:pPr>
        <w:spacing w:line="360" w:lineRule="auto"/>
        <w:rPr>
          <w:rFonts w:cs="Arial"/>
        </w:rPr>
      </w:pPr>
      <w:r w:rsidRPr="00697DB7">
        <w:rPr>
          <w:rFonts w:cs="Arial"/>
        </w:rPr>
        <w:t xml:space="preserve">The first </w:t>
      </w:r>
      <w:r w:rsidR="000F172F">
        <w:rPr>
          <w:rFonts w:cs="Arial"/>
        </w:rPr>
        <w:t>aspect</w:t>
      </w:r>
      <w:r w:rsidRPr="00697DB7">
        <w:rPr>
          <w:rFonts w:cs="Arial"/>
        </w:rPr>
        <w:t xml:space="preserve"> of the user interface we will discuss </w:t>
      </w:r>
      <w:r w:rsidR="000F172F">
        <w:rPr>
          <w:rFonts w:cs="Arial"/>
        </w:rPr>
        <w:t>are</w:t>
      </w:r>
      <w:r w:rsidRPr="00697DB7">
        <w:rPr>
          <w:rFonts w:cs="Arial"/>
        </w:rPr>
        <w:t xml:space="preserve"> the</w:t>
      </w:r>
      <w:r w:rsidR="00E5409D">
        <w:rPr>
          <w:rFonts w:cs="Arial"/>
        </w:rPr>
        <w:t xml:space="preserve"> shared</w:t>
      </w:r>
      <w:r w:rsidRPr="00697DB7">
        <w:rPr>
          <w:rFonts w:cs="Arial"/>
        </w:rPr>
        <w:t xml:space="preserve"> parts</w:t>
      </w:r>
      <w:r w:rsidR="00E5409D">
        <w:rPr>
          <w:rFonts w:cs="Arial"/>
        </w:rPr>
        <w:t xml:space="preserve"> of</w:t>
      </w:r>
      <w:r w:rsidRPr="00697DB7">
        <w:rPr>
          <w:rFonts w:cs="Arial"/>
        </w:rPr>
        <w:t xml:space="preserve"> all views. The </w:t>
      </w:r>
      <w:r w:rsidR="00F1573F">
        <w:rPr>
          <w:rFonts w:cs="Arial"/>
        </w:rPr>
        <w:t>central</w:t>
      </w:r>
      <w:r w:rsidRPr="00697DB7">
        <w:rPr>
          <w:rFonts w:cs="Arial"/>
        </w:rPr>
        <w:t xml:space="preserve"> part of this is the navbar, </w:t>
      </w:r>
      <w:r w:rsidR="00F1573F">
        <w:rPr>
          <w:rFonts w:cs="Arial"/>
        </w:rPr>
        <w:t>which</w:t>
      </w:r>
      <w:r w:rsidRPr="00697DB7">
        <w:rPr>
          <w:rFonts w:cs="Arial"/>
        </w:rPr>
        <w:t xml:space="preserve"> contains the title, links to other views, buttons to activate functions of </w:t>
      </w:r>
      <w:r w:rsidR="006148D0">
        <w:rPr>
          <w:rFonts w:cs="Arial"/>
        </w:rPr>
        <w:t>Bulb Bop</w:t>
      </w:r>
      <w:r w:rsidRPr="00697DB7">
        <w:rPr>
          <w:rFonts w:cs="Arial"/>
        </w:rPr>
        <w:t xml:space="preserve">, and a light/dark mode toggle button.  There is also a footer on the page, a line that contains the text, ‘2023-25: Bulb Bop: </w:t>
      </w:r>
      <w:r w:rsidRPr="002402DB">
        <w:rPr>
          <w:rFonts w:cs="Arial"/>
        </w:rPr>
        <w:t>Ryan Urquhart</w:t>
      </w:r>
      <w:r w:rsidRPr="00697DB7">
        <w:rPr>
          <w:rFonts w:cs="Arial"/>
        </w:rPr>
        <w:t>: 40099112’. Part of these aspects are dynamic</w:t>
      </w:r>
      <w:r w:rsidR="00484782">
        <w:rPr>
          <w:rFonts w:cs="Arial"/>
        </w:rPr>
        <w:t>;</w:t>
      </w:r>
      <w:r w:rsidRPr="00697DB7">
        <w:rPr>
          <w:rFonts w:cs="Arial"/>
        </w:rPr>
        <w:t xml:space="preserve"> the audio sync option</w:t>
      </w:r>
      <w:r w:rsidR="00484782">
        <w:rPr>
          <w:rFonts w:cs="Arial"/>
        </w:rPr>
        <w:t>,</w:t>
      </w:r>
      <w:r w:rsidRPr="00697DB7">
        <w:rPr>
          <w:rFonts w:cs="Arial"/>
        </w:rPr>
        <w:t xml:space="preserve"> for instance, only shows when bulbs are recorded in the database. </w:t>
      </w:r>
    </w:p>
    <w:p w14:paraId="5EAEAC3C" w14:textId="293E2220" w:rsidR="00B5385B" w:rsidRDefault="00B5385B" w:rsidP="00B5385B">
      <w:pPr>
        <w:spacing w:line="360" w:lineRule="auto"/>
        <w:rPr>
          <w:rFonts w:cs="Arial"/>
        </w:rPr>
      </w:pPr>
      <w:r>
        <w:rPr>
          <w:rFonts w:cs="Arial"/>
        </w:rPr>
        <w:t xml:space="preserve">The second view we </w:t>
      </w:r>
      <w:r w:rsidR="00080DA3">
        <w:rPr>
          <w:rFonts w:cs="Arial"/>
        </w:rPr>
        <w:t>will</w:t>
      </w:r>
      <w:r>
        <w:rPr>
          <w:rFonts w:cs="Arial"/>
        </w:rPr>
        <w:t xml:space="preserve"> look at is the home page, the index page (</w:t>
      </w:r>
      <w:r w:rsidR="007A771A">
        <w:rPr>
          <w:rFonts w:cs="Arial"/>
        </w:rPr>
        <w:fldChar w:fldCharType="begin"/>
      </w:r>
      <w:r w:rsidR="007A771A">
        <w:rPr>
          <w:rFonts w:cs="Arial"/>
        </w:rPr>
        <w:instrText xml:space="preserve"> REF _Ref197161099 \h </w:instrText>
      </w:r>
      <w:r w:rsidR="007A771A">
        <w:rPr>
          <w:rFonts w:cs="Arial"/>
        </w:rPr>
      </w:r>
      <w:r w:rsidR="007A771A">
        <w:rPr>
          <w:rFonts w:cs="Arial"/>
        </w:rPr>
        <w:fldChar w:fldCharType="separate"/>
      </w:r>
      <w:r w:rsidR="00447103">
        <w:t xml:space="preserve">Figure </w:t>
      </w:r>
      <w:r w:rsidR="00447103">
        <w:rPr>
          <w:noProof/>
        </w:rPr>
        <w:t>1</w:t>
      </w:r>
      <w:r w:rsidR="007A771A">
        <w:rPr>
          <w:rFonts w:cs="Arial"/>
        </w:rPr>
        <w:fldChar w:fldCharType="end"/>
      </w:r>
      <w:r w:rsidR="007A771A">
        <w:rPr>
          <w:rFonts w:cs="Arial"/>
        </w:rPr>
        <w:t xml:space="preserve"> and </w:t>
      </w:r>
      <w:r w:rsidR="007A771A">
        <w:rPr>
          <w:rFonts w:cs="Arial"/>
        </w:rPr>
        <w:fldChar w:fldCharType="begin"/>
      </w:r>
      <w:r w:rsidR="007A771A">
        <w:rPr>
          <w:rFonts w:cs="Arial"/>
        </w:rPr>
        <w:instrText xml:space="preserve"> REF _Ref197161101 \h </w:instrText>
      </w:r>
      <w:r w:rsidR="007A771A">
        <w:rPr>
          <w:rFonts w:cs="Arial"/>
        </w:rPr>
      </w:r>
      <w:r w:rsidR="007A771A">
        <w:rPr>
          <w:rFonts w:cs="Arial"/>
        </w:rPr>
        <w:fldChar w:fldCharType="separate"/>
      </w:r>
      <w:r w:rsidR="00447103">
        <w:t xml:space="preserve">Figure </w:t>
      </w:r>
      <w:r w:rsidR="00447103">
        <w:rPr>
          <w:noProof/>
        </w:rPr>
        <w:t>2</w:t>
      </w:r>
      <w:r w:rsidR="007A771A">
        <w:rPr>
          <w:rFonts w:cs="Arial"/>
        </w:rPr>
        <w:fldChar w:fldCharType="end"/>
      </w:r>
      <w:r>
        <w:rPr>
          <w:rFonts w:cs="Arial"/>
        </w:rPr>
        <w:t xml:space="preserve">), </w:t>
      </w:r>
      <w:r w:rsidR="00484782">
        <w:rPr>
          <w:rFonts w:cs="Arial"/>
        </w:rPr>
        <w:t>which</w:t>
      </w:r>
      <w:r>
        <w:rPr>
          <w:rFonts w:cs="Arial"/>
        </w:rPr>
        <w:t xml:space="preserve"> is the main page that the user will be engaging with. This page displays icons for the bulbs that are recorded in the database, their names, as well as graphically displaying their state. </w:t>
      </w:r>
      <w:r w:rsidR="00080DA3">
        <w:rPr>
          <w:rFonts w:cs="Arial"/>
        </w:rPr>
        <w:t>Some tooltips appear</w:t>
      </w:r>
      <w:r>
        <w:rPr>
          <w:rFonts w:cs="Arial"/>
        </w:rPr>
        <w:t xml:space="preserve"> when the user hovers their mouse over the bulbs, </w:t>
      </w:r>
      <w:r w:rsidR="00080DA3">
        <w:rPr>
          <w:rFonts w:cs="Arial"/>
        </w:rPr>
        <w:t>which inform</w:t>
      </w:r>
      <w:r>
        <w:rPr>
          <w:rFonts w:cs="Arial"/>
        </w:rPr>
        <w:t xml:space="preserve"> the user that</w:t>
      </w:r>
      <w:r w:rsidR="00080DA3">
        <w:rPr>
          <w:rFonts w:cs="Arial"/>
        </w:rPr>
        <w:t>,</w:t>
      </w:r>
      <w:r>
        <w:rPr>
          <w:rFonts w:cs="Arial"/>
        </w:rPr>
        <w:t xml:space="preserve"> should they click on</w:t>
      </w:r>
      <w:r w:rsidR="00080DA3">
        <w:rPr>
          <w:rFonts w:cs="Arial"/>
        </w:rPr>
        <w:t xml:space="preserve"> it,</w:t>
      </w:r>
      <w:r>
        <w:rPr>
          <w:rFonts w:cs="Arial"/>
        </w:rPr>
        <w:t xml:space="preserve"> it will toggle the state of the bulb. Should the user not yet have connected </w:t>
      </w:r>
      <w:r w:rsidR="006148D0">
        <w:rPr>
          <w:rFonts w:cs="Arial"/>
        </w:rPr>
        <w:t>Bulb Bop</w:t>
      </w:r>
      <w:r>
        <w:rPr>
          <w:rFonts w:cs="Arial"/>
        </w:rPr>
        <w:t xml:space="preserve"> with any bulbs</w:t>
      </w:r>
      <w:r w:rsidR="00080DA3">
        <w:rPr>
          <w:rFonts w:cs="Arial"/>
        </w:rPr>
        <w:t>,</w:t>
      </w:r>
      <w:r>
        <w:rPr>
          <w:rFonts w:cs="Arial"/>
        </w:rPr>
        <w:t xml:space="preserve"> then the index page will </w:t>
      </w:r>
      <w:r w:rsidR="007356EF">
        <w:rPr>
          <w:rFonts w:cs="Arial"/>
        </w:rPr>
        <w:t>prompt</w:t>
      </w:r>
      <w:r>
        <w:rPr>
          <w:rFonts w:cs="Arial"/>
        </w:rPr>
        <w:t xml:space="preserve"> the user to use the discover function of </w:t>
      </w:r>
      <w:r w:rsidR="006148D0">
        <w:rPr>
          <w:rFonts w:cs="Arial"/>
        </w:rPr>
        <w:t>Bulb Bop</w:t>
      </w:r>
      <w:r>
        <w:rPr>
          <w:rFonts w:cs="Arial"/>
        </w:rPr>
        <w:t xml:space="preserve"> (</w:t>
      </w:r>
      <w:r w:rsidR="00473D71">
        <w:rPr>
          <w:rFonts w:cs="Arial"/>
        </w:rPr>
        <w:fldChar w:fldCharType="begin"/>
      </w:r>
      <w:r w:rsidR="00473D71">
        <w:rPr>
          <w:rFonts w:cs="Arial"/>
        </w:rPr>
        <w:instrText xml:space="preserve"> REF _Ref197161125 \h </w:instrText>
      </w:r>
      <w:r w:rsidR="00473D71">
        <w:rPr>
          <w:rFonts w:cs="Arial"/>
        </w:rPr>
      </w:r>
      <w:r w:rsidR="00473D71">
        <w:rPr>
          <w:rFonts w:cs="Arial"/>
        </w:rPr>
        <w:fldChar w:fldCharType="separate"/>
      </w:r>
      <w:r w:rsidR="00447103">
        <w:t xml:space="preserve">Figure </w:t>
      </w:r>
      <w:r w:rsidR="00447103">
        <w:rPr>
          <w:noProof/>
        </w:rPr>
        <w:t>3</w:t>
      </w:r>
      <w:r w:rsidR="00473D71">
        <w:rPr>
          <w:rFonts w:cs="Arial"/>
        </w:rPr>
        <w:fldChar w:fldCharType="end"/>
      </w:r>
      <w:r>
        <w:rPr>
          <w:rFonts w:cs="Arial"/>
        </w:rPr>
        <w:t xml:space="preserve">). </w:t>
      </w:r>
    </w:p>
    <w:p w14:paraId="4C504335" w14:textId="43178D4A" w:rsidR="003565D6" w:rsidRPr="00697DB7" w:rsidRDefault="003565D6" w:rsidP="003565D6">
      <w:pPr>
        <w:spacing w:line="360" w:lineRule="auto"/>
        <w:rPr>
          <w:rFonts w:cs="Arial"/>
        </w:rPr>
      </w:pPr>
    </w:p>
    <w:p w14:paraId="4AA2C453" w14:textId="77777777" w:rsidR="006E46B5" w:rsidRDefault="006E46B5" w:rsidP="006E46B5">
      <w:pPr>
        <w:pStyle w:val="Caption"/>
        <w:jc w:val="center"/>
      </w:pPr>
      <w:r>
        <w:rPr>
          <w:noProof/>
        </w:rPr>
        <w:lastRenderedPageBreak/>
        <w:drawing>
          <wp:inline distT="0" distB="0" distL="0" distR="0" wp14:anchorId="51495D44" wp14:editId="6EAD0555">
            <wp:extent cx="4610100" cy="8593388"/>
            <wp:effectExtent l="0" t="0" r="0" b="0"/>
            <wp:docPr id="1934254944" name="Picture 2" descr="A black and white image of a person standing in front of a whit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54944" name="Picture 2" descr="A black and white image of a person standing in front of a white sky&#10;&#10;AI-generated content may be incorrect."/>
                    <pic:cNvPicPr/>
                  </pic:nvPicPr>
                  <pic:blipFill rotWithShape="1">
                    <a:blip r:embed="rId11" cstate="print">
                      <a:extLst>
                        <a:ext uri="{28A0092B-C50C-407E-A947-70E740481C1C}">
                          <a14:useLocalDpi xmlns:a14="http://schemas.microsoft.com/office/drawing/2010/main" val="0"/>
                        </a:ext>
                      </a:extLst>
                    </a:blip>
                    <a:srcRect t="10044" b="5232"/>
                    <a:stretch/>
                  </pic:blipFill>
                  <pic:spPr bwMode="auto">
                    <a:xfrm>
                      <a:off x="0" y="0"/>
                      <a:ext cx="4643466" cy="8655583"/>
                    </a:xfrm>
                    <a:prstGeom prst="rect">
                      <a:avLst/>
                    </a:prstGeom>
                    <a:ln>
                      <a:noFill/>
                    </a:ln>
                    <a:extLst>
                      <a:ext uri="{53640926-AAD7-44D8-BBD7-CCE9431645EC}">
                        <a14:shadowObscured xmlns:a14="http://schemas.microsoft.com/office/drawing/2010/main"/>
                      </a:ext>
                    </a:extLst>
                  </pic:spPr>
                </pic:pic>
              </a:graphicData>
            </a:graphic>
          </wp:inline>
        </w:drawing>
      </w:r>
    </w:p>
    <w:p w14:paraId="438C27D4" w14:textId="49C069FB" w:rsidR="006E46B5" w:rsidRDefault="006E46B5" w:rsidP="006E46B5">
      <w:pPr>
        <w:pStyle w:val="Caption"/>
        <w:jc w:val="center"/>
        <w:rPr>
          <w:rFonts w:cs="Arial"/>
        </w:rPr>
      </w:pPr>
      <w:r w:rsidRPr="006E46B5">
        <w:t xml:space="preserve"> </w:t>
      </w:r>
      <w:bookmarkStart w:id="5" w:name="_Ref197161101"/>
      <w:bookmarkStart w:id="6" w:name="_Ref197161079"/>
      <w:r>
        <w:t xml:space="preserve">Figure </w:t>
      </w:r>
      <w:r w:rsidR="00C037D2">
        <w:fldChar w:fldCharType="begin"/>
      </w:r>
      <w:r w:rsidR="00C037D2">
        <w:instrText xml:space="preserve"> SEQ Figure \* ARABIC </w:instrText>
      </w:r>
      <w:r w:rsidR="00C037D2">
        <w:fldChar w:fldCharType="separate"/>
      </w:r>
      <w:r w:rsidR="00447103">
        <w:rPr>
          <w:noProof/>
        </w:rPr>
        <w:t>2</w:t>
      </w:r>
      <w:r w:rsidR="00C037D2">
        <w:rPr>
          <w:noProof/>
        </w:rPr>
        <w:fldChar w:fldCharType="end"/>
      </w:r>
      <w:bookmarkEnd w:id="5"/>
      <w:r>
        <w:t xml:space="preserve"> - Index View (Mobile View)</w:t>
      </w:r>
      <w:bookmarkEnd w:id="6"/>
    </w:p>
    <w:p w14:paraId="483AF15F" w14:textId="72E0C3C8" w:rsidR="006E46B5" w:rsidRDefault="006E46B5" w:rsidP="003565D6">
      <w:pPr>
        <w:spacing w:line="360" w:lineRule="auto"/>
        <w:rPr>
          <w:rFonts w:cs="Arial"/>
        </w:rPr>
      </w:pPr>
    </w:p>
    <w:p w14:paraId="158B883C" w14:textId="77777777" w:rsidR="007C7D9B" w:rsidRDefault="00191FAA" w:rsidP="007C7D9B">
      <w:pPr>
        <w:keepNext/>
        <w:spacing w:line="360" w:lineRule="auto"/>
      </w:pPr>
      <w:r w:rsidRPr="003F6F07">
        <w:rPr>
          <w:noProof/>
        </w:rPr>
        <w:lastRenderedPageBreak/>
        <w:drawing>
          <wp:inline distT="0" distB="0" distL="0" distR="0" wp14:anchorId="46B77BF1" wp14:editId="2291B6D7">
            <wp:extent cx="5759450" cy="2789555"/>
            <wp:effectExtent l="0" t="0" r="0" b="0"/>
            <wp:docPr id="186708067"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08067" name="Picture 1" descr="A screenshot of a computer&#10;&#10;AI-generated content may be incorrect."/>
                    <pic:cNvPicPr/>
                  </pic:nvPicPr>
                  <pic:blipFill>
                    <a:blip r:embed="rId12"/>
                    <a:stretch>
                      <a:fillRect/>
                    </a:stretch>
                  </pic:blipFill>
                  <pic:spPr>
                    <a:xfrm>
                      <a:off x="0" y="0"/>
                      <a:ext cx="5759450" cy="2789555"/>
                    </a:xfrm>
                    <a:prstGeom prst="rect">
                      <a:avLst/>
                    </a:prstGeom>
                  </pic:spPr>
                </pic:pic>
              </a:graphicData>
            </a:graphic>
          </wp:inline>
        </w:drawing>
      </w:r>
    </w:p>
    <w:p w14:paraId="6C9ADF55" w14:textId="7CE7D5EE" w:rsidR="0033601B" w:rsidRDefault="007C7D9B" w:rsidP="00573C32">
      <w:pPr>
        <w:pStyle w:val="Caption"/>
        <w:jc w:val="center"/>
        <w:rPr>
          <w:rFonts w:cs="Arial"/>
        </w:rPr>
      </w:pPr>
      <w:bookmarkStart w:id="7" w:name="_Ref197161125"/>
      <w:r>
        <w:t xml:space="preserve">Figure </w:t>
      </w:r>
      <w:r w:rsidR="00C037D2">
        <w:fldChar w:fldCharType="begin"/>
      </w:r>
      <w:r w:rsidR="00C037D2">
        <w:instrText xml:space="preserve"> SEQ Figure \* ARABIC </w:instrText>
      </w:r>
      <w:r w:rsidR="00C037D2">
        <w:fldChar w:fldCharType="separate"/>
      </w:r>
      <w:r w:rsidR="00447103">
        <w:rPr>
          <w:noProof/>
        </w:rPr>
        <w:t>3</w:t>
      </w:r>
      <w:r w:rsidR="00C037D2">
        <w:rPr>
          <w:noProof/>
        </w:rPr>
        <w:fldChar w:fldCharType="end"/>
      </w:r>
      <w:bookmarkEnd w:id="7"/>
      <w:r>
        <w:t xml:space="preserve"> - User prompts to add bulbs</w:t>
      </w:r>
    </w:p>
    <w:p w14:paraId="1A33D28B" w14:textId="77777777" w:rsidR="00CA571F" w:rsidRDefault="00E44127" w:rsidP="00CA571F">
      <w:pPr>
        <w:keepNext/>
        <w:spacing w:line="360" w:lineRule="auto"/>
      </w:pPr>
      <w:r w:rsidRPr="00A01242">
        <w:rPr>
          <w:noProof/>
        </w:rPr>
        <w:drawing>
          <wp:inline distT="0" distB="0" distL="0" distR="0" wp14:anchorId="6DE964E7" wp14:editId="61F0CC5D">
            <wp:extent cx="5772150" cy="3246915"/>
            <wp:effectExtent l="0" t="0" r="0" b="0"/>
            <wp:docPr id="504359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359648" name="Picture 1" descr="A screenshot of a computer&#10;&#10;AI-generated content may be incorrect."/>
                    <pic:cNvPicPr/>
                  </pic:nvPicPr>
                  <pic:blipFill>
                    <a:blip r:embed="rId13"/>
                    <a:stretch>
                      <a:fillRect/>
                    </a:stretch>
                  </pic:blipFill>
                  <pic:spPr>
                    <a:xfrm>
                      <a:off x="0" y="0"/>
                      <a:ext cx="5772150" cy="3246915"/>
                    </a:xfrm>
                    <a:prstGeom prst="rect">
                      <a:avLst/>
                    </a:prstGeom>
                  </pic:spPr>
                </pic:pic>
              </a:graphicData>
            </a:graphic>
          </wp:inline>
        </w:drawing>
      </w:r>
    </w:p>
    <w:p w14:paraId="61AA1A16" w14:textId="6E5057C7" w:rsidR="00080A56" w:rsidRDefault="00CA571F" w:rsidP="00573C32">
      <w:pPr>
        <w:pStyle w:val="Caption"/>
        <w:jc w:val="center"/>
      </w:pPr>
      <w:bookmarkStart w:id="8" w:name="_Ref197161139"/>
      <w:r>
        <w:t xml:space="preserve">Figure </w:t>
      </w:r>
      <w:r w:rsidR="00C037D2">
        <w:fldChar w:fldCharType="begin"/>
      </w:r>
      <w:r w:rsidR="00C037D2">
        <w:instrText xml:space="preserve"> SEQ Figure \* ARABIC </w:instrText>
      </w:r>
      <w:r w:rsidR="00C037D2">
        <w:fldChar w:fldCharType="separate"/>
      </w:r>
      <w:r w:rsidR="00447103">
        <w:rPr>
          <w:noProof/>
        </w:rPr>
        <w:t>4</w:t>
      </w:r>
      <w:r w:rsidR="00C037D2">
        <w:rPr>
          <w:noProof/>
        </w:rPr>
        <w:fldChar w:fldCharType="end"/>
      </w:r>
      <w:bookmarkEnd w:id="8"/>
      <w:r>
        <w:t xml:space="preserve"> - FAQ's Page (PC View)</w:t>
      </w:r>
    </w:p>
    <w:p w14:paraId="7269601F" w14:textId="51438633" w:rsidR="000B1C07" w:rsidRDefault="00CD61C9" w:rsidP="003565D6">
      <w:pPr>
        <w:spacing w:line="360" w:lineRule="auto"/>
        <w:rPr>
          <w:rFonts w:cs="Arial"/>
        </w:rPr>
      </w:pPr>
      <w:r>
        <w:rPr>
          <w:rFonts w:cs="Arial"/>
        </w:rPr>
        <w:t>The</w:t>
      </w:r>
      <w:r w:rsidR="009974FC">
        <w:rPr>
          <w:rFonts w:cs="Arial"/>
        </w:rPr>
        <w:t xml:space="preserve"> third aspect of the user interface we will discuss is the ‘</w:t>
      </w:r>
      <w:r w:rsidR="00BA1FA0">
        <w:rPr>
          <w:rFonts w:cs="Arial"/>
        </w:rPr>
        <w:t>FAQ</w:t>
      </w:r>
      <w:r w:rsidR="009974FC">
        <w:rPr>
          <w:rFonts w:cs="Arial"/>
        </w:rPr>
        <w:t>’ (frequently asked questions) page</w:t>
      </w:r>
      <w:r w:rsidR="002C6274">
        <w:rPr>
          <w:rFonts w:cs="Arial"/>
        </w:rPr>
        <w:t xml:space="preserve"> (</w:t>
      </w:r>
      <w:r w:rsidR="00473D71">
        <w:rPr>
          <w:rFonts w:cs="Arial"/>
        </w:rPr>
        <w:fldChar w:fldCharType="begin"/>
      </w:r>
      <w:r w:rsidR="00473D71">
        <w:rPr>
          <w:rFonts w:cs="Arial"/>
        </w:rPr>
        <w:instrText xml:space="preserve"> REF _Ref197161139 \h </w:instrText>
      </w:r>
      <w:r w:rsidR="00473D71">
        <w:rPr>
          <w:rFonts w:cs="Arial"/>
        </w:rPr>
      </w:r>
      <w:r w:rsidR="00473D71">
        <w:rPr>
          <w:rFonts w:cs="Arial"/>
        </w:rPr>
        <w:fldChar w:fldCharType="separate"/>
      </w:r>
      <w:r w:rsidR="00447103">
        <w:t xml:space="preserve">Figure </w:t>
      </w:r>
      <w:r w:rsidR="00447103">
        <w:rPr>
          <w:noProof/>
        </w:rPr>
        <w:t>4</w:t>
      </w:r>
      <w:r w:rsidR="00473D71">
        <w:rPr>
          <w:rFonts w:cs="Arial"/>
        </w:rPr>
        <w:fldChar w:fldCharType="end"/>
      </w:r>
      <w:r w:rsidR="002C6274">
        <w:rPr>
          <w:rFonts w:cs="Arial"/>
        </w:rPr>
        <w:t>)</w:t>
      </w:r>
      <w:r w:rsidR="009974FC">
        <w:rPr>
          <w:rFonts w:cs="Arial"/>
        </w:rPr>
        <w:t xml:space="preserve">. </w:t>
      </w:r>
      <w:r w:rsidR="007E41C7">
        <w:rPr>
          <w:rFonts w:cs="Arial"/>
        </w:rPr>
        <w:t>This page covers some basic setup questions</w:t>
      </w:r>
      <w:r w:rsidR="001A3858">
        <w:rPr>
          <w:rFonts w:cs="Arial"/>
        </w:rPr>
        <w:t xml:space="preserve"> user</w:t>
      </w:r>
      <w:r w:rsidR="009F62F0">
        <w:rPr>
          <w:rFonts w:cs="Arial"/>
        </w:rPr>
        <w:t>s</w:t>
      </w:r>
      <w:r w:rsidR="001A3858">
        <w:rPr>
          <w:rFonts w:cs="Arial"/>
        </w:rPr>
        <w:t xml:space="preserve"> may have, from connecting lights to </w:t>
      </w:r>
      <w:r w:rsidR="00A84FD5">
        <w:rPr>
          <w:rFonts w:cs="Arial"/>
        </w:rPr>
        <w:t xml:space="preserve">troubleshooting, and a </w:t>
      </w:r>
      <w:r w:rsidR="00FE544D">
        <w:rPr>
          <w:rFonts w:cs="Arial"/>
        </w:rPr>
        <w:t>contact email for support (</w:t>
      </w:r>
      <w:r w:rsidR="003C138D">
        <w:rPr>
          <w:rFonts w:cs="Arial"/>
        </w:rPr>
        <w:t>a placeholder email</w:t>
      </w:r>
      <w:r w:rsidR="00FE544D">
        <w:rPr>
          <w:rFonts w:cs="Arial"/>
        </w:rPr>
        <w:t xml:space="preserve">). </w:t>
      </w:r>
      <w:r w:rsidR="0092326C">
        <w:rPr>
          <w:rFonts w:cs="Arial"/>
        </w:rPr>
        <w:t xml:space="preserve">This page is </w:t>
      </w:r>
      <w:r w:rsidR="00BF5B48">
        <w:rPr>
          <w:rFonts w:cs="Arial"/>
        </w:rPr>
        <w:t xml:space="preserve">referenced in the tooltip to help </w:t>
      </w:r>
      <w:r w:rsidR="00973A77">
        <w:rPr>
          <w:rFonts w:cs="Arial"/>
        </w:rPr>
        <w:t xml:space="preserve">new users get started with the application. </w:t>
      </w:r>
      <w:r w:rsidR="00A766C9">
        <w:rPr>
          <w:rFonts w:cs="Arial"/>
        </w:rPr>
        <w:t>It also links to the WizBulb app, to show users how to connect their bulbs to the local network</w:t>
      </w:r>
      <w:r w:rsidR="00704468">
        <w:rPr>
          <w:rFonts w:cs="Arial"/>
        </w:rPr>
        <w:t xml:space="preserve"> (unfortunately</w:t>
      </w:r>
      <w:r w:rsidR="00C54D09">
        <w:rPr>
          <w:rFonts w:cs="Arial"/>
        </w:rPr>
        <w:t>,</w:t>
      </w:r>
      <w:r w:rsidR="00704468">
        <w:rPr>
          <w:rFonts w:cs="Arial"/>
        </w:rPr>
        <w:t xml:space="preserve"> using </w:t>
      </w:r>
      <w:r w:rsidR="006148D0">
        <w:rPr>
          <w:rFonts w:cs="Arial"/>
        </w:rPr>
        <w:t>Bulb Bop</w:t>
      </w:r>
      <w:r w:rsidR="00704468">
        <w:rPr>
          <w:rFonts w:cs="Arial"/>
        </w:rPr>
        <w:t xml:space="preserve"> to connect the bulbs to the local network was impossible as it requires Bluetooth and is undocumented)</w:t>
      </w:r>
      <w:r w:rsidR="00A766C9">
        <w:rPr>
          <w:rFonts w:cs="Arial"/>
        </w:rPr>
        <w:t>.</w:t>
      </w:r>
    </w:p>
    <w:p w14:paraId="514F6D9A" w14:textId="77777777" w:rsidR="00CA571F" w:rsidRDefault="00A75E0C" w:rsidP="00CA571F">
      <w:pPr>
        <w:keepNext/>
        <w:spacing w:line="360" w:lineRule="auto"/>
      </w:pPr>
      <w:r w:rsidRPr="00A75E0C">
        <w:rPr>
          <w:rFonts w:cs="Arial"/>
          <w:noProof/>
        </w:rPr>
        <w:lastRenderedPageBreak/>
        <w:drawing>
          <wp:inline distT="0" distB="0" distL="0" distR="0" wp14:anchorId="3B884C14" wp14:editId="01359A9C">
            <wp:extent cx="5759450" cy="2980055"/>
            <wp:effectExtent l="0" t="0" r="0" b="0"/>
            <wp:docPr id="190349169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491696" name="Picture 1" descr="A screenshot of a computer&#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2980055"/>
                    </a:xfrm>
                    <a:prstGeom prst="rect">
                      <a:avLst/>
                    </a:prstGeom>
                  </pic:spPr>
                </pic:pic>
              </a:graphicData>
            </a:graphic>
          </wp:inline>
        </w:drawing>
      </w:r>
    </w:p>
    <w:p w14:paraId="6F2C971E" w14:textId="74C7CD7D" w:rsidR="00CA571F" w:rsidRDefault="00CA571F" w:rsidP="00573C32">
      <w:pPr>
        <w:pStyle w:val="Caption"/>
        <w:jc w:val="center"/>
      </w:pPr>
      <w:bookmarkStart w:id="9" w:name="_Ref197161396"/>
      <w:r>
        <w:t xml:space="preserve">Figure </w:t>
      </w:r>
      <w:r w:rsidR="00C037D2">
        <w:fldChar w:fldCharType="begin"/>
      </w:r>
      <w:r w:rsidR="00C037D2">
        <w:instrText xml:space="preserve"> SEQ Figure \* ARABIC </w:instrText>
      </w:r>
      <w:r w:rsidR="00C037D2">
        <w:fldChar w:fldCharType="separate"/>
      </w:r>
      <w:r w:rsidR="00447103">
        <w:rPr>
          <w:noProof/>
        </w:rPr>
        <w:t>5</w:t>
      </w:r>
      <w:r w:rsidR="00C037D2">
        <w:rPr>
          <w:noProof/>
        </w:rPr>
        <w:fldChar w:fldCharType="end"/>
      </w:r>
      <w:bookmarkEnd w:id="9"/>
      <w:r>
        <w:t xml:space="preserve"> - About View (PC View)</w:t>
      </w:r>
    </w:p>
    <w:p w14:paraId="4CC3C30F" w14:textId="52911238" w:rsidR="00A75E0C" w:rsidRPr="009B557A" w:rsidRDefault="00A766C9" w:rsidP="009B557A">
      <w:pPr>
        <w:spacing w:line="360" w:lineRule="auto"/>
        <w:rPr>
          <w:rFonts w:cs="Arial"/>
        </w:rPr>
      </w:pPr>
      <w:r>
        <w:rPr>
          <w:rFonts w:cs="Arial"/>
        </w:rPr>
        <w:t xml:space="preserve"> </w:t>
      </w:r>
      <w:r w:rsidR="003D0F65">
        <w:rPr>
          <w:rFonts w:cs="Arial"/>
        </w:rPr>
        <w:t xml:space="preserve">The </w:t>
      </w:r>
      <w:r w:rsidR="00B771A1">
        <w:rPr>
          <w:rFonts w:cs="Arial"/>
        </w:rPr>
        <w:t xml:space="preserve">fourth page of </w:t>
      </w:r>
      <w:r w:rsidR="006148D0">
        <w:rPr>
          <w:rFonts w:cs="Arial"/>
        </w:rPr>
        <w:t>Bulb Bop</w:t>
      </w:r>
      <w:r w:rsidR="00B771A1">
        <w:rPr>
          <w:rFonts w:cs="Arial"/>
        </w:rPr>
        <w:t xml:space="preserve"> to discuss is the </w:t>
      </w:r>
      <w:r w:rsidR="00CD1753">
        <w:rPr>
          <w:rFonts w:cs="Arial"/>
        </w:rPr>
        <w:t xml:space="preserve">‘About’ page. </w:t>
      </w:r>
      <w:r w:rsidR="005633F1">
        <w:rPr>
          <w:rFonts w:cs="Arial"/>
        </w:rPr>
        <w:t xml:space="preserve">This </w:t>
      </w:r>
      <w:r w:rsidR="00350198">
        <w:rPr>
          <w:rFonts w:cs="Arial"/>
        </w:rPr>
        <w:t>page simply displays information about the project, its goals, and some information about the project author</w:t>
      </w:r>
      <w:r w:rsidR="00DF5AF5">
        <w:rPr>
          <w:rFonts w:cs="Arial"/>
        </w:rPr>
        <w:t>.</w:t>
      </w:r>
      <w:r w:rsidR="00AE3C6F">
        <w:rPr>
          <w:rFonts w:cs="Arial"/>
        </w:rPr>
        <w:t xml:space="preserve"> </w:t>
      </w:r>
      <w:r w:rsidR="00DC3603">
        <w:rPr>
          <w:rFonts w:cs="Arial"/>
        </w:rPr>
        <w:t>Like every other page, this page has the nav</w:t>
      </w:r>
      <w:r w:rsidR="00FE7B05">
        <w:rPr>
          <w:rFonts w:cs="Arial"/>
        </w:rPr>
        <w:t>igation bar</w:t>
      </w:r>
      <w:r w:rsidR="006E3074">
        <w:rPr>
          <w:rFonts w:cs="Arial"/>
        </w:rPr>
        <w:t>,</w:t>
      </w:r>
      <w:r w:rsidR="00FE7B05">
        <w:rPr>
          <w:rFonts w:cs="Arial"/>
        </w:rPr>
        <w:t xml:space="preserve"> which allows the user, should they have bulbs saved in the database, to activate the audio sync.</w:t>
      </w:r>
      <w:r w:rsidR="00123177">
        <w:rPr>
          <w:rFonts w:cs="Arial"/>
        </w:rPr>
        <w:t xml:space="preserve"> </w:t>
      </w:r>
    </w:p>
    <w:p w14:paraId="12231A19" w14:textId="195E2AD5" w:rsidR="00123177" w:rsidRDefault="00BA4682" w:rsidP="003565D6">
      <w:pPr>
        <w:spacing w:line="360" w:lineRule="auto"/>
        <w:rPr>
          <w:rFonts w:cs="Arial"/>
        </w:rPr>
      </w:pPr>
      <w:r>
        <w:rPr>
          <w:rFonts w:cs="Arial"/>
        </w:rPr>
        <w:t xml:space="preserve">The final page to discuss in this section is </w:t>
      </w:r>
      <w:r w:rsidR="00A33BE3">
        <w:rPr>
          <w:rFonts w:cs="Arial"/>
        </w:rPr>
        <w:t xml:space="preserve">the </w:t>
      </w:r>
      <w:r w:rsidR="00A635F1">
        <w:rPr>
          <w:rFonts w:cs="Arial"/>
        </w:rPr>
        <w:t>‘Edit’</w:t>
      </w:r>
      <w:r w:rsidR="00A33BE3">
        <w:rPr>
          <w:rFonts w:cs="Arial"/>
        </w:rPr>
        <w:t xml:space="preserve"> page for the bulbs.</w:t>
      </w:r>
      <w:r w:rsidR="00942A8C">
        <w:rPr>
          <w:rFonts w:cs="Arial"/>
        </w:rPr>
        <w:t xml:space="preserve"> This page allows the user to edit or delete the bulbs that they have saved in the database. </w:t>
      </w:r>
      <w:r w:rsidR="004D490E">
        <w:rPr>
          <w:rFonts w:cs="Arial"/>
        </w:rPr>
        <w:t>The user can edit the</w:t>
      </w:r>
      <w:r w:rsidR="00AF74D9">
        <w:rPr>
          <w:rFonts w:cs="Arial"/>
        </w:rPr>
        <w:t xml:space="preserve"> </w:t>
      </w:r>
      <w:r w:rsidR="00350198">
        <w:rPr>
          <w:rFonts w:cs="Arial"/>
        </w:rPr>
        <w:t>bulb's name and IP</w:t>
      </w:r>
      <w:r w:rsidR="00AF74D9">
        <w:rPr>
          <w:rFonts w:cs="Arial"/>
        </w:rPr>
        <w:t xml:space="preserve"> address. </w:t>
      </w:r>
      <w:r w:rsidR="00350198">
        <w:rPr>
          <w:rFonts w:cs="Arial"/>
        </w:rPr>
        <w:t>When</w:t>
      </w:r>
      <w:r w:rsidR="00AF74D9">
        <w:rPr>
          <w:rFonts w:cs="Arial"/>
        </w:rPr>
        <w:t xml:space="preserve"> </w:t>
      </w:r>
      <w:r w:rsidR="006148D0">
        <w:rPr>
          <w:rFonts w:cs="Arial"/>
        </w:rPr>
        <w:t>Bulb Bop</w:t>
      </w:r>
      <w:r w:rsidR="00AF74D9">
        <w:rPr>
          <w:rFonts w:cs="Arial"/>
        </w:rPr>
        <w:t xml:space="preserve"> has </w:t>
      </w:r>
      <w:r w:rsidR="006B21F3">
        <w:rPr>
          <w:rFonts w:cs="Arial"/>
        </w:rPr>
        <w:t xml:space="preserve">a bulb saved with a name and an </w:t>
      </w:r>
      <w:r w:rsidR="00350198">
        <w:rPr>
          <w:rFonts w:cs="Arial"/>
        </w:rPr>
        <w:t>IP</w:t>
      </w:r>
      <w:r w:rsidR="006B21F3">
        <w:rPr>
          <w:rFonts w:cs="Arial"/>
        </w:rPr>
        <w:t xml:space="preserve"> address, then </w:t>
      </w:r>
      <w:r w:rsidR="005E133C">
        <w:rPr>
          <w:rFonts w:cs="Arial"/>
        </w:rPr>
        <w:t>it will query the bulb and update its status in the database itself</w:t>
      </w:r>
      <w:r w:rsidR="002D1F65">
        <w:rPr>
          <w:rFonts w:cs="Arial"/>
        </w:rPr>
        <w:t>.</w:t>
      </w:r>
      <w:r w:rsidR="007E226B">
        <w:rPr>
          <w:rFonts w:cs="Arial"/>
        </w:rPr>
        <w:t xml:space="preserve"> When the user clicks on edit, it will show a modal that </w:t>
      </w:r>
      <w:r w:rsidR="00782B65">
        <w:rPr>
          <w:rFonts w:cs="Arial"/>
        </w:rPr>
        <w:t>the user can interact with to edit the bulb</w:t>
      </w:r>
      <w:r w:rsidR="00AD512A">
        <w:rPr>
          <w:rFonts w:cs="Arial"/>
        </w:rPr>
        <w:t>. When the user clicks save</w:t>
      </w:r>
      <w:r w:rsidR="007E7108">
        <w:rPr>
          <w:rFonts w:cs="Arial"/>
        </w:rPr>
        <w:t>,</w:t>
      </w:r>
      <w:r w:rsidR="00AD512A">
        <w:rPr>
          <w:rFonts w:cs="Arial"/>
        </w:rPr>
        <w:t xml:space="preserve"> edit, or delete, the page will display a </w:t>
      </w:r>
      <w:r w:rsidR="009D00D3">
        <w:rPr>
          <w:rFonts w:cs="Arial"/>
        </w:rPr>
        <w:t xml:space="preserve">success or error message in the bottom right corner. </w:t>
      </w:r>
    </w:p>
    <w:p w14:paraId="73A9F661" w14:textId="77777777" w:rsidR="00BD082C" w:rsidRDefault="000C380A" w:rsidP="00BD082C">
      <w:pPr>
        <w:keepNext/>
        <w:spacing w:line="360" w:lineRule="auto"/>
      </w:pPr>
      <w:r w:rsidRPr="000C380A">
        <w:rPr>
          <w:rFonts w:cs="Arial"/>
          <w:noProof/>
        </w:rPr>
        <w:lastRenderedPageBreak/>
        <w:drawing>
          <wp:inline distT="0" distB="0" distL="0" distR="0" wp14:anchorId="6AD987AD" wp14:editId="4FDC8778">
            <wp:extent cx="5759450" cy="3160395"/>
            <wp:effectExtent l="0" t="0" r="0" b="1905"/>
            <wp:docPr id="45607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071844" name=""/>
                    <pic:cNvPicPr/>
                  </pic:nvPicPr>
                  <pic:blipFill>
                    <a:blip r:embed="rId15"/>
                    <a:stretch>
                      <a:fillRect/>
                    </a:stretch>
                  </pic:blipFill>
                  <pic:spPr>
                    <a:xfrm>
                      <a:off x="0" y="0"/>
                      <a:ext cx="5759450" cy="3160395"/>
                    </a:xfrm>
                    <a:prstGeom prst="rect">
                      <a:avLst/>
                    </a:prstGeom>
                  </pic:spPr>
                </pic:pic>
              </a:graphicData>
            </a:graphic>
          </wp:inline>
        </w:drawing>
      </w:r>
    </w:p>
    <w:p w14:paraId="358B94BB" w14:textId="18A4BF79" w:rsidR="0021754A" w:rsidRDefault="00BD082C" w:rsidP="00573C32">
      <w:pPr>
        <w:pStyle w:val="Caption"/>
        <w:jc w:val="center"/>
      </w:pPr>
      <w:bookmarkStart w:id="10" w:name="_Ref197161397"/>
      <w:r>
        <w:t xml:space="preserve">Figure </w:t>
      </w:r>
      <w:r w:rsidR="00C037D2">
        <w:fldChar w:fldCharType="begin"/>
      </w:r>
      <w:r w:rsidR="00C037D2">
        <w:instrText xml:space="preserve"> SEQ Figure \* ARABIC </w:instrText>
      </w:r>
      <w:r w:rsidR="00C037D2">
        <w:fldChar w:fldCharType="separate"/>
      </w:r>
      <w:r w:rsidR="00447103">
        <w:rPr>
          <w:noProof/>
        </w:rPr>
        <w:t>6</w:t>
      </w:r>
      <w:r w:rsidR="00C037D2">
        <w:rPr>
          <w:noProof/>
        </w:rPr>
        <w:fldChar w:fldCharType="end"/>
      </w:r>
      <w:bookmarkEnd w:id="10"/>
      <w:r>
        <w:t xml:space="preserve"> - Edit View with two bulbs</w:t>
      </w:r>
    </w:p>
    <w:p w14:paraId="2B442803" w14:textId="77777777" w:rsidR="00BD082C" w:rsidRDefault="00CA20A0" w:rsidP="00573C32">
      <w:pPr>
        <w:keepNext/>
        <w:jc w:val="center"/>
      </w:pPr>
      <w:r w:rsidRPr="005829B4">
        <w:rPr>
          <w:rFonts w:cs="Arial"/>
          <w:noProof/>
        </w:rPr>
        <w:drawing>
          <wp:inline distT="0" distB="0" distL="0" distR="0" wp14:anchorId="14783287" wp14:editId="4343D2F3">
            <wp:extent cx="3324225" cy="1692973"/>
            <wp:effectExtent l="0" t="0" r="0" b="2540"/>
            <wp:docPr id="238040703" name="Picture 1" descr="A red sig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040703" name="Picture 1" descr="A red sign with white text&#10;&#10;AI-generated content may be incorrect."/>
                    <pic:cNvPicPr/>
                  </pic:nvPicPr>
                  <pic:blipFill>
                    <a:blip r:embed="rId16"/>
                    <a:stretch>
                      <a:fillRect/>
                    </a:stretch>
                  </pic:blipFill>
                  <pic:spPr>
                    <a:xfrm>
                      <a:off x="0" y="0"/>
                      <a:ext cx="3343849" cy="1702967"/>
                    </a:xfrm>
                    <a:prstGeom prst="rect">
                      <a:avLst/>
                    </a:prstGeom>
                  </pic:spPr>
                </pic:pic>
              </a:graphicData>
            </a:graphic>
          </wp:inline>
        </w:drawing>
      </w:r>
    </w:p>
    <w:p w14:paraId="70BFD407" w14:textId="1A46886F" w:rsidR="00BD082C" w:rsidRDefault="00BD082C" w:rsidP="00573C32">
      <w:pPr>
        <w:pStyle w:val="Caption"/>
        <w:jc w:val="center"/>
      </w:pPr>
      <w:bookmarkStart w:id="11" w:name="_Ref197161399"/>
      <w:r>
        <w:t xml:space="preserve">Figure </w:t>
      </w:r>
      <w:r w:rsidR="00C037D2">
        <w:fldChar w:fldCharType="begin"/>
      </w:r>
      <w:r w:rsidR="00C037D2">
        <w:instrText xml:space="preserve"> SEQ Figure \* ARABIC </w:instrText>
      </w:r>
      <w:r w:rsidR="00C037D2">
        <w:fldChar w:fldCharType="separate"/>
      </w:r>
      <w:r w:rsidR="00447103">
        <w:rPr>
          <w:noProof/>
        </w:rPr>
        <w:t>7</w:t>
      </w:r>
      <w:r w:rsidR="00C037D2">
        <w:rPr>
          <w:noProof/>
        </w:rPr>
        <w:fldChar w:fldCharType="end"/>
      </w:r>
      <w:bookmarkEnd w:id="11"/>
      <w:r>
        <w:t xml:space="preserve"> - Example Error Message</w:t>
      </w:r>
    </w:p>
    <w:p w14:paraId="629E7656" w14:textId="77777777" w:rsidR="00BD082C" w:rsidRDefault="00CA20A0" w:rsidP="00573C32">
      <w:pPr>
        <w:keepNext/>
        <w:jc w:val="center"/>
      </w:pPr>
      <w:r w:rsidRPr="000C380A">
        <w:rPr>
          <w:rFonts w:cs="Arial"/>
          <w:noProof/>
        </w:rPr>
        <w:drawing>
          <wp:inline distT="0" distB="0" distL="0" distR="0" wp14:anchorId="4C72E3EC" wp14:editId="56443D94">
            <wp:extent cx="3324225" cy="1748163"/>
            <wp:effectExtent l="0" t="0" r="0" b="4445"/>
            <wp:docPr id="1929574512" name="Picture 1" descr="A green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574512" name="Picture 1" descr="A green screen with white text&#10;&#10;AI-generated content may be incorrect."/>
                    <pic:cNvPicPr/>
                  </pic:nvPicPr>
                  <pic:blipFill>
                    <a:blip r:embed="rId17"/>
                    <a:stretch>
                      <a:fillRect/>
                    </a:stretch>
                  </pic:blipFill>
                  <pic:spPr>
                    <a:xfrm>
                      <a:off x="0" y="0"/>
                      <a:ext cx="3347909" cy="1760618"/>
                    </a:xfrm>
                    <a:prstGeom prst="rect">
                      <a:avLst/>
                    </a:prstGeom>
                  </pic:spPr>
                </pic:pic>
              </a:graphicData>
            </a:graphic>
          </wp:inline>
        </w:drawing>
      </w:r>
    </w:p>
    <w:p w14:paraId="742EAB1D" w14:textId="51014A7A" w:rsidR="00BD082C" w:rsidRDefault="00BD082C" w:rsidP="00573C32">
      <w:pPr>
        <w:pStyle w:val="Caption"/>
        <w:jc w:val="center"/>
      </w:pPr>
      <w:bookmarkStart w:id="12" w:name="_Ref197161400"/>
      <w:r>
        <w:t xml:space="preserve">Figure </w:t>
      </w:r>
      <w:r w:rsidR="00C037D2">
        <w:fldChar w:fldCharType="begin"/>
      </w:r>
      <w:r w:rsidR="00C037D2">
        <w:instrText xml:space="preserve"> SEQ Figure \* ARABIC </w:instrText>
      </w:r>
      <w:r w:rsidR="00C037D2">
        <w:fldChar w:fldCharType="separate"/>
      </w:r>
      <w:r w:rsidR="00447103">
        <w:rPr>
          <w:noProof/>
        </w:rPr>
        <w:t>8</w:t>
      </w:r>
      <w:r w:rsidR="00C037D2">
        <w:rPr>
          <w:noProof/>
        </w:rPr>
        <w:fldChar w:fldCharType="end"/>
      </w:r>
      <w:bookmarkEnd w:id="12"/>
      <w:r>
        <w:t xml:space="preserve"> - Example Success Message</w:t>
      </w:r>
    </w:p>
    <w:p w14:paraId="316AAED3" w14:textId="1F6E4113" w:rsidR="00A83AB6" w:rsidRDefault="00A908DF">
      <w:pPr>
        <w:rPr>
          <w:rFonts w:cs="Arial"/>
        </w:rPr>
      </w:pPr>
      <w:r>
        <w:rPr>
          <w:rFonts w:cs="Arial"/>
        </w:rPr>
        <w:t xml:space="preserve">To finish, the dynamic feature of Django </w:t>
      </w:r>
      <w:r w:rsidR="009F62F0">
        <w:rPr>
          <w:rFonts w:cs="Arial"/>
        </w:rPr>
        <w:t>HTML</w:t>
      </w:r>
      <w:r>
        <w:rPr>
          <w:rFonts w:cs="Arial"/>
        </w:rPr>
        <w:t xml:space="preserve"> templates has allowed for </w:t>
      </w:r>
      <w:r w:rsidR="00794DC1">
        <w:rPr>
          <w:rFonts w:cs="Arial"/>
        </w:rPr>
        <w:t xml:space="preserve">the addition of logic into the rendering of the </w:t>
      </w:r>
      <w:r w:rsidR="009F62F0">
        <w:rPr>
          <w:rFonts w:cs="Arial"/>
        </w:rPr>
        <w:t>HTML</w:t>
      </w:r>
      <w:r w:rsidR="00794DC1">
        <w:rPr>
          <w:rFonts w:cs="Arial"/>
        </w:rPr>
        <w:t xml:space="preserve"> files for the user. </w:t>
      </w:r>
      <w:r w:rsidR="008F686B">
        <w:rPr>
          <w:rFonts w:cs="Arial"/>
        </w:rPr>
        <w:t xml:space="preserve">For instance, the error toasts </w:t>
      </w:r>
      <w:r w:rsidR="00D03FBC">
        <w:rPr>
          <w:rFonts w:cs="Arial"/>
        </w:rPr>
        <w:t>won’t</w:t>
      </w:r>
      <w:r w:rsidR="008F686B">
        <w:rPr>
          <w:rFonts w:cs="Arial"/>
        </w:rPr>
        <w:t xml:space="preserve"> be rendered to the page</w:t>
      </w:r>
      <w:r w:rsidR="001E4082">
        <w:rPr>
          <w:rFonts w:cs="Arial"/>
        </w:rPr>
        <w:t xml:space="preserve"> unless the</w:t>
      </w:r>
      <w:r w:rsidR="003B3CAF">
        <w:rPr>
          <w:rFonts w:cs="Arial"/>
        </w:rPr>
        <w:t xml:space="preserve"> ‘context’ passed into Django indicates that an error is present. </w:t>
      </w:r>
      <w:r w:rsidR="004505AA">
        <w:rPr>
          <w:rFonts w:cs="Arial"/>
        </w:rPr>
        <w:t xml:space="preserve">This </w:t>
      </w:r>
      <w:r w:rsidR="001F3400">
        <w:rPr>
          <w:rFonts w:cs="Arial"/>
        </w:rPr>
        <w:t>dynamically</w:t>
      </w:r>
      <w:r w:rsidR="004505AA">
        <w:rPr>
          <w:rFonts w:cs="Arial"/>
        </w:rPr>
        <w:t xml:space="preserve"> rendered </w:t>
      </w:r>
      <w:r w:rsidR="009F62F0">
        <w:rPr>
          <w:rFonts w:cs="Arial"/>
        </w:rPr>
        <w:t>HTML</w:t>
      </w:r>
      <w:r w:rsidR="004505AA">
        <w:rPr>
          <w:rFonts w:cs="Arial"/>
        </w:rPr>
        <w:t xml:space="preserve"> allows for </w:t>
      </w:r>
      <w:r w:rsidR="00472828">
        <w:rPr>
          <w:rFonts w:cs="Arial"/>
        </w:rPr>
        <w:t>incredibly flexible</w:t>
      </w:r>
      <w:r w:rsidR="00BD5BFF">
        <w:rPr>
          <w:rFonts w:cs="Arial"/>
        </w:rPr>
        <w:t xml:space="preserve"> views while lessening the amount of code needed to render them. </w:t>
      </w:r>
      <w:r w:rsidR="00242E2A">
        <w:rPr>
          <w:rFonts w:cs="Arial"/>
        </w:rPr>
        <w:t xml:space="preserve">One example of this, is the </w:t>
      </w:r>
      <w:r w:rsidR="009F62F0">
        <w:rPr>
          <w:rFonts w:cs="Arial"/>
        </w:rPr>
        <w:t>HTML</w:t>
      </w:r>
      <w:r w:rsidR="00242E2A">
        <w:rPr>
          <w:rFonts w:cs="Arial"/>
        </w:rPr>
        <w:t xml:space="preserve"> shared by all views is</w:t>
      </w:r>
      <w:r w:rsidR="004B46B9">
        <w:rPr>
          <w:rFonts w:cs="Arial"/>
        </w:rPr>
        <w:t xml:space="preserve"> created by a master template, which all other views build on top of</w:t>
      </w:r>
      <w:r w:rsidR="00CD22EB">
        <w:rPr>
          <w:rFonts w:cs="Arial"/>
        </w:rPr>
        <w:t xml:space="preserve"> (</w:t>
      </w:r>
      <w:r w:rsidR="00CD22EB">
        <w:rPr>
          <w:rFonts w:cs="Arial"/>
        </w:rPr>
        <w:fldChar w:fldCharType="begin"/>
      </w:r>
      <w:r w:rsidR="00CD22EB">
        <w:rPr>
          <w:rFonts w:cs="Arial"/>
        </w:rPr>
        <w:instrText xml:space="preserve"> REF _Ref197175997 \h </w:instrText>
      </w:r>
      <w:r w:rsidR="00CD22EB">
        <w:rPr>
          <w:rFonts w:cs="Arial"/>
        </w:rPr>
      </w:r>
      <w:r w:rsidR="00CD22EB">
        <w:rPr>
          <w:rFonts w:cs="Arial"/>
        </w:rPr>
        <w:fldChar w:fldCharType="separate"/>
      </w:r>
      <w:r w:rsidR="00447103">
        <w:t xml:space="preserve">Figure </w:t>
      </w:r>
      <w:r w:rsidR="00447103">
        <w:rPr>
          <w:noProof/>
        </w:rPr>
        <w:t>10</w:t>
      </w:r>
      <w:r w:rsidR="00CD22EB">
        <w:rPr>
          <w:rFonts w:cs="Arial"/>
        </w:rPr>
        <w:fldChar w:fldCharType="end"/>
      </w:r>
      <w:r w:rsidR="00CD22EB">
        <w:rPr>
          <w:rFonts w:cs="Arial"/>
        </w:rPr>
        <w:t>)</w:t>
      </w:r>
      <w:r w:rsidR="004B46B9">
        <w:rPr>
          <w:rFonts w:cs="Arial"/>
        </w:rPr>
        <w:t xml:space="preserve">. </w:t>
      </w:r>
    </w:p>
    <w:p w14:paraId="6CAD0EC5" w14:textId="77777777" w:rsidR="00A83AB6" w:rsidRDefault="00A83AB6" w:rsidP="00A83AB6">
      <w:pPr>
        <w:keepNext/>
      </w:pPr>
      <w:r w:rsidRPr="00A83AB6">
        <w:rPr>
          <w:rFonts w:cs="Arial"/>
          <w:noProof/>
        </w:rPr>
        <w:lastRenderedPageBreak/>
        <w:drawing>
          <wp:inline distT="0" distB="0" distL="0" distR="0" wp14:anchorId="735647A0" wp14:editId="352E24C9">
            <wp:extent cx="5759450" cy="1347470"/>
            <wp:effectExtent l="0" t="0" r="0" b="5080"/>
            <wp:docPr id="1566262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62960" name=""/>
                    <pic:cNvPicPr/>
                  </pic:nvPicPr>
                  <pic:blipFill>
                    <a:blip r:embed="rId18"/>
                    <a:stretch>
                      <a:fillRect/>
                    </a:stretch>
                  </pic:blipFill>
                  <pic:spPr>
                    <a:xfrm>
                      <a:off x="0" y="0"/>
                      <a:ext cx="5759450" cy="1347470"/>
                    </a:xfrm>
                    <a:prstGeom prst="rect">
                      <a:avLst/>
                    </a:prstGeom>
                  </pic:spPr>
                </pic:pic>
              </a:graphicData>
            </a:graphic>
          </wp:inline>
        </w:drawing>
      </w:r>
    </w:p>
    <w:p w14:paraId="461C8D4F" w14:textId="485DE79F" w:rsidR="00A83AB6" w:rsidRDefault="00A83AB6" w:rsidP="008F686B">
      <w:pPr>
        <w:pStyle w:val="Caption"/>
        <w:jc w:val="center"/>
      </w:pPr>
      <w:r>
        <w:t xml:space="preserve">Figure </w:t>
      </w:r>
      <w:r w:rsidR="00C037D2">
        <w:fldChar w:fldCharType="begin"/>
      </w:r>
      <w:r w:rsidR="00C037D2">
        <w:instrText xml:space="preserve"> SEQ Figure \* ARABIC </w:instrText>
      </w:r>
      <w:r w:rsidR="00C037D2">
        <w:fldChar w:fldCharType="separate"/>
      </w:r>
      <w:r w:rsidR="00447103">
        <w:rPr>
          <w:noProof/>
        </w:rPr>
        <w:t>9</w:t>
      </w:r>
      <w:r w:rsidR="00C037D2">
        <w:rPr>
          <w:noProof/>
        </w:rPr>
        <w:fldChar w:fldCharType="end"/>
      </w:r>
      <w:r>
        <w:t xml:space="preserve"> - HTML </w:t>
      </w:r>
      <w:r w:rsidR="00EB559C">
        <w:t>snippet</w:t>
      </w:r>
      <w:r>
        <w:t xml:space="preserve"> with Django logic</w:t>
      </w:r>
    </w:p>
    <w:p w14:paraId="34B634BC" w14:textId="77777777" w:rsidR="00056277" w:rsidRDefault="00056277">
      <w:pPr>
        <w:rPr>
          <w:rFonts w:cs="Arial"/>
        </w:rPr>
      </w:pPr>
    </w:p>
    <w:p w14:paraId="538DBDFF" w14:textId="77777777" w:rsidR="00056277" w:rsidRDefault="00056277" w:rsidP="00056277">
      <w:pPr>
        <w:keepNext/>
      </w:pPr>
      <w:r w:rsidRPr="00056277">
        <w:rPr>
          <w:rFonts w:cs="Arial"/>
          <w:noProof/>
        </w:rPr>
        <w:drawing>
          <wp:inline distT="0" distB="0" distL="0" distR="0" wp14:anchorId="4D720666" wp14:editId="7CBF73E6">
            <wp:extent cx="5759450" cy="1702435"/>
            <wp:effectExtent l="0" t="0" r="0" b="0"/>
            <wp:docPr id="307916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916055" name=""/>
                    <pic:cNvPicPr/>
                  </pic:nvPicPr>
                  <pic:blipFill>
                    <a:blip r:embed="rId19"/>
                    <a:stretch>
                      <a:fillRect/>
                    </a:stretch>
                  </pic:blipFill>
                  <pic:spPr>
                    <a:xfrm>
                      <a:off x="0" y="0"/>
                      <a:ext cx="5759450" cy="1702435"/>
                    </a:xfrm>
                    <a:prstGeom prst="rect">
                      <a:avLst/>
                    </a:prstGeom>
                  </pic:spPr>
                </pic:pic>
              </a:graphicData>
            </a:graphic>
          </wp:inline>
        </w:drawing>
      </w:r>
    </w:p>
    <w:p w14:paraId="4008B826" w14:textId="2936B0AE" w:rsidR="00056277" w:rsidRDefault="00056277" w:rsidP="00056277">
      <w:pPr>
        <w:pStyle w:val="Caption"/>
        <w:jc w:val="center"/>
        <w:rPr>
          <w:rFonts w:cs="Arial"/>
        </w:rPr>
      </w:pPr>
      <w:bookmarkStart w:id="13" w:name="_Ref197175997"/>
      <w:bookmarkStart w:id="14" w:name="_Ref197175996"/>
      <w:r>
        <w:t xml:space="preserve">Figure </w:t>
      </w:r>
      <w:r w:rsidR="00C037D2">
        <w:fldChar w:fldCharType="begin"/>
      </w:r>
      <w:r w:rsidR="00C037D2">
        <w:instrText xml:space="preserve"> SEQ Figure \* ARABIC </w:instrText>
      </w:r>
      <w:r w:rsidR="00C037D2">
        <w:fldChar w:fldCharType="separate"/>
      </w:r>
      <w:r w:rsidR="00447103">
        <w:rPr>
          <w:noProof/>
        </w:rPr>
        <w:t>10</w:t>
      </w:r>
      <w:r w:rsidR="00C037D2">
        <w:rPr>
          <w:noProof/>
        </w:rPr>
        <w:fldChar w:fldCharType="end"/>
      </w:r>
      <w:bookmarkEnd w:id="13"/>
      <w:r>
        <w:t xml:space="preserve"> -' about.html' extending 'master.html'</w:t>
      </w:r>
      <w:bookmarkEnd w:id="14"/>
    </w:p>
    <w:p w14:paraId="1D284953" w14:textId="4D11D442" w:rsidR="004F1562" w:rsidRDefault="004F1562">
      <w:pPr>
        <w:rPr>
          <w:rFonts w:cs="Arial"/>
        </w:rPr>
      </w:pPr>
      <w:r>
        <w:rPr>
          <w:rFonts w:cs="Arial"/>
        </w:rPr>
        <w:br w:type="page"/>
      </w:r>
    </w:p>
    <w:p w14:paraId="2CAEC63D" w14:textId="034E547F" w:rsidR="00AD1631" w:rsidRDefault="00AD1631" w:rsidP="00AD1631">
      <w:pPr>
        <w:pStyle w:val="Heading1"/>
        <w:numPr>
          <w:ilvl w:val="0"/>
          <w:numId w:val="15"/>
        </w:numPr>
        <w:rPr>
          <w:rFonts w:ascii="Arial Black" w:hAnsi="Arial Black"/>
        </w:rPr>
      </w:pPr>
      <w:bookmarkStart w:id="15" w:name="_Toc197356870"/>
      <w:r w:rsidRPr="00AD1631">
        <w:rPr>
          <w:rFonts w:ascii="Arial Black" w:hAnsi="Arial Black"/>
        </w:rPr>
        <w:lastRenderedPageBreak/>
        <w:t>Architecture Design and Algorithm Explanation</w:t>
      </w:r>
      <w:bookmarkEnd w:id="15"/>
    </w:p>
    <w:p w14:paraId="21F2F04B" w14:textId="44AD4EE4" w:rsidR="00AB1F61" w:rsidRDefault="00AB1F61" w:rsidP="00AB1F61">
      <w:r>
        <w:t>In this section of the report</w:t>
      </w:r>
      <w:r w:rsidR="00070019">
        <w:t>,</w:t>
      </w:r>
      <w:r>
        <w:t xml:space="preserve"> </w:t>
      </w:r>
      <w:r w:rsidR="00B95EB6">
        <w:t>the discussion will centre on the</w:t>
      </w:r>
      <w:r>
        <w:t xml:space="preserve"> ‘backend’ of </w:t>
      </w:r>
      <w:r w:rsidR="006148D0">
        <w:t>Bulb Bop</w:t>
      </w:r>
      <w:r>
        <w:t xml:space="preserve">. This will include </w:t>
      </w:r>
      <w:r w:rsidR="002214C0">
        <w:t xml:space="preserve">a description of the </w:t>
      </w:r>
      <w:r w:rsidR="007E7108">
        <w:t>API</w:t>
      </w:r>
      <w:r w:rsidR="002214C0">
        <w:t xml:space="preserve"> endpoints,</w:t>
      </w:r>
      <w:r w:rsidR="0051660D">
        <w:t xml:space="preserve"> the bulb database model,</w:t>
      </w:r>
      <w:r w:rsidR="002214C0">
        <w:t xml:space="preserve"> </w:t>
      </w:r>
      <w:r w:rsidR="005A432E">
        <w:t xml:space="preserve">how </w:t>
      </w:r>
      <w:r w:rsidR="006148D0">
        <w:t>Bulb Bop</w:t>
      </w:r>
      <w:r w:rsidR="005A432E">
        <w:t xml:space="preserve"> was configured to interface with bulbs on the network, a description of how access</w:t>
      </w:r>
      <w:r w:rsidR="005938E4">
        <w:t xml:space="preserve"> was gained</w:t>
      </w:r>
      <w:r w:rsidR="005A432E">
        <w:t xml:space="preserve"> to the audio data of </w:t>
      </w:r>
      <w:r w:rsidR="00430987">
        <w:t xml:space="preserve">the host machine, an explanation of the </w:t>
      </w:r>
      <w:r w:rsidR="002E726C">
        <w:t>algorithm</w:t>
      </w:r>
      <w:r w:rsidR="00430987">
        <w:t xml:space="preserve"> to detect beat</w:t>
      </w:r>
      <w:r w:rsidR="002E726C">
        <w:t>s</w:t>
      </w:r>
      <w:r w:rsidR="00430987">
        <w:t xml:space="preserve"> in music</w:t>
      </w:r>
      <w:r w:rsidR="005938E4">
        <w:t xml:space="preserve">, and finally a section on how </w:t>
      </w:r>
      <w:r w:rsidR="006148D0">
        <w:t>Bulb Bop</w:t>
      </w:r>
      <w:r w:rsidR="005938E4">
        <w:t xml:space="preserve"> was produced with future development in mind</w:t>
      </w:r>
      <w:r w:rsidR="002E726C">
        <w:t>.</w:t>
      </w:r>
      <w:r w:rsidR="00693B76">
        <w:t xml:space="preserve"> This section will encompass </w:t>
      </w:r>
      <w:r w:rsidR="00E4645E">
        <w:t>most of</w:t>
      </w:r>
      <w:r w:rsidR="00693B76">
        <w:t xml:space="preserve"> the work </w:t>
      </w:r>
      <w:r w:rsidR="00B369B8">
        <w:t>done on this project and</w:t>
      </w:r>
      <w:r w:rsidR="00070019">
        <w:t>, therefore,</w:t>
      </w:r>
      <w:r w:rsidR="00B369B8">
        <w:t xml:space="preserve"> will be the longest section in this report. </w:t>
      </w:r>
    </w:p>
    <w:p w14:paraId="22D88CEE" w14:textId="3FF12DDD" w:rsidR="00C83224" w:rsidRDefault="00C83224" w:rsidP="00C83224">
      <w:pPr>
        <w:pStyle w:val="Heading2"/>
        <w:numPr>
          <w:ilvl w:val="1"/>
          <w:numId w:val="15"/>
        </w:numPr>
        <w:rPr>
          <w:rFonts w:ascii="Arial Black" w:hAnsi="Arial Black"/>
          <w:b/>
          <w:bCs/>
        </w:rPr>
      </w:pPr>
      <w:bookmarkStart w:id="16" w:name="_Toc197356871"/>
      <w:r w:rsidRPr="00C83224">
        <w:rPr>
          <w:rFonts w:ascii="Arial Black" w:hAnsi="Arial Black"/>
          <w:b/>
          <w:bCs/>
        </w:rPr>
        <w:t>Installation Process</w:t>
      </w:r>
      <w:bookmarkEnd w:id="16"/>
    </w:p>
    <w:p w14:paraId="24D9F06A" w14:textId="28445A23" w:rsidR="00C83224" w:rsidRDefault="0091669C" w:rsidP="00C83224">
      <w:r>
        <w:t xml:space="preserve">The installation process for </w:t>
      </w:r>
      <w:r w:rsidR="00052328">
        <w:t xml:space="preserve">Bulb Bop is a rather involved process, </w:t>
      </w:r>
      <w:r w:rsidR="00AD5CD1">
        <w:t>it is well documented for new users in the ‘README.md’ file in the repository</w:t>
      </w:r>
      <w:r w:rsidR="00AB1F59">
        <w:t xml:space="preserve"> (</w:t>
      </w:r>
      <w:r w:rsidR="00AB1F59">
        <w:fldChar w:fldCharType="begin"/>
      </w:r>
      <w:r w:rsidR="00AB1F59">
        <w:instrText xml:space="preserve"> REF _Ref197188817 \h </w:instrText>
      </w:r>
      <w:r w:rsidR="00AB1F59">
        <w:fldChar w:fldCharType="separate"/>
      </w:r>
      <w:r w:rsidR="00447103">
        <w:t xml:space="preserve">Figure </w:t>
      </w:r>
      <w:r w:rsidR="00447103">
        <w:rPr>
          <w:noProof/>
        </w:rPr>
        <w:t>11</w:t>
      </w:r>
      <w:r w:rsidR="00AB1F59">
        <w:fldChar w:fldCharType="end"/>
      </w:r>
      <w:r w:rsidR="00AB1F59">
        <w:t>)</w:t>
      </w:r>
      <w:r w:rsidR="00AD5CD1">
        <w:t xml:space="preserve">. </w:t>
      </w:r>
      <w:r w:rsidR="00720F95">
        <w:t xml:space="preserve">It requires the user to </w:t>
      </w:r>
      <w:r w:rsidR="00374362">
        <w:t xml:space="preserve">be somewhat familiar with the command line interface, </w:t>
      </w:r>
      <w:r w:rsidR="00A6039B">
        <w:t xml:space="preserve">and the installation of the requirements for Bulb Bop can take some time. </w:t>
      </w:r>
      <w:r w:rsidR="00604F6F">
        <w:t xml:space="preserve">During development, PyInstaller was </w:t>
      </w:r>
      <w:r w:rsidR="00A00F4E">
        <w:t xml:space="preserve">the ideal </w:t>
      </w:r>
      <w:r w:rsidR="00D653D1">
        <w:t xml:space="preserve">candidate for creating a single executable file that could be used to run </w:t>
      </w:r>
      <w:r w:rsidR="00D15D49">
        <w:t xml:space="preserve">Bulb Bop. While using PyInstaller did create a single executable file, it failed to </w:t>
      </w:r>
      <w:r w:rsidR="00627D55">
        <w:t xml:space="preserve">follow all of Django’s dependencies and would not run. </w:t>
      </w:r>
      <w:r w:rsidR="00A03701">
        <w:t>The installation process has been marked as</w:t>
      </w:r>
      <w:r w:rsidR="00BA3E06">
        <w:t xml:space="preserve"> a candidate for future work. </w:t>
      </w:r>
    </w:p>
    <w:p w14:paraId="281002D7" w14:textId="2F008918" w:rsidR="00AB1F59" w:rsidRDefault="00107DBA" w:rsidP="00BA3E06">
      <w:pPr>
        <w:keepNext/>
        <w:jc w:val="center"/>
      </w:pPr>
      <w:r w:rsidRPr="00107DBA">
        <w:lastRenderedPageBreak/>
        <w:drawing>
          <wp:inline distT="0" distB="0" distL="0" distR="0" wp14:anchorId="42983456" wp14:editId="4F791713">
            <wp:extent cx="5265085" cy="8747125"/>
            <wp:effectExtent l="0" t="0" r="0" b="0"/>
            <wp:docPr id="19152896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89626" name=""/>
                    <pic:cNvPicPr/>
                  </pic:nvPicPr>
                  <pic:blipFill>
                    <a:blip r:embed="rId20"/>
                    <a:stretch>
                      <a:fillRect/>
                    </a:stretch>
                  </pic:blipFill>
                  <pic:spPr>
                    <a:xfrm>
                      <a:off x="0" y="0"/>
                      <a:ext cx="5274465" cy="8762708"/>
                    </a:xfrm>
                    <a:prstGeom prst="rect">
                      <a:avLst/>
                    </a:prstGeom>
                  </pic:spPr>
                </pic:pic>
              </a:graphicData>
            </a:graphic>
          </wp:inline>
        </w:drawing>
      </w:r>
    </w:p>
    <w:p w14:paraId="35FF2A9F" w14:textId="4E427B37" w:rsidR="00AB1F59" w:rsidRPr="00C83224" w:rsidRDefault="00AB1F59" w:rsidP="00AB1F59">
      <w:pPr>
        <w:pStyle w:val="Caption"/>
        <w:jc w:val="center"/>
      </w:pPr>
      <w:bookmarkStart w:id="17" w:name="_Ref197188817"/>
      <w:bookmarkStart w:id="18" w:name="_Ref197188812"/>
      <w:r>
        <w:t xml:space="preserve">Figure </w:t>
      </w:r>
      <w:r w:rsidR="00C037D2">
        <w:fldChar w:fldCharType="begin"/>
      </w:r>
      <w:r w:rsidR="00C037D2">
        <w:instrText xml:space="preserve"> SEQ Figure \* ARABIC </w:instrText>
      </w:r>
      <w:r w:rsidR="00C037D2">
        <w:fldChar w:fldCharType="separate"/>
      </w:r>
      <w:r w:rsidR="00447103">
        <w:rPr>
          <w:noProof/>
        </w:rPr>
        <w:t>11</w:t>
      </w:r>
      <w:r w:rsidR="00C037D2">
        <w:rPr>
          <w:noProof/>
        </w:rPr>
        <w:fldChar w:fldCharType="end"/>
      </w:r>
      <w:bookmarkEnd w:id="17"/>
      <w:r>
        <w:t xml:space="preserve"> - Installation Process Documented in README</w:t>
      </w:r>
      <w:bookmarkEnd w:id="18"/>
    </w:p>
    <w:p w14:paraId="107326BE" w14:textId="3089D27C" w:rsidR="0054269F" w:rsidRPr="00ED049C" w:rsidRDefault="0054269F" w:rsidP="00AB1F61">
      <w:pPr>
        <w:pStyle w:val="Heading2"/>
        <w:numPr>
          <w:ilvl w:val="1"/>
          <w:numId w:val="15"/>
        </w:numPr>
        <w:rPr>
          <w:rFonts w:ascii="Arial Black" w:hAnsi="Arial Black"/>
          <w:b/>
          <w:bCs/>
        </w:rPr>
      </w:pPr>
      <w:bookmarkStart w:id="19" w:name="_Toc197356872"/>
      <w:r w:rsidRPr="00ED049C">
        <w:rPr>
          <w:rFonts w:ascii="Arial Black" w:hAnsi="Arial Black"/>
          <w:b/>
          <w:bCs/>
        </w:rPr>
        <w:lastRenderedPageBreak/>
        <w:t>API Endpoints</w:t>
      </w:r>
      <w:bookmarkEnd w:id="19"/>
      <w:r w:rsidR="004D471C" w:rsidRPr="00ED049C">
        <w:rPr>
          <w:rFonts w:ascii="Arial Black" w:hAnsi="Arial Black"/>
          <w:b/>
          <w:bCs/>
        </w:rPr>
        <w:t xml:space="preserve"> </w:t>
      </w:r>
    </w:p>
    <w:p w14:paraId="32B20D1C" w14:textId="100B2AE4" w:rsidR="00B369B8" w:rsidRDefault="001A0E46" w:rsidP="00AB1F61">
      <w:r>
        <w:t xml:space="preserve">This project has 14 </w:t>
      </w:r>
      <w:r w:rsidR="000B5C87">
        <w:t>API</w:t>
      </w:r>
      <w:r>
        <w:t xml:space="preserve"> endpoints, not including requests that get images and JavaScript code. </w:t>
      </w:r>
      <w:r w:rsidR="00001813">
        <w:t xml:space="preserve">Four of these endpoints are for different views or pages, of the </w:t>
      </w:r>
      <w:r w:rsidR="006B50F4">
        <w:t>user interface</w:t>
      </w:r>
      <w:r w:rsidR="002404F5">
        <w:t xml:space="preserve">, one is reused for </w:t>
      </w:r>
      <w:r w:rsidR="00DC1859">
        <w:t xml:space="preserve">bulb form </w:t>
      </w:r>
      <w:r w:rsidR="00C83EA1">
        <w:t>submission</w:t>
      </w:r>
      <w:r w:rsidR="0018198F">
        <w:t>, t</w:t>
      </w:r>
      <w:r w:rsidR="00F31036">
        <w:t xml:space="preserve">herefore, these </w:t>
      </w:r>
      <w:r w:rsidR="008A1A51">
        <w:t>w</w:t>
      </w:r>
      <w:r w:rsidR="0018198F">
        <w:t>ill not</w:t>
      </w:r>
      <w:r w:rsidR="00F31036">
        <w:t xml:space="preserve"> be discussed in this section, as the</w:t>
      </w:r>
      <w:r w:rsidR="008B7A28">
        <w:t xml:space="preserve"> views were mentioned in chapter 2. </w:t>
      </w:r>
      <w:r w:rsidR="009D5481">
        <w:t xml:space="preserve">There are </w:t>
      </w:r>
      <w:r w:rsidR="00BB62B1">
        <w:t>three</w:t>
      </w:r>
      <w:r w:rsidR="009D5481">
        <w:t xml:space="preserve"> </w:t>
      </w:r>
      <w:r w:rsidR="005702DC">
        <w:t xml:space="preserve">endpoints for bulb control, four (including the reused view endpoint) for database operations </w:t>
      </w:r>
      <w:r w:rsidR="00073D35">
        <w:t>and</w:t>
      </w:r>
      <w:r w:rsidR="00367F86">
        <w:t>,</w:t>
      </w:r>
      <w:r w:rsidR="00073D35">
        <w:t xml:space="preserve"> </w:t>
      </w:r>
      <w:r w:rsidR="005702DC">
        <w:t>two for error and success handling</w:t>
      </w:r>
      <w:r w:rsidR="00073D35">
        <w:t>.</w:t>
      </w:r>
    </w:p>
    <w:p w14:paraId="509E00BB" w14:textId="77777777" w:rsidR="00BD082C" w:rsidRDefault="00F417D4" w:rsidP="00BD082C">
      <w:pPr>
        <w:keepNext/>
      </w:pPr>
      <w:r w:rsidRPr="00F417D4">
        <w:rPr>
          <w:noProof/>
        </w:rPr>
        <w:drawing>
          <wp:inline distT="0" distB="0" distL="0" distR="0" wp14:anchorId="2B64F224" wp14:editId="5AAA0CE5">
            <wp:extent cx="5487166" cy="4448796"/>
            <wp:effectExtent l="0" t="0" r="0" b="9525"/>
            <wp:docPr id="19314625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462586" name=""/>
                    <pic:cNvPicPr/>
                  </pic:nvPicPr>
                  <pic:blipFill>
                    <a:blip r:embed="rId21"/>
                    <a:stretch>
                      <a:fillRect/>
                    </a:stretch>
                  </pic:blipFill>
                  <pic:spPr>
                    <a:xfrm>
                      <a:off x="0" y="0"/>
                      <a:ext cx="5487166" cy="4448796"/>
                    </a:xfrm>
                    <a:prstGeom prst="rect">
                      <a:avLst/>
                    </a:prstGeom>
                  </pic:spPr>
                </pic:pic>
              </a:graphicData>
            </a:graphic>
          </wp:inline>
        </w:drawing>
      </w:r>
    </w:p>
    <w:p w14:paraId="0D5DE84B" w14:textId="330684B9" w:rsidR="00023156" w:rsidRDefault="00BD082C" w:rsidP="00573C32">
      <w:pPr>
        <w:pStyle w:val="Caption"/>
        <w:jc w:val="center"/>
      </w:pPr>
      <w:r>
        <w:t xml:space="preserve">Figure </w:t>
      </w:r>
      <w:r w:rsidR="00C037D2">
        <w:fldChar w:fldCharType="begin"/>
      </w:r>
      <w:r w:rsidR="00C037D2">
        <w:instrText xml:space="preserve"> SEQ Figure \* ARABIC </w:instrText>
      </w:r>
      <w:r w:rsidR="00C037D2">
        <w:fldChar w:fldCharType="separate"/>
      </w:r>
      <w:r w:rsidR="00447103">
        <w:rPr>
          <w:noProof/>
        </w:rPr>
        <w:t>12</w:t>
      </w:r>
      <w:r w:rsidR="00C037D2">
        <w:rPr>
          <w:noProof/>
        </w:rPr>
        <w:fldChar w:fldCharType="end"/>
      </w:r>
      <w:r>
        <w:t xml:space="preserve"> - List of API endpoints</w:t>
      </w:r>
    </w:p>
    <w:p w14:paraId="2CBFEEF4" w14:textId="77777777" w:rsidR="00922FFD" w:rsidRPr="00AB1F61" w:rsidRDefault="00922FFD" w:rsidP="00AB1F61"/>
    <w:p w14:paraId="4E9B386A" w14:textId="77777777" w:rsidR="005E1EFF" w:rsidRDefault="00F94C49" w:rsidP="00AD1631">
      <w:r>
        <w:t xml:space="preserve">The </w:t>
      </w:r>
      <w:r w:rsidR="00E12678">
        <w:t xml:space="preserve">endpoints </w:t>
      </w:r>
      <w:r w:rsidR="00C6403D">
        <w:t>for</w:t>
      </w:r>
      <w:r w:rsidR="00E12678">
        <w:t xml:space="preserve"> bulb control are as follows</w:t>
      </w:r>
      <w:r w:rsidR="002D7E13">
        <w:t>:</w:t>
      </w:r>
      <w:r w:rsidR="00E12678">
        <w:t xml:space="preserve"> “/discover/”, “/toggleBulb/”, “/</w:t>
      </w:r>
      <w:r w:rsidR="00CA751F">
        <w:t>queryBulb/”, and “/colorBulb/”</w:t>
      </w:r>
      <w:r w:rsidR="00CC6583">
        <w:t xml:space="preserve">. </w:t>
      </w:r>
      <w:r w:rsidR="000720F7">
        <w:t xml:space="preserve">Of these four, only three are currently utilised in </w:t>
      </w:r>
      <w:r w:rsidR="006148D0">
        <w:t>Bulb Bop</w:t>
      </w:r>
      <w:r w:rsidR="000720F7">
        <w:t xml:space="preserve">, “/colorBulb/” was developed for use, but when </w:t>
      </w:r>
      <w:r w:rsidR="00A917D4">
        <w:t>testing</w:t>
      </w:r>
      <w:r w:rsidR="005B1221">
        <w:t xml:space="preserve"> with a colour changing bulb, and a non-colour changing bulb this endpoint caused issues, so was left for future development, which ultimately ended up being scoped out of the project. </w:t>
      </w:r>
    </w:p>
    <w:p w14:paraId="4F2DFD13" w14:textId="22DCAEEB" w:rsidR="005E1EFF" w:rsidRDefault="00184D33" w:rsidP="00AD1631">
      <w:r>
        <w:t>“/discover/” is used to discover new bulbs on the network</w:t>
      </w:r>
      <w:r w:rsidR="00AD6974">
        <w:t>. It</w:t>
      </w:r>
      <w:r>
        <w:t xml:space="preserve"> send</w:t>
      </w:r>
      <w:r w:rsidR="006A69B9">
        <w:t>s</w:t>
      </w:r>
      <w:r>
        <w:t xml:space="preserve"> a broadcast </w:t>
      </w:r>
      <w:r w:rsidR="008A2C59">
        <w:t xml:space="preserve">UDP packet, to which </w:t>
      </w:r>
      <w:r w:rsidR="00B6193F">
        <w:t xml:space="preserve">bulbs connected to the network respond with their </w:t>
      </w:r>
      <w:r w:rsidR="004F168B">
        <w:t xml:space="preserve">current state. </w:t>
      </w:r>
      <w:r w:rsidR="006B1657">
        <w:t>This response contains the IP address of the bulb, as well as its current state</w:t>
      </w:r>
      <w:r w:rsidR="00384012">
        <w:t>, this allows it to be saved in the database for future communication</w:t>
      </w:r>
      <w:r w:rsidR="006B1657">
        <w:t xml:space="preserve">. </w:t>
      </w:r>
      <w:r w:rsidR="004F168B">
        <w:t xml:space="preserve">This response is shown to the </w:t>
      </w:r>
      <w:r w:rsidR="003C3C4A">
        <w:t>user, who can give the bulb a name, which is then sent to another endpoint, which will be mentioned later.</w:t>
      </w:r>
      <w:r w:rsidR="00245DD4">
        <w:t xml:space="preserve"> </w:t>
      </w:r>
    </w:p>
    <w:p w14:paraId="191C0C1F" w14:textId="1593EFA7" w:rsidR="00AD1631" w:rsidRDefault="003F3235" w:rsidP="00AD1631">
      <w:r>
        <w:t xml:space="preserve">“/queryBulb/’ is </w:t>
      </w:r>
      <w:proofErr w:type="gramStart"/>
      <w:r>
        <w:t>similar to</w:t>
      </w:r>
      <w:proofErr w:type="gramEnd"/>
      <w:r>
        <w:t xml:space="preserve"> “/discover/”, except rather than sending a broadcast packet to all </w:t>
      </w:r>
      <w:r w:rsidR="00240B85">
        <w:t>IP addresses, it sends</w:t>
      </w:r>
      <w:r>
        <w:t xml:space="preserve"> </w:t>
      </w:r>
      <w:r w:rsidR="00772B5B">
        <w:t xml:space="preserve">packets to specific addresses to query the state of </w:t>
      </w:r>
      <w:proofErr w:type="gramStart"/>
      <w:r w:rsidR="00240B85">
        <w:t>particular</w:t>
      </w:r>
      <w:r w:rsidR="00772B5B">
        <w:t xml:space="preserve"> bulbs</w:t>
      </w:r>
      <w:proofErr w:type="gramEnd"/>
      <w:r w:rsidR="000B7694">
        <w:t>, either bulbs that are saved in the database, or have recently been discovered.</w:t>
      </w:r>
      <w:r w:rsidR="003A0A92">
        <w:t xml:space="preserve"> This state is then used to update the icon on the user interface, coloured orange if the bulb is turned on, or grey if the bulb is off.</w:t>
      </w:r>
    </w:p>
    <w:p w14:paraId="60ED1106" w14:textId="77777777" w:rsidR="000B3B95" w:rsidRDefault="000B3B95" w:rsidP="000B3B95">
      <w:r>
        <w:lastRenderedPageBreak/>
        <w:t xml:space="preserve">“/toggleBulb/” is the primary endpoint the user will trigger from the user interface, when they click on the icon of a bulb. This action will send a UDP packet to the specific bulb and instruct it to turn off or on, depending on the state of the bulb recorded in Bulb Bop. </w:t>
      </w:r>
    </w:p>
    <w:p w14:paraId="4186E26B" w14:textId="77777777" w:rsidR="0000321F" w:rsidRDefault="0033394F" w:rsidP="00AD1631">
      <w:r>
        <w:t xml:space="preserve">The endpoints that </w:t>
      </w:r>
      <w:r w:rsidR="00363A4C">
        <w:t>control database operations are “/”</w:t>
      </w:r>
      <w:r w:rsidR="002F6D8D">
        <w:t>, “/</w:t>
      </w:r>
      <w:r w:rsidR="00D64677">
        <w:t xml:space="preserve">delete/&lt;str:ip&gt;/”, and </w:t>
      </w:r>
      <w:r w:rsidR="001B3F33">
        <w:t>“/edit/&lt;</w:t>
      </w:r>
      <w:r w:rsidR="00BB62B1">
        <w:t>str:ip&gt;”</w:t>
      </w:r>
      <w:r w:rsidR="00DA2E0C">
        <w:t xml:space="preserve">. </w:t>
      </w:r>
      <w:r w:rsidR="00C26E63">
        <w:t>The “/” endpoint is the index endpoint</w:t>
      </w:r>
      <w:r w:rsidR="00240B85">
        <w:t xml:space="preserve">. When this endpoint is triggered with a GET request, it renders the home page; when it’s triggered with a POST request, </w:t>
      </w:r>
      <w:r w:rsidR="00743A82">
        <w:t>it submits</w:t>
      </w:r>
      <w:r w:rsidR="00FE1F96">
        <w:t xml:space="preserve"> a Django model form. </w:t>
      </w:r>
    </w:p>
    <w:p w14:paraId="29ADF73D" w14:textId="77777777" w:rsidR="003C2C27" w:rsidRDefault="00FE1F96" w:rsidP="00AD1631">
      <w:r>
        <w:t xml:space="preserve">This form is </w:t>
      </w:r>
      <w:r w:rsidR="000E3626">
        <w:t xml:space="preserve">how </w:t>
      </w:r>
      <w:r w:rsidR="006148D0">
        <w:t>Bulb Bop</w:t>
      </w:r>
      <w:r w:rsidR="000E3626">
        <w:t xml:space="preserve"> saves new bulbs in </w:t>
      </w:r>
      <w:r w:rsidR="00BA1657">
        <w:t xml:space="preserve">the database. </w:t>
      </w:r>
      <w:r w:rsidR="003C3C17">
        <w:t>When the form is submitted</w:t>
      </w:r>
      <w:r w:rsidR="00BF0D3A">
        <w:t>,</w:t>
      </w:r>
      <w:r w:rsidR="003C3C17">
        <w:t xml:space="preserve"> it is checked to </w:t>
      </w:r>
      <w:r w:rsidR="00221C91">
        <w:t xml:space="preserve">ensure that it contains no errors. The criteria for this check is that the </w:t>
      </w:r>
      <w:r w:rsidR="00E139B2">
        <w:t>IP</w:t>
      </w:r>
      <w:r w:rsidR="00221C91">
        <w:t xml:space="preserve"> address is valid, and that the name of the bulb is not null. </w:t>
      </w:r>
      <w:r w:rsidR="00B328CA">
        <w:t xml:space="preserve">The other information for the bulb is filled in from the </w:t>
      </w:r>
      <w:r w:rsidR="006A1E82">
        <w:t xml:space="preserve">return from the broadcast packet that was sent during discovery. </w:t>
      </w:r>
    </w:p>
    <w:p w14:paraId="1A07AC44" w14:textId="7E234228" w:rsidR="00687125" w:rsidRDefault="001950FD" w:rsidP="00AD1631">
      <w:r>
        <w:t xml:space="preserve">The next two endpoints are accessible to the user through the edit bulbs page, </w:t>
      </w:r>
      <w:r w:rsidR="00333EB9">
        <w:t>“/delete/</w:t>
      </w:r>
      <w:r w:rsidR="0045531E">
        <w:t>&lt;str:ip&gt;/</w:t>
      </w:r>
      <w:r w:rsidR="00333EB9">
        <w:t>” and “/edit/&lt;str:</w:t>
      </w:r>
      <w:r w:rsidR="0045531E">
        <w:t>ip&gt;/”</w:t>
      </w:r>
      <w:r w:rsidR="008622D6">
        <w:t xml:space="preserve"> </w:t>
      </w:r>
      <w:proofErr w:type="gramStart"/>
      <w:r w:rsidR="008622D6">
        <w:t>both of these</w:t>
      </w:r>
      <w:proofErr w:type="gramEnd"/>
      <w:r w:rsidR="008622D6">
        <w:t xml:space="preserve"> </w:t>
      </w:r>
      <w:r w:rsidR="00E10BC9">
        <w:t xml:space="preserve">endpoints require the </w:t>
      </w:r>
      <w:r w:rsidR="00E139B2">
        <w:t>IP</w:t>
      </w:r>
      <w:r w:rsidR="00E10BC9">
        <w:t xml:space="preserve"> address of the bulb in which they are editing</w:t>
      </w:r>
      <w:r w:rsidR="00DE6F81">
        <w:t xml:space="preserve">, as a unique identifier. </w:t>
      </w:r>
      <w:r w:rsidR="004C453E">
        <w:t>“/delete/&lt;str:</w:t>
      </w:r>
      <w:r w:rsidR="00031F00">
        <w:t xml:space="preserve">ip&gt;/” will delete </w:t>
      </w:r>
      <w:r w:rsidR="003964DC">
        <w:t>the bulb</w:t>
      </w:r>
      <w:r w:rsidR="00595402">
        <w:t xml:space="preserve"> with the specified </w:t>
      </w:r>
      <w:r w:rsidR="00E139B2">
        <w:t>IP</w:t>
      </w:r>
      <w:r w:rsidR="00595402">
        <w:t xml:space="preserve"> address, </w:t>
      </w:r>
      <w:r w:rsidR="002A3A52">
        <w:t>and “/edit/&lt;str:ip&gt;/” will submit a form, that is verified</w:t>
      </w:r>
      <w:r w:rsidR="00AA33C5">
        <w:t>,</w:t>
      </w:r>
      <w:r w:rsidR="002A3A52">
        <w:t xml:space="preserve"> of a new </w:t>
      </w:r>
      <w:r w:rsidR="00E139B2">
        <w:t>IP</w:t>
      </w:r>
      <w:r w:rsidR="002A3A52">
        <w:t xml:space="preserve"> address or name for the bulb</w:t>
      </w:r>
      <w:r w:rsidR="00360FC4">
        <w:t>, this then updates the model in the database for that bulb.</w:t>
      </w:r>
    </w:p>
    <w:p w14:paraId="35F5544D" w14:textId="1837050F" w:rsidR="00B35B3C" w:rsidRDefault="005A5577" w:rsidP="00AD1631">
      <w:r w:rsidRPr="005A5577">
        <w:t>Two endpoints, “/clearSuccess/” and “/clearError/”, are implemented to manage the handling of error and success messages, preventing redundant or repeated displays. </w:t>
      </w:r>
      <w:r w:rsidR="0058631D">
        <w:t>These endpoints are never interacted with</w:t>
      </w:r>
      <w:r w:rsidR="00F0571A">
        <w:t xml:space="preserve"> by the user manually, they are triggered through JavaScript that </w:t>
      </w:r>
      <w:r w:rsidR="0085750E">
        <w:t xml:space="preserve">runs when every page loads. </w:t>
      </w:r>
      <w:r w:rsidR="006F1D65">
        <w:t xml:space="preserve">While this does not interfere with a </w:t>
      </w:r>
      <w:r w:rsidR="00DA520B">
        <w:t xml:space="preserve">message that is being displayed in the </w:t>
      </w:r>
      <w:r w:rsidR="00194B1C">
        <w:t xml:space="preserve">currently loaded </w:t>
      </w:r>
      <w:r w:rsidR="001C29A0">
        <w:t>page</w:t>
      </w:r>
      <w:r w:rsidR="00194B1C">
        <w:t xml:space="preserve">, </w:t>
      </w:r>
      <w:r w:rsidR="001C29A0">
        <w:t xml:space="preserve">it will prevent a message from being </w:t>
      </w:r>
      <w:r w:rsidR="000118DA">
        <w:t xml:space="preserve">displayed in </w:t>
      </w:r>
      <w:r w:rsidR="002E43DC">
        <w:t>another page that the user navigates to.</w:t>
      </w:r>
    </w:p>
    <w:p w14:paraId="39FC97E3" w14:textId="1B31DAFD" w:rsidR="002E43DC" w:rsidRDefault="0057615D" w:rsidP="00AD1631">
      <w:r>
        <w:t xml:space="preserve">There are two endpoints for </w:t>
      </w:r>
      <w:r w:rsidR="0085752D">
        <w:t xml:space="preserve">controlling the audio synchronisation, </w:t>
      </w:r>
      <w:r w:rsidR="007D1C4F">
        <w:t>“/</w:t>
      </w:r>
      <w:r w:rsidR="008B1D46">
        <w:t>activateSync/”, and “/</w:t>
      </w:r>
      <w:r w:rsidR="001F25A6">
        <w:t xml:space="preserve">stopsync/”. These are </w:t>
      </w:r>
      <w:r w:rsidR="008117A2">
        <w:t>self-explanatory</w:t>
      </w:r>
      <w:r w:rsidR="001F25A6">
        <w:t xml:space="preserve">, </w:t>
      </w:r>
      <w:r w:rsidR="002C583F">
        <w:t>“/activateSync/”</w:t>
      </w:r>
      <w:r w:rsidR="00083903">
        <w:t xml:space="preserve">, this endpoint </w:t>
      </w:r>
      <w:r w:rsidR="00411DDD">
        <w:t xml:space="preserve">accepts a POST request that contains the index number of the audio device selected by the user. This then activates the audio sync in </w:t>
      </w:r>
      <w:r w:rsidR="006148D0">
        <w:t>Bulb Bop</w:t>
      </w:r>
      <w:r w:rsidR="00DE3A0F">
        <w:t xml:space="preserve"> for that</w:t>
      </w:r>
      <w:r w:rsidR="00025332">
        <w:t xml:space="preserve"> audio device, </w:t>
      </w:r>
      <w:r w:rsidR="006148D0">
        <w:t>Bulb Bop</w:t>
      </w:r>
      <w:r w:rsidR="00025332">
        <w:t xml:space="preserve"> waits thirty seconds to en</w:t>
      </w:r>
      <w:r w:rsidR="00F223BB">
        <w:t>s</w:t>
      </w:r>
      <w:r w:rsidR="00025332">
        <w:t xml:space="preserve">ure that </w:t>
      </w:r>
      <w:r w:rsidR="00F223BB">
        <w:t xml:space="preserve">the </w:t>
      </w:r>
      <w:r w:rsidR="0064518A">
        <w:t>sync program has activated</w:t>
      </w:r>
      <w:r w:rsidR="00196868">
        <w:t xml:space="preserve">, then it sends a </w:t>
      </w:r>
      <w:r w:rsidR="001E0377">
        <w:t xml:space="preserve">status message to the user interface. </w:t>
      </w:r>
    </w:p>
    <w:p w14:paraId="08AB9339" w14:textId="1B137497" w:rsidR="002755A2" w:rsidRDefault="00FC23D4" w:rsidP="00AD1631">
      <w:r>
        <w:t xml:space="preserve">This concludes the </w:t>
      </w:r>
      <w:r w:rsidR="00C305C4">
        <w:t xml:space="preserve">API endpoints activated by the user or </w:t>
      </w:r>
      <w:r w:rsidR="00635B26">
        <w:t xml:space="preserve">by </w:t>
      </w:r>
      <w:r w:rsidR="00C305C4">
        <w:t>the</w:t>
      </w:r>
      <w:r w:rsidR="00635B26">
        <w:t xml:space="preserve"> </w:t>
      </w:r>
      <w:r w:rsidR="00C305C4">
        <w:t xml:space="preserve">JavaScript </w:t>
      </w:r>
      <w:r w:rsidR="00635B26">
        <w:t xml:space="preserve">that </w:t>
      </w:r>
      <w:r w:rsidR="00C305C4">
        <w:t xml:space="preserve">the pages contain. The next step of this chapter is to discuss how Bulb Bop achieved communication with the bulbs, the documentation that was followed, and the technologies </w:t>
      </w:r>
      <w:r w:rsidR="00107AAE">
        <w:t xml:space="preserve">involved in </w:t>
      </w:r>
      <w:r w:rsidR="00B77837">
        <w:t>its process.</w:t>
      </w:r>
    </w:p>
    <w:p w14:paraId="4C8B5E8A" w14:textId="447079E4" w:rsidR="0051660D" w:rsidRPr="00ED049C" w:rsidRDefault="00274454" w:rsidP="00274454">
      <w:pPr>
        <w:pStyle w:val="Heading2"/>
        <w:numPr>
          <w:ilvl w:val="1"/>
          <w:numId w:val="15"/>
        </w:numPr>
        <w:rPr>
          <w:rFonts w:ascii="Arial Black" w:hAnsi="Arial Black"/>
          <w:b/>
          <w:bCs/>
        </w:rPr>
      </w:pPr>
      <w:bookmarkStart w:id="20" w:name="_Toc197356873"/>
      <w:r w:rsidRPr="00ED049C">
        <w:rPr>
          <w:rFonts w:ascii="Arial Black" w:hAnsi="Arial Black"/>
          <w:b/>
          <w:bCs/>
        </w:rPr>
        <w:lastRenderedPageBreak/>
        <w:t>Bulb Database Model</w:t>
      </w:r>
      <w:bookmarkEnd w:id="20"/>
    </w:p>
    <w:p w14:paraId="3DECE697" w14:textId="203AD970" w:rsidR="00274454" w:rsidRDefault="008F601E" w:rsidP="00274454">
      <w:pPr>
        <w:keepNext/>
      </w:pPr>
      <w:r w:rsidRPr="008F601E">
        <w:rPr>
          <w:noProof/>
        </w:rPr>
        <w:drawing>
          <wp:inline distT="0" distB="0" distL="0" distR="0" wp14:anchorId="0CB45E6E" wp14:editId="4BB3071C">
            <wp:extent cx="5759450" cy="4405630"/>
            <wp:effectExtent l="0" t="0" r="0" b="0"/>
            <wp:docPr id="18898823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882393" name=""/>
                    <pic:cNvPicPr/>
                  </pic:nvPicPr>
                  <pic:blipFill>
                    <a:blip r:embed="rId22"/>
                    <a:stretch>
                      <a:fillRect/>
                    </a:stretch>
                  </pic:blipFill>
                  <pic:spPr>
                    <a:xfrm>
                      <a:off x="0" y="0"/>
                      <a:ext cx="5759450" cy="4405630"/>
                    </a:xfrm>
                    <a:prstGeom prst="rect">
                      <a:avLst/>
                    </a:prstGeom>
                  </pic:spPr>
                </pic:pic>
              </a:graphicData>
            </a:graphic>
          </wp:inline>
        </w:drawing>
      </w:r>
    </w:p>
    <w:p w14:paraId="04934E7C" w14:textId="6E3F4BCF" w:rsidR="00274454" w:rsidRDefault="00274454" w:rsidP="00573C32">
      <w:pPr>
        <w:pStyle w:val="Caption"/>
        <w:jc w:val="center"/>
      </w:pPr>
      <w:r>
        <w:t xml:space="preserve">Figure </w:t>
      </w:r>
      <w:r w:rsidR="00C037D2">
        <w:fldChar w:fldCharType="begin"/>
      </w:r>
      <w:r w:rsidR="00C037D2">
        <w:instrText xml:space="preserve"> SEQ Figure \* ARABIC </w:instrText>
      </w:r>
      <w:r w:rsidR="00C037D2">
        <w:fldChar w:fldCharType="separate"/>
      </w:r>
      <w:r w:rsidR="00447103">
        <w:rPr>
          <w:noProof/>
        </w:rPr>
        <w:t>13</w:t>
      </w:r>
      <w:r w:rsidR="00C037D2">
        <w:rPr>
          <w:noProof/>
        </w:rPr>
        <w:fldChar w:fldCharType="end"/>
      </w:r>
      <w:r>
        <w:t xml:space="preserve"> - Bulb Database Django Model</w:t>
      </w:r>
    </w:p>
    <w:p w14:paraId="7F1F2243" w14:textId="576F00A6" w:rsidR="00274454" w:rsidRDefault="00E21D68" w:rsidP="00274454">
      <w:r>
        <w:t xml:space="preserve">The database design in </w:t>
      </w:r>
      <w:r w:rsidR="00B26F91">
        <w:t xml:space="preserve">this project is </w:t>
      </w:r>
      <w:r w:rsidR="00B477F6">
        <w:t>simple, it only contains one model</w:t>
      </w:r>
      <w:r w:rsidR="00E210B9">
        <w:t>, the bulb. This model consists of seven fields</w:t>
      </w:r>
      <w:r w:rsidR="00635B26">
        <w:t>:</w:t>
      </w:r>
      <w:r w:rsidR="00E210B9">
        <w:t xml:space="preserve"> the IP address, </w:t>
      </w:r>
      <w:r w:rsidR="00266990">
        <w:t>name, state, red, green, blue, temperature</w:t>
      </w:r>
      <w:r w:rsidR="00711C5D">
        <w:t>, and brightness</w:t>
      </w:r>
      <w:r w:rsidR="00266990">
        <w:t xml:space="preserve">. </w:t>
      </w:r>
      <w:r w:rsidR="00602B17">
        <w:t xml:space="preserve">While </w:t>
      </w:r>
      <w:proofErr w:type="gramStart"/>
      <w:r w:rsidR="00602B17">
        <w:t>all of</w:t>
      </w:r>
      <w:proofErr w:type="gramEnd"/>
      <w:r w:rsidR="00602B17">
        <w:t xml:space="preserve"> these fields are updated when a bulb is queried, only </w:t>
      </w:r>
      <w:r w:rsidR="00DF7736">
        <w:t>the IP address, the name,</w:t>
      </w:r>
      <w:r w:rsidR="00C25430">
        <w:t xml:space="preserve"> and</w:t>
      </w:r>
      <w:r w:rsidR="00DF7736">
        <w:t xml:space="preserve"> the </w:t>
      </w:r>
      <w:r w:rsidR="00650349">
        <w:t>state</w:t>
      </w:r>
      <w:r w:rsidR="00C25430">
        <w:t xml:space="preserve"> are used in </w:t>
      </w:r>
      <w:r w:rsidR="006148D0">
        <w:t>Bulb Bop</w:t>
      </w:r>
      <w:r w:rsidR="00C25430">
        <w:t xml:space="preserve">. </w:t>
      </w:r>
      <w:r w:rsidR="00C52315">
        <w:t>For each field</w:t>
      </w:r>
      <w:r w:rsidR="00635B26">
        <w:t>, there are several Django validators applied, which</w:t>
      </w:r>
      <w:r w:rsidR="008F601E">
        <w:t xml:space="preserve"> prevent bulbs from being created unless the </w:t>
      </w:r>
      <w:r w:rsidR="00900A3C">
        <w:t>criteria are met. For example, the IP address must be unique, it cannot be null or blank, and it must be</w:t>
      </w:r>
      <w:r w:rsidR="00DD77A3">
        <w:t xml:space="preserve"> a valid IPV4 address. </w:t>
      </w:r>
    </w:p>
    <w:p w14:paraId="2B4D6652" w14:textId="342A482F" w:rsidR="002A6B33" w:rsidRPr="00274454" w:rsidRDefault="002A6B33" w:rsidP="00274454">
      <w:r>
        <w:t xml:space="preserve">The simple nature of this database means that it is easily </w:t>
      </w:r>
      <w:r w:rsidR="0053588C">
        <w:t>maintainable and</w:t>
      </w:r>
      <w:r>
        <w:t xml:space="preserve"> should Bulb Bop be expanded to handle more brands of bulbs in future, it would be little work to expand it to encompass those bulbs. </w:t>
      </w:r>
    </w:p>
    <w:p w14:paraId="35000C76" w14:textId="6BF95E5B" w:rsidR="005375CC" w:rsidRPr="00ED049C" w:rsidRDefault="004714DC" w:rsidP="00360B65">
      <w:pPr>
        <w:pStyle w:val="Heading2"/>
        <w:numPr>
          <w:ilvl w:val="1"/>
          <w:numId w:val="15"/>
        </w:numPr>
        <w:rPr>
          <w:rFonts w:ascii="Arial Black" w:hAnsi="Arial Black"/>
          <w:b/>
          <w:bCs/>
        </w:rPr>
      </w:pPr>
      <w:bookmarkStart w:id="21" w:name="_Toc197356874"/>
      <w:r w:rsidRPr="00ED049C">
        <w:rPr>
          <w:rFonts w:ascii="Arial Black" w:hAnsi="Arial Black"/>
          <w:b/>
          <w:bCs/>
        </w:rPr>
        <w:t>Bulb communication</w:t>
      </w:r>
      <w:bookmarkEnd w:id="21"/>
    </w:p>
    <w:p w14:paraId="6646AB97" w14:textId="1F7AA04E" w:rsidR="00B77837" w:rsidRDefault="00E82FD4" w:rsidP="00AD1631">
      <w:r>
        <w:t>One</w:t>
      </w:r>
      <w:r w:rsidR="0030332F">
        <w:t xml:space="preserve"> of the reasons that the Wiz brand of bulbs was chosen for this project was the </w:t>
      </w:r>
      <w:r w:rsidR="00DA5613">
        <w:t>level of documentation about the bulb</w:t>
      </w:r>
      <w:r>
        <w:t xml:space="preserve"> </w:t>
      </w:r>
      <w:r>
        <w:fldChar w:fldCharType="begin"/>
      </w:r>
      <w:r w:rsidR="00EB72CE">
        <w:instrText xml:space="preserve"> ADDIN ZOTERO_ITEM CSL_CITATION {"citationID":"ofhUiZoa","properties":{"formattedCitation":"(4)","plainCitation":"(4)","noteIndex":0},"citationItems":[{"id":5,"uris":["http://zotero.org/users/local/iChuLWie/items/65W87XBL"],"itemData":{"id":5,"type":"webpage","title":"WiZ Pro API Reference","URL":"https://docs.pro.wizconnected.com/#introduction","accessed":{"date-parts":[["2025",4,19]]}}}],"schema":"https://github.com/citation-style-language/schema/raw/master/csl-citation.json"} </w:instrText>
      </w:r>
      <w:r>
        <w:fldChar w:fldCharType="separate"/>
      </w:r>
      <w:r w:rsidR="00EB72CE" w:rsidRPr="00EB72CE">
        <w:rPr>
          <w:rFonts w:cs="Arial"/>
        </w:rPr>
        <w:t>(4)</w:t>
      </w:r>
      <w:r>
        <w:fldChar w:fldCharType="end"/>
      </w:r>
      <w:r w:rsidR="00275B7C">
        <w:t>. To</w:t>
      </w:r>
      <w:r w:rsidR="0055128B">
        <w:t xml:space="preserve"> augment this, there is also</w:t>
      </w:r>
      <w:r w:rsidR="00302AC0">
        <w:t xml:space="preserve"> a </w:t>
      </w:r>
      <w:r w:rsidR="00275B7C">
        <w:t>Python</w:t>
      </w:r>
      <w:r w:rsidR="00302AC0">
        <w:t xml:space="preserve"> package called, </w:t>
      </w:r>
      <w:r w:rsidR="00B31B14">
        <w:t xml:space="preserve">‘pywizlight’ which utilises this documentation to provide communication </w:t>
      </w:r>
      <w:r w:rsidR="009B4515">
        <w:t xml:space="preserve">to wiz devices </w:t>
      </w:r>
      <w:r w:rsidR="009B4515">
        <w:fldChar w:fldCharType="begin"/>
      </w:r>
      <w:r w:rsidR="00EB72CE">
        <w:instrText xml:space="preserve"> ADDIN ZOTERO_ITEM CSL_CITATION {"citationID":"BAe7oOwz","properties":{"formattedCitation":"(5)","plainCitation":"(5)","noteIndex":0},"citationItems":[{"id":7,"uris":["http://zotero.org/users/local/iChuLWie/items/YQMW9MWN"],"itemData":{"id":7,"type":"software","abstract":"A python connector for WiZ devices","genre":"Python","license":"MIT","note":"original-date: 2020-02-18T22:05:09Z","source":"GitHub","title":"sbidy/pywizlight","URL":"https://github.com/sbidy/pywizlight","author":[{"family":"Traub","given":"Stephan"}],"accessed":{"date-parts":[["2025",4,19]]},"issued":{"date-parts":[["2025",4,18]]}}}],"schema":"https://github.com/citation-style-language/schema/raw/master/csl-citation.json"} </w:instrText>
      </w:r>
      <w:r w:rsidR="009B4515">
        <w:fldChar w:fldCharType="separate"/>
      </w:r>
      <w:r w:rsidR="00EB72CE" w:rsidRPr="00EB72CE">
        <w:rPr>
          <w:rFonts w:cs="Arial"/>
        </w:rPr>
        <w:t>(5)</w:t>
      </w:r>
      <w:r w:rsidR="009B4515">
        <w:fldChar w:fldCharType="end"/>
      </w:r>
      <w:r w:rsidR="00275B7C">
        <w:t>I did not use this package and primarily relied on the Wiz documentation to enable communication with</w:t>
      </w:r>
      <w:r w:rsidR="00C9355D">
        <w:t xml:space="preserve"> the bulbs. </w:t>
      </w:r>
    </w:p>
    <w:p w14:paraId="23EC61F7" w14:textId="77777777" w:rsidR="005D4009" w:rsidRDefault="005D4009" w:rsidP="00573C32">
      <w:pPr>
        <w:keepNext/>
        <w:jc w:val="center"/>
      </w:pPr>
      <w:r w:rsidRPr="005D4009">
        <w:rPr>
          <w:noProof/>
        </w:rPr>
        <w:lastRenderedPageBreak/>
        <w:drawing>
          <wp:inline distT="0" distB="0" distL="0" distR="0" wp14:anchorId="795BE279" wp14:editId="6DC5AEE4">
            <wp:extent cx="3346134" cy="6019800"/>
            <wp:effectExtent l="0" t="0" r="6985" b="0"/>
            <wp:docPr id="6938200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20034" name=""/>
                    <pic:cNvPicPr/>
                  </pic:nvPicPr>
                  <pic:blipFill>
                    <a:blip r:embed="rId23"/>
                    <a:stretch>
                      <a:fillRect/>
                    </a:stretch>
                  </pic:blipFill>
                  <pic:spPr>
                    <a:xfrm>
                      <a:off x="0" y="0"/>
                      <a:ext cx="3351224" cy="6028958"/>
                    </a:xfrm>
                    <a:prstGeom prst="rect">
                      <a:avLst/>
                    </a:prstGeom>
                  </pic:spPr>
                </pic:pic>
              </a:graphicData>
            </a:graphic>
          </wp:inline>
        </w:drawing>
      </w:r>
    </w:p>
    <w:p w14:paraId="3B00112A" w14:textId="087A2CE8" w:rsidR="005D4009" w:rsidRDefault="005D4009" w:rsidP="00573C32">
      <w:pPr>
        <w:pStyle w:val="Caption"/>
        <w:jc w:val="center"/>
      </w:pPr>
      <w:r>
        <w:t xml:space="preserve">Figure </w:t>
      </w:r>
      <w:r w:rsidR="00C037D2">
        <w:fldChar w:fldCharType="begin"/>
      </w:r>
      <w:r w:rsidR="00C037D2">
        <w:instrText xml:space="preserve"> SEQ Figure \* ARABIC </w:instrText>
      </w:r>
      <w:r w:rsidR="00C037D2">
        <w:fldChar w:fldCharType="separate"/>
      </w:r>
      <w:r w:rsidR="00447103">
        <w:rPr>
          <w:noProof/>
        </w:rPr>
        <w:t>14</w:t>
      </w:r>
      <w:r w:rsidR="00C037D2">
        <w:rPr>
          <w:noProof/>
        </w:rPr>
        <w:fldChar w:fldCharType="end"/>
      </w:r>
      <w:r>
        <w:t xml:space="preserve"> - Excerpt from API Reference Site</w:t>
      </w:r>
    </w:p>
    <w:p w14:paraId="36DB0341" w14:textId="23B34625" w:rsidR="0092456B" w:rsidRDefault="006A5343" w:rsidP="00AD1631">
      <w:r>
        <w:t xml:space="preserve">Utilising the </w:t>
      </w:r>
      <w:r w:rsidR="00946E44">
        <w:t xml:space="preserve">API reference, </w:t>
      </w:r>
      <w:r w:rsidR="00D347FF">
        <w:t xml:space="preserve">five UDP packets have been </w:t>
      </w:r>
      <w:r w:rsidR="00946E44">
        <w:t xml:space="preserve">implemented </w:t>
      </w:r>
      <w:r w:rsidR="00D347FF">
        <w:t>for</w:t>
      </w:r>
      <w:r w:rsidR="00E65B77">
        <w:t xml:space="preserve"> </w:t>
      </w:r>
      <w:r w:rsidR="00AB326A">
        <w:t xml:space="preserve">Bulb Bop </w:t>
      </w:r>
      <w:r w:rsidR="00D347FF">
        <w:t xml:space="preserve">to </w:t>
      </w:r>
      <w:r w:rsidR="00AB326A">
        <w:t>use</w:t>
      </w:r>
      <w:r w:rsidR="00B81D5B">
        <w:t>.</w:t>
      </w:r>
      <w:r w:rsidR="002C764E">
        <w:t xml:space="preserve"> </w:t>
      </w:r>
      <w:r w:rsidR="00654810">
        <w:t>T</w:t>
      </w:r>
      <w:r w:rsidR="002C764E">
        <w:t>wo other UDP packets</w:t>
      </w:r>
      <w:r w:rsidR="00654810">
        <w:t xml:space="preserve"> are also present</w:t>
      </w:r>
      <w:r w:rsidR="002C764E">
        <w:t xml:space="preserve">, which are not currently used, but can be implemented in further development. </w:t>
      </w:r>
      <w:r w:rsidR="006F6BA9">
        <w:t>The seven total packets have the following functions</w:t>
      </w:r>
      <w:r w:rsidR="00AB326A">
        <w:t>:</w:t>
      </w:r>
      <w:r w:rsidR="006F6BA9">
        <w:t xml:space="preserve"> </w:t>
      </w:r>
      <w:r w:rsidR="00FB71BE">
        <w:t xml:space="preserve">bulb discovery, turn on bulb, turn off bulb, turn to half brightness, turn to full brightness, </w:t>
      </w:r>
      <w:r w:rsidR="001A0A03">
        <w:t xml:space="preserve">bulb registration, and turn bulb to colour. Bulb </w:t>
      </w:r>
      <w:r w:rsidR="0054585C">
        <w:t>registration and</w:t>
      </w:r>
      <w:r w:rsidR="001A0A03">
        <w:t xml:space="preserve"> </w:t>
      </w:r>
      <w:r w:rsidR="00AB326A">
        <w:t xml:space="preserve">turning the bulb to a colour are unused by Bulb Bop, while both were used in the development of Bulb Bop, so </w:t>
      </w:r>
      <w:r w:rsidR="001A0A03">
        <w:t xml:space="preserve">it was unfeasible to </w:t>
      </w:r>
      <w:r w:rsidR="004F6630">
        <w:t xml:space="preserve">implement them properly in the time given for the project. </w:t>
      </w:r>
    </w:p>
    <w:p w14:paraId="24EFB2D1" w14:textId="77777777" w:rsidR="00811AD7" w:rsidRDefault="00811AD7" w:rsidP="00811AD7">
      <w:pPr>
        <w:keepNext/>
      </w:pPr>
      <w:r w:rsidRPr="00811AD7">
        <w:rPr>
          <w:noProof/>
        </w:rPr>
        <w:lastRenderedPageBreak/>
        <w:drawing>
          <wp:inline distT="0" distB="0" distL="0" distR="0" wp14:anchorId="18852B7F" wp14:editId="34E62F52">
            <wp:extent cx="5759450" cy="4353560"/>
            <wp:effectExtent l="0" t="0" r="0" b="8890"/>
            <wp:docPr id="574881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881301" name=""/>
                    <pic:cNvPicPr/>
                  </pic:nvPicPr>
                  <pic:blipFill>
                    <a:blip r:embed="rId24"/>
                    <a:stretch>
                      <a:fillRect/>
                    </a:stretch>
                  </pic:blipFill>
                  <pic:spPr>
                    <a:xfrm>
                      <a:off x="0" y="0"/>
                      <a:ext cx="5759450" cy="4353560"/>
                    </a:xfrm>
                    <a:prstGeom prst="rect">
                      <a:avLst/>
                    </a:prstGeom>
                  </pic:spPr>
                </pic:pic>
              </a:graphicData>
            </a:graphic>
          </wp:inline>
        </w:drawing>
      </w:r>
    </w:p>
    <w:p w14:paraId="6B02DCF5" w14:textId="6B183FCE" w:rsidR="00811AD7" w:rsidRDefault="00811AD7" w:rsidP="00573C32">
      <w:pPr>
        <w:pStyle w:val="Caption"/>
        <w:jc w:val="center"/>
      </w:pPr>
      <w:r>
        <w:t xml:space="preserve">Figure </w:t>
      </w:r>
      <w:r w:rsidR="00C037D2">
        <w:fldChar w:fldCharType="begin"/>
      </w:r>
      <w:r w:rsidR="00C037D2">
        <w:instrText xml:space="preserve"> SEQ Figure \* ARABIC </w:instrText>
      </w:r>
      <w:r w:rsidR="00C037D2">
        <w:fldChar w:fldCharType="separate"/>
      </w:r>
      <w:r w:rsidR="00447103">
        <w:rPr>
          <w:noProof/>
        </w:rPr>
        <w:t>15</w:t>
      </w:r>
      <w:r w:rsidR="00C037D2">
        <w:rPr>
          <w:noProof/>
        </w:rPr>
        <w:fldChar w:fldCharType="end"/>
      </w:r>
      <w:r>
        <w:t xml:space="preserve"> - Query Bulb </w:t>
      </w:r>
      <w:r w:rsidR="00B81D5B">
        <w:t>Function</w:t>
      </w:r>
      <w:r>
        <w:t xml:space="preserve"> that parses the bulb packet </w:t>
      </w:r>
      <w:r w:rsidR="00495669">
        <w:t>response</w:t>
      </w:r>
    </w:p>
    <w:p w14:paraId="51D50679" w14:textId="49F0BACE" w:rsidR="002D634C" w:rsidRDefault="001218A5" w:rsidP="00AD1631">
      <w:r>
        <w:t>F</w:t>
      </w:r>
      <w:r w:rsidR="00DB0FDC">
        <w:t>unctions that can read and parse the return</w:t>
      </w:r>
      <w:r w:rsidR="007B3338">
        <w:t>ed</w:t>
      </w:r>
      <w:r w:rsidR="00DB0FDC">
        <w:t xml:space="preserve"> UDP packets from the bulbs</w:t>
      </w:r>
      <w:r>
        <w:t xml:space="preserve"> have also been implemented</w:t>
      </w:r>
      <w:r w:rsidR="00DB0FDC">
        <w:t xml:space="preserve">. These packets contain information that allows </w:t>
      </w:r>
      <w:r w:rsidR="006148D0">
        <w:t>Bulb Bop</w:t>
      </w:r>
      <w:r w:rsidR="00DB0FDC">
        <w:t xml:space="preserve"> to update the bulb object </w:t>
      </w:r>
      <w:r w:rsidR="000C3FF8">
        <w:t xml:space="preserve">and database model </w:t>
      </w:r>
      <w:r w:rsidR="00DB0FDC">
        <w:t xml:space="preserve">with their current state. </w:t>
      </w:r>
      <w:r w:rsidR="009E62E6">
        <w:t>This allows the index view</w:t>
      </w:r>
      <w:r w:rsidR="007F0682">
        <w:t>, for instance,</w:t>
      </w:r>
      <w:r w:rsidR="009E62E6">
        <w:t xml:space="preserve"> to change the colour of the bulb icons depending on the current state of the bulbs. </w:t>
      </w:r>
    </w:p>
    <w:p w14:paraId="3D99FAAE" w14:textId="74B89968" w:rsidR="00FF0654" w:rsidRDefault="00B53A15" w:rsidP="00AD1631">
      <w:r>
        <w:t xml:space="preserve">One of the </w:t>
      </w:r>
      <w:r w:rsidR="0019441A">
        <w:t>unused</w:t>
      </w:r>
      <w:r>
        <w:t xml:space="preserve"> functions</w:t>
      </w:r>
      <w:r w:rsidR="00E304B7">
        <w:t xml:space="preserve"> to turn a bulb to a specific colour</w:t>
      </w:r>
      <w:r w:rsidR="00874E81">
        <w:t xml:space="preserve">, was implemented in the initial designs of the project. However, upon expanding the project to </w:t>
      </w:r>
      <w:r w:rsidR="00755139">
        <w:t>work with multiple types of bulbs (colour changing, or non-colour changing)</w:t>
      </w:r>
      <w:r w:rsidR="001E5008">
        <w:t xml:space="preserve"> this caused an issue with bulbs that do not change colour. </w:t>
      </w:r>
      <w:r w:rsidR="00227C21">
        <w:t xml:space="preserve">It is difficult and currently beyond the </w:t>
      </w:r>
      <w:r w:rsidR="00005736">
        <w:t xml:space="preserve">capabilities of Bulb Bop to </w:t>
      </w:r>
      <w:r w:rsidR="00E37F93">
        <w:t xml:space="preserve">distinguish between types of bulbs. This </w:t>
      </w:r>
      <w:r w:rsidR="00B47EDF">
        <w:t>difficulty in communication is why this function is currently unused.</w:t>
      </w:r>
      <w:r w:rsidR="00C72F65">
        <w:t xml:space="preserve"> This has also been marked for future development.</w:t>
      </w:r>
    </w:p>
    <w:p w14:paraId="5A6C90C8" w14:textId="193C2DE4" w:rsidR="00C47D82" w:rsidRPr="00ED049C" w:rsidRDefault="00861B31" w:rsidP="00861B31">
      <w:pPr>
        <w:pStyle w:val="Heading2"/>
        <w:numPr>
          <w:ilvl w:val="1"/>
          <w:numId w:val="15"/>
        </w:numPr>
        <w:rPr>
          <w:rFonts w:ascii="Arial Black" w:hAnsi="Arial Black"/>
          <w:b/>
          <w:bCs/>
        </w:rPr>
      </w:pPr>
      <w:bookmarkStart w:id="22" w:name="_Toc197356875"/>
      <w:r w:rsidRPr="00ED049C">
        <w:rPr>
          <w:rFonts w:ascii="Arial Black" w:hAnsi="Arial Black"/>
          <w:b/>
          <w:bCs/>
        </w:rPr>
        <w:t>Host Audio Parsing</w:t>
      </w:r>
      <w:bookmarkEnd w:id="22"/>
    </w:p>
    <w:p w14:paraId="2A337914" w14:textId="77777777" w:rsidR="003E40C8" w:rsidRDefault="00861B31" w:rsidP="00861B31">
      <w:r>
        <w:t>The reason that Python</w:t>
      </w:r>
      <w:r w:rsidR="000472C1">
        <w:t xml:space="preserve"> was used</w:t>
      </w:r>
      <w:r>
        <w:t xml:space="preserve"> over Java was that </w:t>
      </w:r>
      <w:r w:rsidR="00E63604">
        <w:t>P</w:t>
      </w:r>
      <w:r>
        <w:t>ython</w:t>
      </w:r>
      <w:r w:rsidR="003E4764">
        <w:t xml:space="preserve"> ha</w:t>
      </w:r>
      <w:r w:rsidR="0041259F">
        <w:t>s easy</w:t>
      </w:r>
      <w:r w:rsidR="003E4764">
        <w:t xml:space="preserve"> access to the audio of the host machine. </w:t>
      </w:r>
      <w:r w:rsidR="00AE5599">
        <w:t>Initially</w:t>
      </w:r>
      <w:r w:rsidR="00D347FF">
        <w:t>, only PyAudio was used, and Bulb Bop was able to access microphones attached to the host machine;</w:t>
      </w:r>
      <w:r w:rsidR="00ED657E">
        <w:t xml:space="preserve"> however, then </w:t>
      </w:r>
      <w:r w:rsidR="00F85A7D">
        <w:t>P</w:t>
      </w:r>
      <w:r w:rsidR="00ED657E">
        <w:t>yAudioWPatch</w:t>
      </w:r>
      <w:r w:rsidR="00F85A7D">
        <w:t xml:space="preserve"> was discovered</w:t>
      </w:r>
      <w:r w:rsidR="00ED657E">
        <w:t xml:space="preserve">. </w:t>
      </w:r>
    </w:p>
    <w:p w14:paraId="17783933" w14:textId="20E40B8F" w:rsidR="00C92FC3" w:rsidRDefault="002E4A17" w:rsidP="00861B31">
      <w:r>
        <w:t xml:space="preserve">PyAudioWPatch </w:t>
      </w:r>
      <w:r w:rsidR="00F964DE">
        <w:t xml:space="preserve">takes advantage of </w:t>
      </w:r>
      <w:r w:rsidR="004C3814">
        <w:t>Windows Audio Session API (WASAPI)</w:t>
      </w:r>
      <w:r w:rsidR="00B94C85">
        <w:t xml:space="preserve"> </w:t>
      </w:r>
      <w:r w:rsidR="00B94C85">
        <w:fldChar w:fldCharType="begin"/>
      </w:r>
      <w:r w:rsidR="00EB72CE">
        <w:instrText xml:space="preserve"> ADDIN ZOTERO_ITEM CSL_CITATION {"citationID":"SBBtJz6x","properties":{"formattedCitation":"(3)","plainCitation":"(3)","noteIndex":0},"citationItems":[{"id":8,"uris":["http://zotero.org/users/local/iChuLWie/items/I76CCDAC"],"itemData":{"id":8,"type":"webpage","abstract":"About WASAPI","language":"en-us","title":"About WASAPI - Win32 apps","URL":"https://learn.microsoft.com/en-us/windows/win32/coreaudio/wasapi","author":[{"family":"drewbatgit","given":""}],"accessed":{"date-parts":[["2025",4,19]]},"issued":{"date-parts":[["2021",6,1]]}}}],"schema":"https://github.com/citation-style-language/schema/raw/master/csl-citation.json"} </w:instrText>
      </w:r>
      <w:r w:rsidR="00B94C85">
        <w:fldChar w:fldCharType="separate"/>
      </w:r>
      <w:r w:rsidR="00EB72CE" w:rsidRPr="00EB72CE">
        <w:rPr>
          <w:rFonts w:cs="Arial"/>
        </w:rPr>
        <w:t>(3)</w:t>
      </w:r>
      <w:r w:rsidR="00B94C85">
        <w:fldChar w:fldCharType="end"/>
      </w:r>
      <w:r w:rsidR="00721452">
        <w:t xml:space="preserve">, </w:t>
      </w:r>
      <w:r w:rsidR="001D038D">
        <w:t>which</w:t>
      </w:r>
      <w:r w:rsidR="00721452">
        <w:t xml:space="preserve"> allows </w:t>
      </w:r>
      <w:r w:rsidR="00797699">
        <w:t xml:space="preserve">the audio of output devices to be </w:t>
      </w:r>
      <w:r w:rsidR="00F41EBE">
        <w:t>intercepted and parsed by the library</w:t>
      </w:r>
      <w:r w:rsidR="00861B84">
        <w:t xml:space="preserve">. </w:t>
      </w:r>
      <w:r w:rsidR="001C5AC4">
        <w:t>This allows</w:t>
      </w:r>
      <w:r w:rsidR="003C52B6">
        <w:t xml:space="preserve"> </w:t>
      </w:r>
      <w:r w:rsidR="006148D0">
        <w:t>Bulb Bop</w:t>
      </w:r>
      <w:r w:rsidR="00C7523A">
        <w:t xml:space="preserve"> </w:t>
      </w:r>
      <w:r w:rsidR="00892517">
        <w:t>to be</w:t>
      </w:r>
      <w:r w:rsidR="00C7523A">
        <w:t xml:space="preserve"> able</w:t>
      </w:r>
      <w:r w:rsidR="00C3174F">
        <w:t xml:space="preserve"> to parse music played from </w:t>
      </w:r>
      <w:r w:rsidR="00C7523A">
        <w:t>local machine</w:t>
      </w:r>
      <w:r w:rsidR="00C3174F">
        <w:t xml:space="preserve"> and </w:t>
      </w:r>
      <w:r w:rsidR="00E21F4C">
        <w:t>control the lights accordingly</w:t>
      </w:r>
      <w:r w:rsidR="00CC5AD0">
        <w:t xml:space="preserve">, this is a considerable improvement over </w:t>
      </w:r>
      <w:r w:rsidR="00C86F62">
        <w:t xml:space="preserve">having to use </w:t>
      </w:r>
      <w:r w:rsidR="006148D0">
        <w:t>Bulb Bop</w:t>
      </w:r>
      <w:r w:rsidR="00C86F62">
        <w:t xml:space="preserve"> </w:t>
      </w:r>
      <w:r w:rsidR="000E58A5">
        <w:t>with a microphone which would have picked up all</w:t>
      </w:r>
      <w:r w:rsidR="00DD62BC">
        <w:t xml:space="preserve"> stray noises, making the beat detection a much harder task (using a microphone is still as possible as using a speaker is). </w:t>
      </w:r>
      <w:r w:rsidR="00C92FC3">
        <w:t xml:space="preserve">On Linux PyAudioWPatch does not work, as WASAPI </w:t>
      </w:r>
      <w:r w:rsidR="00D2392D">
        <w:t xml:space="preserve">is a </w:t>
      </w:r>
      <w:r w:rsidR="000F7B71">
        <w:t>W</w:t>
      </w:r>
      <w:r w:rsidR="00D2392D">
        <w:t xml:space="preserve">indows only API, however, </w:t>
      </w:r>
      <w:r w:rsidR="00B36EFA">
        <w:t xml:space="preserve">this can be overcome by </w:t>
      </w:r>
      <w:r w:rsidR="00D2392D">
        <w:t xml:space="preserve">using PulseAudio on a Linux machine, it is easy to </w:t>
      </w:r>
      <w:r w:rsidR="004D50C8">
        <w:t>create a loopback of a speaker so that it registers as an input device.</w:t>
      </w:r>
    </w:p>
    <w:p w14:paraId="02FA7CFF" w14:textId="249E4BF5" w:rsidR="00697DB7" w:rsidRDefault="004B3B3A" w:rsidP="00BE1520">
      <w:r>
        <w:t>So,</w:t>
      </w:r>
      <w:r w:rsidR="00AF575C">
        <w:t xml:space="preserve"> due to this </w:t>
      </w:r>
      <w:r w:rsidR="00C7523A">
        <w:t>Bulb Bop</w:t>
      </w:r>
      <w:r w:rsidR="00AF575C">
        <w:t xml:space="preserve"> had access to the raw audio output of a selected microphone or speaker of </w:t>
      </w:r>
      <w:r w:rsidR="00CA7287">
        <w:t xml:space="preserve">the host machine. </w:t>
      </w:r>
      <w:r>
        <w:t>This,</w:t>
      </w:r>
      <w:r w:rsidR="008E0E10">
        <w:t xml:space="preserve"> however, was unhelpful when it comes to detecting beats, as </w:t>
      </w:r>
      <w:r w:rsidR="002874AD">
        <w:t xml:space="preserve">PyAudio (or </w:t>
      </w:r>
      <w:r w:rsidR="002874AD">
        <w:lastRenderedPageBreak/>
        <w:t xml:space="preserve">PyAudioWPatch) </w:t>
      </w:r>
      <w:r w:rsidR="0051682E">
        <w:t>return</w:t>
      </w:r>
      <w:r w:rsidR="002874AD">
        <w:t xml:space="preserve"> a stream of un-processed data. </w:t>
      </w:r>
      <w:r w:rsidR="00477AFC">
        <w:t xml:space="preserve">This un-processed data needed to be sorted into frequencies and amplitudes, </w:t>
      </w:r>
      <w:r w:rsidR="000606F1">
        <w:t>necessitating</w:t>
      </w:r>
      <w:r w:rsidR="00477AFC">
        <w:t xml:space="preserve"> </w:t>
      </w:r>
      <w:r w:rsidR="00BC0982">
        <w:t xml:space="preserve">the use of Fast Fourier Transformations. </w:t>
      </w:r>
      <w:r>
        <w:t>This,</w:t>
      </w:r>
      <w:r w:rsidR="00BC0982">
        <w:t xml:space="preserve"> however, is a complicated </w:t>
      </w:r>
      <w:r w:rsidR="004077E6">
        <w:t>process</w:t>
      </w:r>
      <w:r w:rsidR="007908B5">
        <w:t>. A</w:t>
      </w:r>
      <w:r w:rsidR="00F01DBD">
        <w:t xml:space="preserve"> repository was</w:t>
      </w:r>
      <w:r w:rsidR="004077E6">
        <w:t xml:space="preserve"> found </w:t>
      </w:r>
      <w:r w:rsidR="006E011C">
        <w:t>GitHub that would handle this calculation, Realtime_PyAudio_FFT</w:t>
      </w:r>
      <w:r w:rsidR="00364AE1">
        <w:t xml:space="preserve"> </w:t>
      </w:r>
      <w:r w:rsidR="00364AE1">
        <w:fldChar w:fldCharType="begin"/>
      </w:r>
      <w:r w:rsidR="00EB72CE">
        <w:instrText xml:space="preserve"> ADDIN ZOTERO_ITEM CSL_CITATION {"citationID":"xyZF5UQm","properties":{"formattedCitation":"(6)","plainCitation":"(6)","noteIndex":0},"citationItems":[{"id":10,"uris":["http://zotero.org/users/local/iChuLWie/items/RG4QI662"],"itemData":{"id":10,"type":"webpage","title":"aiXander/Realtime_PyAudio_FFT: Realtime audio analysis in Python, using PyAudio and Numpy to extract and visualize FFT features from streaming audio.","URL":"https://github.com/aiXander/Realtime_PyAudio_FFT","accessed":{"date-parts":[["2025",4,19]]}}}],"schema":"https://github.com/citation-style-language/schema/raw/master/csl-citation.json"} </w:instrText>
      </w:r>
      <w:r w:rsidR="00364AE1">
        <w:fldChar w:fldCharType="separate"/>
      </w:r>
      <w:r w:rsidR="00EB72CE" w:rsidRPr="00EB72CE">
        <w:rPr>
          <w:rFonts w:cs="Arial"/>
        </w:rPr>
        <w:t>(6)</w:t>
      </w:r>
      <w:r w:rsidR="00364AE1">
        <w:fldChar w:fldCharType="end"/>
      </w:r>
      <w:r w:rsidR="00843D62">
        <w:t>, which was added as a submodule to Bulb Bop</w:t>
      </w:r>
      <w:r w:rsidR="00364AE1">
        <w:t xml:space="preserve">. The repository itself was </w:t>
      </w:r>
      <w:r w:rsidR="00A7188A">
        <w:t>helpful;</w:t>
      </w:r>
      <w:r w:rsidR="00364AE1">
        <w:t xml:space="preserve"> however, it was not designed for </w:t>
      </w:r>
      <w:r w:rsidR="00FD7766">
        <w:t xml:space="preserve">the </w:t>
      </w:r>
      <w:r w:rsidR="00364AE1">
        <w:t>needs</w:t>
      </w:r>
      <w:r w:rsidR="00FD7766">
        <w:t xml:space="preserve"> of Bulb Bop</w:t>
      </w:r>
      <w:r w:rsidR="00364AE1">
        <w:t>, th</w:t>
      </w:r>
      <w:r w:rsidR="00FD7766">
        <w:t>us</w:t>
      </w:r>
      <w:r w:rsidR="00364AE1">
        <w:t xml:space="preserve"> </w:t>
      </w:r>
      <w:r w:rsidR="00FD7766">
        <w:t>it was modified to suit</w:t>
      </w:r>
      <w:r w:rsidR="00F2683E">
        <w:t xml:space="preserve">, changes can be seen on its repository </w:t>
      </w:r>
      <w:r w:rsidR="003551D6">
        <w:fldChar w:fldCharType="begin"/>
      </w:r>
      <w:r w:rsidR="00F636EE">
        <w:instrText xml:space="preserve"> ADDIN ZOTERO_ITEM CSL_CITATION {"citationID":"d9e88Anj","properties":{"formattedCitation":"(7)","plainCitation":"(7)","noteIndex":0},"citationItems":[{"id":"M3gqRtCB/1Lj0E4LP","uris":["http://zotero.org/users/local/iChuLWie/items/Y77BUIEL"],"itemData":{"id":32,"type":"software","abstract":"Realtime audio analysis in Python, using PyAudio and Numpy to extract and visualize FFT features from streaming audio.","genre":"Python","note":"original-date: 2024-11-08T17:26:11Z","source":"GitHub","title":"RyanMcClean/Realtime_PyAudio_FFT","URL":"https://github.com/RyanMcClean/Realtime_PyAudio_FFT","author":[{"family":"McClean","given":"Ryan"}],"accessed":{"date-parts":[["2025",5,3]]},"issued":{"date-parts":[["2025",4,24]]}}}],"schema":"https://github.com/citation-style-language/schema/raw/master/csl-citation.json"} </w:instrText>
      </w:r>
      <w:r w:rsidR="003551D6">
        <w:fldChar w:fldCharType="separate"/>
      </w:r>
      <w:r w:rsidR="00EB72CE" w:rsidRPr="00EB72CE">
        <w:rPr>
          <w:rFonts w:cs="Arial"/>
        </w:rPr>
        <w:t>(7)</w:t>
      </w:r>
      <w:r w:rsidR="003551D6">
        <w:fldChar w:fldCharType="end"/>
      </w:r>
      <w:r w:rsidR="00AB426A">
        <w:t xml:space="preserve">. This meant making it work with PyAudioWPatch, but it had to still work with </w:t>
      </w:r>
      <w:r w:rsidR="00FD6164">
        <w:t>PyAudio (to allow it to work on Windows and on Linux).</w:t>
      </w:r>
    </w:p>
    <w:p w14:paraId="27F3AB8E" w14:textId="77777777" w:rsidR="00BD082C" w:rsidRDefault="006014B1" w:rsidP="00BD082C">
      <w:pPr>
        <w:keepNext/>
      </w:pPr>
      <w:r w:rsidRPr="006014B1">
        <w:rPr>
          <w:noProof/>
        </w:rPr>
        <w:drawing>
          <wp:inline distT="0" distB="0" distL="0" distR="0" wp14:anchorId="176B6066" wp14:editId="724F8CCD">
            <wp:extent cx="5759450" cy="2468880"/>
            <wp:effectExtent l="0" t="0" r="0" b="7620"/>
            <wp:docPr id="18268515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851591" name="Picture 1" descr="A screenshot of a computer&#10;&#10;AI-generated content may be incorrect."/>
                    <pic:cNvPicPr/>
                  </pic:nvPicPr>
                  <pic:blipFill>
                    <a:blip r:embed="rId25"/>
                    <a:stretch>
                      <a:fillRect/>
                    </a:stretch>
                  </pic:blipFill>
                  <pic:spPr>
                    <a:xfrm>
                      <a:off x="0" y="0"/>
                      <a:ext cx="5759450" cy="2468880"/>
                    </a:xfrm>
                    <a:prstGeom prst="rect">
                      <a:avLst/>
                    </a:prstGeom>
                  </pic:spPr>
                </pic:pic>
              </a:graphicData>
            </a:graphic>
          </wp:inline>
        </w:drawing>
      </w:r>
    </w:p>
    <w:p w14:paraId="1993D98C" w14:textId="4DBA18B6" w:rsidR="00AD387D" w:rsidRDefault="00BD082C" w:rsidP="00573C32">
      <w:pPr>
        <w:pStyle w:val="Caption"/>
        <w:jc w:val="center"/>
      </w:pPr>
      <w:r>
        <w:t xml:space="preserve">Figure </w:t>
      </w:r>
      <w:r w:rsidR="00C037D2">
        <w:fldChar w:fldCharType="begin"/>
      </w:r>
      <w:r w:rsidR="00C037D2">
        <w:instrText xml:space="preserve"> SEQ Figure \* ARABIC </w:instrText>
      </w:r>
      <w:r w:rsidR="00C037D2">
        <w:fldChar w:fldCharType="separate"/>
      </w:r>
      <w:r w:rsidR="00447103">
        <w:rPr>
          <w:noProof/>
        </w:rPr>
        <w:t>16</w:t>
      </w:r>
      <w:r w:rsidR="00C037D2">
        <w:rPr>
          <w:noProof/>
        </w:rPr>
        <w:fldChar w:fldCharType="end"/>
      </w:r>
      <w:r>
        <w:t xml:space="preserve"> - List of commits to </w:t>
      </w:r>
      <w:r w:rsidR="00FA6154">
        <w:t xml:space="preserve">Realtime_PyAudio_FFT </w:t>
      </w:r>
      <w:r>
        <w:t>submodule</w:t>
      </w:r>
    </w:p>
    <w:p w14:paraId="192F025F" w14:textId="41BE6E83" w:rsidR="00BE1520" w:rsidRDefault="008C6A62" w:rsidP="00BE1520">
      <w:r>
        <w:t>Realtime_PyAudio_FFT was</w:t>
      </w:r>
      <w:r w:rsidR="00F87D9F">
        <w:t xml:space="preserve"> changed so that rather than visualising the audio output </w:t>
      </w:r>
      <w:r w:rsidR="002235E4">
        <w:t xml:space="preserve">the repository would </w:t>
      </w:r>
      <w:r w:rsidR="003309D8">
        <w:t xml:space="preserve">instead </w:t>
      </w:r>
      <w:r w:rsidR="001776E5">
        <w:t xml:space="preserve">just return the stream of frequencies and amplitudes that are being produced by the </w:t>
      </w:r>
      <w:r w:rsidR="00E63395">
        <w:t>audio device</w:t>
      </w:r>
      <w:r w:rsidR="009C17E6">
        <w:t>. T</w:t>
      </w:r>
      <w:r w:rsidR="00031F09">
        <w:t xml:space="preserve">o make the </w:t>
      </w:r>
      <w:r w:rsidR="00B640FE">
        <w:t>software</w:t>
      </w:r>
      <w:r w:rsidR="00031F09">
        <w:t xml:space="preserve"> more </w:t>
      </w:r>
      <w:r w:rsidR="00B640FE">
        <w:t>robust, the repository</w:t>
      </w:r>
      <w:r w:rsidR="008F672D">
        <w:t xml:space="preserve"> was a</w:t>
      </w:r>
      <w:r w:rsidR="00B640FE">
        <w:t>ls</w:t>
      </w:r>
      <w:r w:rsidR="008F672D">
        <w:t>o</w:t>
      </w:r>
      <w:r w:rsidR="0025006B">
        <w:t xml:space="preserve"> changed so that it would </w:t>
      </w:r>
      <w:r w:rsidR="00425CAB">
        <w:t xml:space="preserve">use the ‘PyAudioWPatch’ </w:t>
      </w:r>
      <w:r w:rsidR="004B3B3A">
        <w:t>library,</w:t>
      </w:r>
      <w:r w:rsidR="00425CAB">
        <w:t xml:space="preserve"> if possible, but would </w:t>
      </w:r>
      <w:r w:rsidR="00F8429A">
        <w:t>fall back to ‘PyAudio’ if ‘PyAudioWPatch’ is not available (i.e. on Linux rather than Windows</w:t>
      </w:r>
      <w:r w:rsidR="0088077D">
        <w:t xml:space="preserve">). </w:t>
      </w:r>
      <w:r w:rsidR="00153056">
        <w:t xml:space="preserve">Another change that made, was the editing of channels </w:t>
      </w:r>
      <w:r w:rsidR="00607EBF">
        <w:t xml:space="preserve">from one to two, </w:t>
      </w:r>
      <w:r w:rsidR="00153056">
        <w:t xml:space="preserve">and </w:t>
      </w:r>
      <w:r w:rsidR="001C06FB">
        <w:t>audio rate</w:t>
      </w:r>
      <w:r w:rsidR="00891569">
        <w:t xml:space="preserve">, this was necessary to </w:t>
      </w:r>
      <w:r w:rsidR="00B11EFA">
        <w:t xml:space="preserve">allow the use of speakers with </w:t>
      </w:r>
      <w:r w:rsidR="006148D0">
        <w:t>Bulb Bo</w:t>
      </w:r>
      <w:r w:rsidR="008B76ED">
        <w:t>p</w:t>
      </w:r>
      <w:r w:rsidR="00B11EFA">
        <w:t xml:space="preserve">, </w:t>
      </w:r>
      <w:r w:rsidR="004E1A38">
        <w:t xml:space="preserve">as speakers often use </w:t>
      </w:r>
      <w:r w:rsidR="00CC7BDF">
        <w:t xml:space="preserve">two channels, for left and right, </w:t>
      </w:r>
      <w:r w:rsidR="006435EB">
        <w:t xml:space="preserve">they also </w:t>
      </w:r>
      <w:r w:rsidR="00194B99">
        <w:t xml:space="preserve">tend to use a higher rate </w:t>
      </w:r>
      <w:r w:rsidR="006A7A09">
        <w:t xml:space="preserve">for the audio than </w:t>
      </w:r>
      <w:r w:rsidR="00F55BB9">
        <w:t>microphones do.</w:t>
      </w:r>
    </w:p>
    <w:p w14:paraId="30642458" w14:textId="0F3EB30F" w:rsidR="0067114F" w:rsidRDefault="008773AB" w:rsidP="00BE1520">
      <w:r>
        <w:t>With the libraries and changes made above</w:t>
      </w:r>
      <w:r w:rsidR="009B68DA">
        <w:t>,</w:t>
      </w:r>
      <w:r>
        <w:t xml:space="preserve"> once the user selects an audio device and </w:t>
      </w:r>
      <w:r w:rsidR="00D53EA9">
        <w:t>clicks to start the sync</w:t>
      </w:r>
      <w:r w:rsidR="00FD1EC2">
        <w:t xml:space="preserve">hronisation of music, </w:t>
      </w:r>
      <w:r w:rsidR="006148D0">
        <w:t>Bulb Bop</w:t>
      </w:r>
      <w:r w:rsidR="00FD1EC2">
        <w:t xml:space="preserve"> will start </w:t>
      </w:r>
      <w:r w:rsidR="00B105CA">
        <w:t xml:space="preserve">a stream of amplitudes and </w:t>
      </w:r>
      <w:r w:rsidR="00C46B33">
        <w:t xml:space="preserve">frequencies. </w:t>
      </w:r>
      <w:r w:rsidR="002858D0">
        <w:t xml:space="preserve">This stream is then parsed by </w:t>
      </w:r>
      <w:r w:rsidR="006148D0">
        <w:t>Bulb Bop</w:t>
      </w:r>
      <w:r w:rsidR="002858D0">
        <w:t xml:space="preserve"> and using the beat detection algo</w:t>
      </w:r>
      <w:r w:rsidR="00E12C7F">
        <w:t>rithm</w:t>
      </w:r>
      <w:r w:rsidR="007E6582">
        <w:t xml:space="preserve"> </w:t>
      </w:r>
      <w:r w:rsidR="00DB4CE6">
        <w:t xml:space="preserve">will send UDP packets to the bulb(s) to </w:t>
      </w:r>
      <w:r w:rsidR="005109CC">
        <w:t xml:space="preserve">turn them up, or down, in brightness in time with each other and the music. </w:t>
      </w:r>
      <w:r w:rsidR="00FD5FC0">
        <w:t>This beat detection algorithm is what will be discussed in the final section in this chapter.</w:t>
      </w:r>
    </w:p>
    <w:p w14:paraId="7ADBA12A" w14:textId="2079331A" w:rsidR="00FD5FC0" w:rsidRPr="00ED049C" w:rsidRDefault="00FD5FC0" w:rsidP="001A4279">
      <w:pPr>
        <w:pStyle w:val="Heading2"/>
        <w:numPr>
          <w:ilvl w:val="1"/>
          <w:numId w:val="15"/>
        </w:numPr>
        <w:rPr>
          <w:rFonts w:ascii="Arial Black" w:hAnsi="Arial Black"/>
          <w:b/>
          <w:bCs/>
        </w:rPr>
      </w:pPr>
      <w:bookmarkStart w:id="23" w:name="_Toc197356876"/>
      <w:r w:rsidRPr="00ED049C">
        <w:rPr>
          <w:rFonts w:ascii="Arial Black" w:hAnsi="Arial Black"/>
          <w:b/>
          <w:bCs/>
        </w:rPr>
        <w:t>Beat Detection Algorithm</w:t>
      </w:r>
      <w:bookmarkEnd w:id="23"/>
    </w:p>
    <w:p w14:paraId="6F3679C8" w14:textId="1BC0684B" w:rsidR="00BE1520" w:rsidRDefault="00F8040E" w:rsidP="00BE1520">
      <w:r>
        <w:t xml:space="preserve">Now </w:t>
      </w:r>
      <w:r w:rsidR="006148D0">
        <w:t>Bulb Bop</w:t>
      </w:r>
      <w:r>
        <w:t xml:space="preserve"> is getting a stream of </w:t>
      </w:r>
      <w:r w:rsidR="0057439D">
        <w:t>computed frequencies and amplitudes from the audio device</w:t>
      </w:r>
      <w:r w:rsidR="00ED1E2D">
        <w:t xml:space="preserve">, </w:t>
      </w:r>
      <w:r w:rsidR="00581A86">
        <w:t xml:space="preserve">as the final </w:t>
      </w:r>
      <w:r w:rsidR="00C04FBC">
        <w:t xml:space="preserve">goal of the project is to </w:t>
      </w:r>
      <w:r w:rsidR="00EB40E9">
        <w:t xml:space="preserve">have the </w:t>
      </w:r>
      <w:r w:rsidR="005C29D8">
        <w:t>beat of the music be what influences the control of the bulbs</w:t>
      </w:r>
      <w:r w:rsidR="007435C4">
        <w:t xml:space="preserve">, </w:t>
      </w:r>
      <w:r w:rsidR="00887ED2">
        <w:t xml:space="preserve">the audio data will need to be manipulated to detect the beat. </w:t>
      </w:r>
      <w:r w:rsidR="00EB6D54">
        <w:t xml:space="preserve">From my research this is </w:t>
      </w:r>
      <w:r w:rsidR="005E7969">
        <w:t xml:space="preserve">an extremely difficult task, </w:t>
      </w:r>
      <w:r w:rsidR="008C5A90">
        <w:t xml:space="preserve">a lot of beat detection does not happen in real-time, rather it observes an audio file in </w:t>
      </w:r>
      <w:r w:rsidR="00247075">
        <w:t>its</w:t>
      </w:r>
      <w:r w:rsidR="008C5A90">
        <w:t xml:space="preserve"> entirety</w:t>
      </w:r>
      <w:r w:rsidR="00E868EA">
        <w:t xml:space="preserve"> and detects the beat that way</w:t>
      </w:r>
      <w:r w:rsidR="007F598B">
        <w:t xml:space="preserve"> </w:t>
      </w:r>
      <w:r w:rsidR="007F598B">
        <w:fldChar w:fldCharType="begin"/>
      </w:r>
      <w:r w:rsidR="00EB72CE">
        <w:instrText xml:space="preserve"> ADDIN ZOTERO_ITEM CSL_CITATION {"citationID":"3vXz5iXZ","properties":{"formattedCitation":"(8)","plainCitation":"(8)","noteIndex":0},"citationItems":[{"id":15,"uris":["http://zotero.org/users/local/iChuLWie/items/898VQTMZ"],"itemData":{"id":15,"type":"entry-encyclopedia","abstract":"In signal analysis, beat detection is using computer software or computer hardware to detect the beat of a musical score. There are many methods available and beat detection is always a tradeoff between accuracy and speed. Beat detectors are common in music visualization software such as some media player plugins. The algorithms used may utilize simple statistical models based on sound energy or may involve sophisticated comb filter networks or other means. They may be fast enough to run in real time or may be so slow as to only be able to analyze short sections of songs.","container-title":"Wikipedia","language":"en","license":"Creative Commons Attribution-ShareAlike License","note":"Page Version ID: 1019885396","source":"Wikipedia","title":"Beat detection","URL":"https://en.wikipedia.org/w/index.php?title=Beat_detection&amp;oldid=1019885396","accessed":{"date-parts":[["2025",4,20]]},"issued":{"date-parts":[["2021",4,25]]}}}],"schema":"https://github.com/citation-style-language/schema/raw/master/csl-citation.json"} </w:instrText>
      </w:r>
      <w:r w:rsidR="007F598B">
        <w:fldChar w:fldCharType="separate"/>
      </w:r>
      <w:r w:rsidR="00EB72CE" w:rsidRPr="00EB72CE">
        <w:rPr>
          <w:rFonts w:cs="Arial"/>
        </w:rPr>
        <w:t>(8)</w:t>
      </w:r>
      <w:r w:rsidR="007F598B">
        <w:fldChar w:fldCharType="end"/>
      </w:r>
      <w:r w:rsidR="00E868EA">
        <w:t xml:space="preserve">. </w:t>
      </w:r>
      <w:r w:rsidR="00467E2F">
        <w:t>Inspiration was taken from</w:t>
      </w:r>
      <w:r w:rsidR="00E0066D">
        <w:t xml:space="preserve"> an example of beat detection that is used in real-time</w:t>
      </w:r>
      <w:r w:rsidR="001529B5">
        <w:t xml:space="preserve"> </w:t>
      </w:r>
      <w:r w:rsidR="001529B5">
        <w:fldChar w:fldCharType="begin"/>
      </w:r>
      <w:r w:rsidR="00EB72CE">
        <w:instrText xml:space="preserve"> ADDIN ZOTERO_ITEM CSL_CITATION {"citationID":"iXvOuvex","properties":{"formattedCitation":"(9)","plainCitation":"(9)","noteIndex":0},"citationItems":[{"id":13,"uris":["http://zotero.org/users/local/iChuLWie/items/CF9XYMHD"],"itemData":{"id":13,"type":"webpage","title":"Beat detection algorithm – Parallelcube","URL":"https://www.parallelcube.com/2018/03/30/beat-detection-algorithm/","accessed":{"date-parts":[["2025",4,20]]},"issued":{"date-parts":[["2018",3,18]]}}}],"schema":"https://github.com/citation-style-language/schema/raw/master/csl-citation.json"} </w:instrText>
      </w:r>
      <w:r w:rsidR="001529B5">
        <w:fldChar w:fldCharType="separate"/>
      </w:r>
      <w:r w:rsidR="00EB72CE" w:rsidRPr="00EB72CE">
        <w:rPr>
          <w:rFonts w:cs="Arial"/>
        </w:rPr>
        <w:t>(9)</w:t>
      </w:r>
      <w:r w:rsidR="001529B5">
        <w:fldChar w:fldCharType="end"/>
      </w:r>
      <w:r w:rsidR="0020408A">
        <w:t>, this example comes with formulas that w</w:t>
      </w:r>
      <w:r w:rsidR="00903CF5">
        <w:t>ere</w:t>
      </w:r>
      <w:r w:rsidR="0020408A">
        <w:t xml:space="preserve"> adapt</w:t>
      </w:r>
      <w:r w:rsidR="00903CF5">
        <w:t>ed or created</w:t>
      </w:r>
      <w:r w:rsidR="0020408A">
        <w:t xml:space="preserve"> to serve the purposes of </w:t>
      </w:r>
      <w:r w:rsidR="006148D0">
        <w:t>Bulb Bop</w:t>
      </w:r>
      <w:r w:rsidR="0020408A">
        <w:t>.</w:t>
      </w:r>
    </w:p>
    <w:p w14:paraId="69794A53" w14:textId="0FBB6934" w:rsidR="0020408A" w:rsidRDefault="00D80F11" w:rsidP="00BE1520">
      <w:r>
        <w:t>When it c</w:t>
      </w:r>
      <w:r w:rsidR="00966518">
        <w:t>ame</w:t>
      </w:r>
      <w:r>
        <w:t xml:space="preserve"> to </w:t>
      </w:r>
      <w:r w:rsidR="00966518">
        <w:t xml:space="preserve">parsing audio for </w:t>
      </w:r>
      <w:r w:rsidR="006148D0">
        <w:t>Bulb Bop</w:t>
      </w:r>
      <w:r w:rsidR="00607F94">
        <w:t xml:space="preserve">, the </w:t>
      </w:r>
      <w:r w:rsidR="00966518">
        <w:t>initial task</w:t>
      </w:r>
      <w:r w:rsidR="00607F94">
        <w:t xml:space="preserve"> was to figure out the frequencies that needed </w:t>
      </w:r>
      <w:r w:rsidR="001731B4">
        <w:t>to be considered</w:t>
      </w:r>
      <w:r w:rsidR="00607F94">
        <w:t xml:space="preserve">, and which ones could be ignored. </w:t>
      </w:r>
      <w:r w:rsidR="00E05472">
        <w:t>U</w:t>
      </w:r>
      <w:r w:rsidR="00607F94">
        <w:t xml:space="preserve">ltimately </w:t>
      </w:r>
      <w:r w:rsidR="00E05472">
        <w:t xml:space="preserve">it was </w:t>
      </w:r>
      <w:r w:rsidR="00607F94">
        <w:t xml:space="preserve">decided that all frequencies over </w:t>
      </w:r>
      <w:r w:rsidR="003C074A">
        <w:t>one hundred and fifty hertz were to be ignored. Th</w:t>
      </w:r>
      <w:r w:rsidR="0050126E">
        <w:t>is is because the</w:t>
      </w:r>
      <w:r w:rsidR="003C074A">
        <w:t xml:space="preserve"> higher frequencies </w:t>
      </w:r>
      <w:r w:rsidR="00D82AC7">
        <w:t xml:space="preserve">contain vocals and other instruments that are not </w:t>
      </w:r>
      <w:r w:rsidR="009077A3">
        <w:t>indicative of a beat in the m</w:t>
      </w:r>
      <w:r w:rsidR="001731B4">
        <w:t>usi</w:t>
      </w:r>
      <w:r w:rsidR="0050126E">
        <w:t>c</w:t>
      </w:r>
      <w:r w:rsidR="009077A3">
        <w:t xml:space="preserve">. The lower </w:t>
      </w:r>
      <w:r w:rsidR="00A544E2">
        <w:t>frequencies,</w:t>
      </w:r>
      <w:r w:rsidR="009077A3">
        <w:t xml:space="preserve"> however, are where </w:t>
      </w:r>
      <w:r w:rsidR="00A544E2">
        <w:t>most of</w:t>
      </w:r>
      <w:r w:rsidR="00E140CB">
        <w:t xml:space="preserve"> the drums</w:t>
      </w:r>
      <w:r w:rsidR="00EF3FD7">
        <w:t xml:space="preserve"> are</w:t>
      </w:r>
      <w:r w:rsidR="00857F1D">
        <w:t xml:space="preserve"> contained, this is where the beat will be most </w:t>
      </w:r>
      <w:r w:rsidR="00DB0644">
        <w:t>easily detect</w:t>
      </w:r>
      <w:r w:rsidR="00172DF9">
        <w:t>i</w:t>
      </w:r>
      <w:r w:rsidR="00DB0644">
        <w:t>ble</w:t>
      </w:r>
      <w:r w:rsidR="00857F1D">
        <w:t xml:space="preserve">, and therefore these are the frequencies that </w:t>
      </w:r>
      <w:r w:rsidR="006148D0">
        <w:t>Bulb Bop</w:t>
      </w:r>
      <w:r w:rsidR="00653667">
        <w:t xml:space="preserve"> will be using in the beat detection. </w:t>
      </w:r>
      <w:r w:rsidR="00712A39">
        <w:t xml:space="preserve">The rest of this section will cover the input of </w:t>
      </w:r>
      <w:r w:rsidR="00FD0A24">
        <w:t>frequencies and amplitudes and how it is manipulated to define a threshold for beat detection.</w:t>
      </w:r>
    </w:p>
    <w:p w14:paraId="13CA1645" w14:textId="77777777" w:rsidR="00A606A1" w:rsidRDefault="00A606A1" w:rsidP="00BE1520"/>
    <w:p w14:paraId="03E2AE4D" w14:textId="77777777" w:rsidR="00A606A1" w:rsidRDefault="00A606A1" w:rsidP="00BE1520"/>
    <w:p w14:paraId="45F7AE1D" w14:textId="0F9A7F33" w:rsidR="00A606A1" w:rsidRPr="00F225B3" w:rsidRDefault="00F70317" w:rsidP="00BE1520">
      <m:oMathPara>
        <m:oMathParaPr>
          <m:jc m:val="center"/>
        </m:oMathParaPr>
        <m:oMath>
          <m:r>
            <m:rPr>
              <m:sty m:val="bi"/>
            </m:rPr>
            <w:rPr>
              <w:rFonts w:ascii="Cambria Math" w:hAnsi="Cambria Math" w:cs="Arial"/>
              <w:sz w:val="72"/>
              <w:szCs w:val="72"/>
            </w:rPr>
            <m:t>E=</m:t>
          </m:r>
          <m:nary>
            <m:naryPr>
              <m:chr m:val="∑"/>
              <m:limLoc m:val="undOvr"/>
              <m:grow m:val="1"/>
              <m:ctrlPr>
                <w:rPr>
                  <w:rFonts w:ascii="Cambria Math" w:hAnsi="Cambria Math" w:cs="Arial"/>
                  <w:b/>
                  <w:bCs/>
                  <w:i/>
                  <w:sz w:val="72"/>
                  <w:szCs w:val="72"/>
                </w:rPr>
              </m:ctrlPr>
            </m:naryPr>
            <m:sub>
              <m:r>
                <m:rPr>
                  <m:sty m:val="bi"/>
                </m:rPr>
                <w:rPr>
                  <w:rFonts w:ascii="Cambria Math" w:hAnsi="Cambria Math" w:cs="Arial"/>
                  <w:sz w:val="72"/>
                  <w:szCs w:val="72"/>
                </w:rPr>
                <m:t>i=k</m:t>
              </m:r>
            </m:sub>
            <m:sup>
              <m:r>
                <m:rPr>
                  <m:sty m:val="bi"/>
                </m:rPr>
                <w:rPr>
                  <w:rFonts w:ascii="Cambria Math" w:hAnsi="Cambria Math" w:cs="Arial"/>
                  <w:sz w:val="72"/>
                  <w:szCs w:val="72"/>
                </w:rPr>
                <m:t>k+n</m:t>
              </m:r>
            </m:sup>
            <m:e>
              <m:r>
                <m:rPr>
                  <m:sty m:val="bi"/>
                </m:rPr>
                <w:rPr>
                  <w:rFonts w:ascii="Cambria Math" w:hAnsi="Cambria Math" w:cs="Arial"/>
                  <w:sz w:val="72"/>
                  <w:szCs w:val="72"/>
                </w:rPr>
                <m:t>FFT</m:t>
              </m:r>
              <m:d>
                <m:dPr>
                  <m:begChr m:val="["/>
                  <m:endChr m:val="]"/>
                  <m:ctrlPr>
                    <w:rPr>
                      <w:rFonts w:ascii="Cambria Math" w:hAnsi="Cambria Math" w:cs="Arial"/>
                      <w:b/>
                      <w:bCs/>
                      <w:i/>
                      <w:sz w:val="72"/>
                      <w:szCs w:val="72"/>
                    </w:rPr>
                  </m:ctrlPr>
                </m:dPr>
                <m:e>
                  <m:r>
                    <m:rPr>
                      <m:sty m:val="bi"/>
                    </m:rPr>
                    <w:rPr>
                      <w:rFonts w:ascii="Cambria Math" w:hAnsi="Cambria Math" w:cs="Arial"/>
                      <w:sz w:val="72"/>
                      <w:szCs w:val="72"/>
                    </w:rPr>
                    <m:t>i</m:t>
                  </m:r>
                </m:e>
              </m:d>
            </m:e>
          </m:nary>
        </m:oMath>
      </m:oMathPara>
    </w:p>
    <w:p w14:paraId="35D7E103" w14:textId="77777777" w:rsidR="00E71569" w:rsidRDefault="00E71569" w:rsidP="00BE1520"/>
    <w:p w14:paraId="1D55F5F2" w14:textId="138C220E" w:rsidR="00375900" w:rsidRDefault="00587FD6" w:rsidP="00BE1520">
      <w:r>
        <w:t xml:space="preserve">The above equation is </w:t>
      </w:r>
      <w:r w:rsidR="001266D3">
        <w:t xml:space="preserve">how </w:t>
      </w:r>
      <w:r w:rsidR="006148D0">
        <w:t>Bulb Bop</w:t>
      </w:r>
      <w:r w:rsidR="001266D3">
        <w:t xml:space="preserve"> gets the </w:t>
      </w:r>
      <w:r w:rsidR="000303BD">
        <w:t>sum of</w:t>
      </w:r>
      <w:r w:rsidR="00E71569">
        <w:t xml:space="preserve"> the amplitudes (</w:t>
      </w:r>
      <w:r w:rsidR="00FF7C7F">
        <w:t>E</w:t>
      </w:r>
      <w:r w:rsidR="00E71569">
        <w:t>) for a particular set of frequencies</w:t>
      </w:r>
      <w:r w:rsidR="00F225B3">
        <w:t xml:space="preserve"> (i to k+n)</w:t>
      </w:r>
      <w:r w:rsidR="00EB27E8">
        <w:t xml:space="preserve">. This is achieved by calculating the sum of </w:t>
      </w:r>
      <w:r w:rsidR="00FF7C7F">
        <w:t xml:space="preserve">the </w:t>
      </w:r>
      <w:r w:rsidR="00D2771C">
        <w:t>Fast Fourier Transformation (FFT)</w:t>
      </w:r>
      <w:r w:rsidR="00FF7C7F">
        <w:t xml:space="preserve"> amplitudes (FFT</w:t>
      </w:r>
      <w:r w:rsidR="002A7C7E">
        <w:t>[i]</w:t>
      </w:r>
      <w:r w:rsidR="00FF7C7F">
        <w:t xml:space="preserve">) </w:t>
      </w:r>
      <w:r w:rsidR="002A7C7E">
        <w:t xml:space="preserve">where ‘i’ is the </w:t>
      </w:r>
      <w:r w:rsidR="00496684">
        <w:t xml:space="preserve">frequency. </w:t>
      </w:r>
      <w:r w:rsidR="006B46B2">
        <w:t>This is done for the range i</w:t>
      </w:r>
      <w:r w:rsidR="00401A70">
        <w:t xml:space="preserve">=k, i.e. the starting frequency of the </w:t>
      </w:r>
      <w:r w:rsidR="002E0832">
        <w:t>sum, and k+n</w:t>
      </w:r>
      <w:r w:rsidR="00927A37">
        <w:t xml:space="preserve">, where k+n is the max frequency of the sum. </w:t>
      </w:r>
      <w:r w:rsidR="00E64FE1">
        <w:t xml:space="preserve">In </w:t>
      </w:r>
      <w:r w:rsidR="006148D0">
        <w:t>Bulb Bop</w:t>
      </w:r>
      <w:r w:rsidR="00E64FE1">
        <w:t xml:space="preserve"> this is done for three ranges of frequencies, wher</w:t>
      </w:r>
      <w:r w:rsidR="00082805">
        <w:t xml:space="preserve">e n always equals 50, but i is equal to, </w:t>
      </w:r>
      <w:r w:rsidR="003921C5">
        <w:t xml:space="preserve">0, 50, and 100. </w:t>
      </w:r>
      <w:r w:rsidR="00023147">
        <w:t xml:space="preserve">This leaves </w:t>
      </w:r>
      <w:r w:rsidR="006148D0">
        <w:t>Bulb Bop</w:t>
      </w:r>
      <w:r w:rsidR="00023147">
        <w:t xml:space="preserve"> with a sum of amplitudes, from </w:t>
      </w:r>
      <w:r w:rsidR="00DD6604">
        <w:t>0</w:t>
      </w:r>
      <w:r w:rsidR="00172DF9">
        <w:t>-</w:t>
      </w:r>
      <w:r w:rsidR="00375900">
        <w:t>49hz, 50</w:t>
      </w:r>
      <w:r w:rsidR="00172DF9">
        <w:t>-</w:t>
      </w:r>
      <w:r w:rsidR="00375900">
        <w:t>99hz, 100</w:t>
      </w:r>
      <w:r w:rsidR="00172DF9">
        <w:t>-</w:t>
      </w:r>
      <w:r w:rsidR="00375900">
        <w:t>149hz. Every frequency ab</w:t>
      </w:r>
      <w:r w:rsidR="00F075F7">
        <w:t>ove</w:t>
      </w:r>
      <w:r w:rsidR="00375900">
        <w:t xml:space="preserve"> 150hz is ignored.</w:t>
      </w:r>
    </w:p>
    <w:p w14:paraId="65E94D88" w14:textId="77777777" w:rsidR="00F225B3" w:rsidRDefault="00F225B3" w:rsidP="00BE1520"/>
    <w:p w14:paraId="072D18E4" w14:textId="33BCB92C" w:rsidR="00A606A1" w:rsidRPr="00F225B3" w:rsidRDefault="00F225B3" w:rsidP="00BE1520">
      <m:oMathPara>
        <m:oMathParaPr>
          <m:jc m:val="center"/>
        </m:oMathParaPr>
        <m:oMath>
          <m:r>
            <w:rPr>
              <w:rFonts w:ascii="Cambria Math" w:hAnsi="Cambria Math" w:cs="Arial"/>
              <w:sz w:val="56"/>
              <w:szCs w:val="56"/>
            </w:rPr>
            <m:t>H=</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0</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1</m:t>
              </m:r>
            </m:sub>
          </m:sSub>
          <m:r>
            <w:rPr>
              <w:rFonts w:ascii="Cambria Math" w:hAnsi="Cambria Math" w:cs="Arial"/>
              <w:sz w:val="56"/>
              <w:szCs w:val="56"/>
            </w:rPr>
            <m:t>,…</m:t>
          </m:r>
          <m:sSub>
            <m:sSubPr>
              <m:ctrlPr>
                <w:rPr>
                  <w:rFonts w:ascii="Cambria Math" w:hAnsi="Cambria Math" w:cs="Arial"/>
                  <w:i/>
                  <w:sz w:val="56"/>
                  <w:szCs w:val="56"/>
                </w:rPr>
              </m:ctrlPr>
            </m:sSubPr>
            <m:e>
              <m:r>
                <w:rPr>
                  <w:rFonts w:ascii="Cambria Math" w:hAnsi="Cambria Math" w:cs="Arial"/>
                  <w:sz w:val="56"/>
                  <w:szCs w:val="56"/>
                </w:rPr>
                <m:t>E</m:t>
              </m:r>
            </m:e>
            <m:sub>
              <m:r>
                <w:rPr>
                  <w:rFonts w:ascii="Cambria Math" w:hAnsi="Cambria Math" w:cs="Arial"/>
                  <w:sz w:val="56"/>
                  <w:szCs w:val="56"/>
                </w:rPr>
                <m:t>t</m:t>
              </m:r>
              <m:d>
                <m:dPr>
                  <m:ctrlPr>
                    <w:rPr>
                      <w:rFonts w:ascii="Cambria Math" w:hAnsi="Cambria Math" w:cs="Arial"/>
                      <w:i/>
                      <w:sz w:val="56"/>
                      <w:szCs w:val="56"/>
                    </w:rPr>
                  </m:ctrlPr>
                </m:dPr>
                <m:e>
                  <m:r>
                    <w:rPr>
                      <w:rFonts w:ascii="Cambria Math" w:hAnsi="Cambria Math" w:cs="Arial"/>
                      <w:sz w:val="56"/>
                      <w:szCs w:val="56"/>
                    </w:rPr>
                    <m:t>buffersize</m:t>
                  </m:r>
                </m:e>
              </m:d>
            </m:sub>
          </m:sSub>
          <m:r>
            <m:rPr>
              <m:sty m:val="p"/>
            </m:rPr>
            <w:rPr>
              <w:rFonts w:ascii="Cambria Math" w:hAnsi="Cambria Math" w:cs="Arial"/>
              <w:sz w:val="56"/>
              <w:szCs w:val="56"/>
            </w:rPr>
            <w:br/>
          </m:r>
        </m:oMath>
      </m:oMathPara>
    </w:p>
    <w:p w14:paraId="1A6CC100" w14:textId="004927E8" w:rsidR="00F225B3" w:rsidRDefault="00BE6D81" w:rsidP="00BE1520">
      <w:r>
        <w:t>This sum of amplitudes</w:t>
      </w:r>
      <w:r w:rsidR="00677410">
        <w:t xml:space="preserve"> is then </w:t>
      </w:r>
      <w:r w:rsidR="004D3FF2">
        <w:t>added to an array</w:t>
      </w:r>
      <w:r w:rsidR="000A2D38">
        <w:t xml:space="preserve">, one amplitude for each unit time. The unit of time in this case is </w:t>
      </w:r>
      <w:r w:rsidR="005F04D9">
        <w:t>dependent</w:t>
      </w:r>
      <w:r w:rsidR="000A2D38">
        <w:t xml:space="preserve"> on how fast the host machine </w:t>
      </w:r>
      <w:r>
        <w:t>can</w:t>
      </w:r>
      <w:r w:rsidR="000A2D38">
        <w:t xml:space="preserve"> compute the amp</w:t>
      </w:r>
      <w:r>
        <w:t xml:space="preserve">litudes of the audio data which it is manipulating. </w:t>
      </w:r>
      <w:r w:rsidR="00C72A3C">
        <w:t xml:space="preserve">This means that an average can be calculated for each array of </w:t>
      </w:r>
      <w:r w:rsidR="00501454">
        <w:t>amplitudes, this is done as below.</w:t>
      </w:r>
    </w:p>
    <w:p w14:paraId="2563CF29" w14:textId="77777777" w:rsidR="00501454" w:rsidRDefault="00501454" w:rsidP="00BE1520"/>
    <w:p w14:paraId="3C72D34F" w14:textId="7EB68DE1" w:rsidR="00501454" w:rsidRPr="00ED36D6" w:rsidRDefault="00000000" w:rsidP="00BE1520">
      <w:pPr>
        <w:rPr>
          <w:rFonts w:eastAsiaTheme="minorEastAsia"/>
          <w:sz w:val="40"/>
          <w:szCs w:val="40"/>
        </w:rPr>
      </w:pPr>
      <m:oMathPara>
        <m:oMath>
          <m:func>
            <m:funcPr>
              <m:ctrlPr>
                <w:rPr>
                  <w:rFonts w:ascii="Cambria Math" w:eastAsiaTheme="minorEastAsia" w:hAnsi="Cambria Math"/>
                  <w:i/>
                  <w:sz w:val="40"/>
                  <w:szCs w:val="40"/>
                </w:rPr>
              </m:ctrlPr>
            </m:funcPr>
            <m:fName>
              <m:r>
                <w:rPr>
                  <w:rFonts w:ascii="Cambria Math" w:eastAsiaTheme="minorEastAsia" w:hAnsi="Cambria Math"/>
                  <w:sz w:val="40"/>
                  <w:szCs w:val="40"/>
                </w:rPr>
                <m:t>avg</m:t>
              </m:r>
            </m:fName>
            <m:e>
              <m:d>
                <m:dPr>
                  <m:ctrlPr>
                    <w:rPr>
                      <w:rFonts w:ascii="Cambria Math" w:eastAsiaTheme="minorEastAsia" w:hAnsi="Cambria Math"/>
                      <w:i/>
                      <w:sz w:val="40"/>
                      <w:szCs w:val="40"/>
                    </w:rPr>
                  </m:ctrlPr>
                </m:dPr>
                <m:e>
                  <m:r>
                    <w:rPr>
                      <w:rFonts w:ascii="Cambria Math" w:eastAsiaTheme="minorEastAsia" w:hAnsi="Cambria Math"/>
                      <w:sz w:val="40"/>
                      <w:szCs w:val="40"/>
                    </w:rPr>
                    <m:t>H</m:t>
                  </m:r>
                </m:e>
              </m:d>
            </m:e>
          </m:func>
          <m:r>
            <w:rPr>
              <w:rFonts w:ascii="Cambria Math" w:eastAsiaTheme="minorEastAsia" w:hAnsi="Cambria Math"/>
              <w:sz w:val="40"/>
              <w:szCs w:val="40"/>
            </w:rPr>
            <m:t>=</m:t>
          </m:r>
          <m:f>
            <m:fPr>
              <m:ctrlPr>
                <w:rPr>
                  <w:rFonts w:ascii="Cambria Math" w:eastAsiaTheme="minorEastAsia" w:hAnsi="Cambria Math"/>
                  <w:i/>
                  <w:sz w:val="40"/>
                  <w:szCs w:val="40"/>
                </w:rPr>
              </m:ctrlPr>
            </m:fPr>
            <m:num>
              <m:r>
                <w:rPr>
                  <w:rFonts w:ascii="Cambria Math" w:eastAsiaTheme="minorEastAsia" w:hAnsi="Cambria Math"/>
                  <w:sz w:val="40"/>
                  <w:szCs w:val="40"/>
                </w:rPr>
                <m:t>1</m:t>
              </m:r>
            </m:num>
            <m:den>
              <m:r>
                <w:rPr>
                  <w:rFonts w:ascii="Cambria Math" w:eastAsiaTheme="minorEastAsia" w:hAnsi="Cambria Math"/>
                  <w:sz w:val="40"/>
                  <w:szCs w:val="40"/>
                </w:rPr>
                <m:t>buffersize</m:t>
              </m:r>
            </m:den>
          </m:f>
          <m:nary>
            <m:naryPr>
              <m:chr m:val="∑"/>
              <m:limLoc m:val="undOvr"/>
              <m:grow m:val="1"/>
              <m:ctrlPr>
                <w:rPr>
                  <w:rFonts w:ascii="Cambria Math" w:eastAsiaTheme="minorEastAsia" w:hAnsi="Cambria Math"/>
                  <w:i/>
                  <w:sz w:val="40"/>
                  <w:szCs w:val="40"/>
                </w:rPr>
              </m:ctrlPr>
            </m:naryPr>
            <m:sub>
              <m:r>
                <w:rPr>
                  <w:rFonts w:ascii="Cambria Math" w:eastAsiaTheme="minorEastAsia" w:hAnsi="Cambria Math"/>
                  <w:sz w:val="40"/>
                  <w:szCs w:val="40"/>
                </w:rPr>
                <m:t>i=0</m:t>
              </m:r>
            </m:sub>
            <m:sup>
              <m:r>
                <w:rPr>
                  <w:rFonts w:ascii="Cambria Math" w:eastAsiaTheme="minorEastAsia" w:hAnsi="Cambria Math"/>
                  <w:sz w:val="40"/>
                  <w:szCs w:val="40"/>
                </w:rPr>
                <m:t>buffersize</m:t>
              </m:r>
            </m:sup>
            <m:e>
              <m:r>
                <w:rPr>
                  <w:rFonts w:ascii="Cambria Math" w:eastAsiaTheme="minorEastAsia" w:hAnsi="Cambria Math"/>
                  <w:sz w:val="40"/>
                  <w:szCs w:val="40"/>
                </w:rPr>
                <m:t>H</m:t>
              </m:r>
              <m:d>
                <m:dPr>
                  <m:begChr m:val="["/>
                  <m:endChr m:val="]"/>
                  <m:ctrlPr>
                    <w:rPr>
                      <w:rFonts w:ascii="Cambria Math" w:eastAsiaTheme="minorEastAsia" w:hAnsi="Cambria Math"/>
                      <w:i/>
                      <w:sz w:val="40"/>
                      <w:szCs w:val="40"/>
                    </w:rPr>
                  </m:ctrlPr>
                </m:dPr>
                <m:e>
                  <m:r>
                    <w:rPr>
                      <w:rFonts w:ascii="Cambria Math" w:eastAsiaTheme="minorEastAsia" w:hAnsi="Cambria Math"/>
                      <w:sz w:val="40"/>
                      <w:szCs w:val="40"/>
                    </w:rPr>
                    <m:t>i</m:t>
                  </m:r>
                </m:e>
              </m:d>
            </m:e>
          </m:nary>
        </m:oMath>
      </m:oMathPara>
    </w:p>
    <w:p w14:paraId="1FB667E7" w14:textId="77777777" w:rsidR="00F225B3" w:rsidRDefault="00F225B3" w:rsidP="00BE1520"/>
    <w:p w14:paraId="42C33C12" w14:textId="3E380413" w:rsidR="00A606A1" w:rsidRDefault="00BF4396" w:rsidP="00BE1520">
      <w:r>
        <w:t xml:space="preserve">This average can then </w:t>
      </w:r>
      <w:r w:rsidR="00496F4E">
        <w:t xml:space="preserve">be used to determine the </w:t>
      </w:r>
      <w:r w:rsidR="00194CFB">
        <w:t xml:space="preserve">fraction of the average compared to the </w:t>
      </w:r>
      <w:r w:rsidR="00C913F8">
        <w:t>sum of the amplitudes for that frequency</w:t>
      </w:r>
      <w:r w:rsidR="00B73A3B">
        <w:t xml:space="preserve"> range, </w:t>
      </w:r>
      <w:r w:rsidR="00DB3AF3">
        <w:t xml:space="preserve">this </w:t>
      </w:r>
      <w:r w:rsidR="005D2F87">
        <w:t xml:space="preserve">fraction can be considered the variance. The sum of these variances </w:t>
      </w:r>
      <w:r w:rsidR="00A31317">
        <w:t xml:space="preserve">for the length of ‘buffersize’ can then </w:t>
      </w:r>
      <w:proofErr w:type="gramStart"/>
      <w:r w:rsidR="00A31317">
        <w:t>be considered to be</w:t>
      </w:r>
      <w:proofErr w:type="gramEnd"/>
      <w:r w:rsidR="00A31317">
        <w:t xml:space="preserve"> ‘F’</w:t>
      </w:r>
      <w:r w:rsidR="00CC737D">
        <w:t xml:space="preserve">. </w:t>
      </w:r>
    </w:p>
    <w:p w14:paraId="42CBBF7A" w14:textId="77777777" w:rsidR="00CF3ECA" w:rsidRDefault="00CF3ECA" w:rsidP="00BE1520"/>
    <w:p w14:paraId="0FF5C7AB" w14:textId="20100AB9" w:rsidR="00CC737D" w:rsidRPr="00CC737D" w:rsidRDefault="00DB3AF3" w:rsidP="00BE1520">
      <w:pPr>
        <w:rPr>
          <w:sz w:val="40"/>
          <w:szCs w:val="40"/>
        </w:rPr>
      </w:pPr>
      <m:oMathPara>
        <m:oMath>
          <m:r>
            <w:rPr>
              <w:rFonts w:ascii="Cambria Math" w:hAnsi="Cambria Math"/>
              <w:sz w:val="40"/>
              <w:szCs w:val="40"/>
            </w:rPr>
            <m:t>F=</m:t>
          </m:r>
          <m:nary>
            <m:naryPr>
              <m:chr m:val="∑"/>
              <m:limLoc m:val="undOvr"/>
              <m:grow m:val="1"/>
              <m:ctrlPr>
                <w:rPr>
                  <w:rFonts w:ascii="Cambria Math" w:hAnsi="Cambria Math"/>
                  <w:i/>
                  <w:sz w:val="40"/>
                  <w:szCs w:val="40"/>
                </w:rPr>
              </m:ctrlPr>
            </m:naryPr>
            <m:sub>
              <m:r>
                <w:rPr>
                  <w:rFonts w:ascii="Cambria Math" w:hAnsi="Cambria Math"/>
                  <w:sz w:val="40"/>
                  <w:szCs w:val="40"/>
                </w:rPr>
                <m:t>i=0</m:t>
              </m:r>
            </m:sub>
            <m:sup>
              <m:r>
                <w:rPr>
                  <w:rFonts w:ascii="Cambria Math" w:hAnsi="Cambria Math"/>
                  <w:sz w:val="40"/>
                  <w:szCs w:val="40"/>
                </w:rPr>
                <m:t>buffersize=n</m:t>
              </m:r>
            </m:sup>
            <m:e>
              <m:f>
                <m:fPr>
                  <m:ctrlPr>
                    <w:rPr>
                      <w:rFonts w:ascii="Cambria Math" w:hAnsi="Cambria Math"/>
                      <w:i/>
                      <w:sz w:val="40"/>
                      <w:szCs w:val="40"/>
                    </w:rPr>
                  </m:ctrlPr>
                </m:fPr>
                <m:num>
                  <m:r>
                    <w:rPr>
                      <w:rFonts w:ascii="Cambria Math" w:hAnsi="Cambria Math"/>
                      <w:sz w:val="40"/>
                      <w:szCs w:val="40"/>
                    </w:rPr>
                    <m:t>avg</m:t>
                  </m:r>
                  <m:d>
                    <m:dPr>
                      <m:ctrlPr>
                        <w:rPr>
                          <w:rFonts w:ascii="Cambria Math" w:hAnsi="Cambria Math"/>
                          <w:i/>
                          <w:sz w:val="40"/>
                          <w:szCs w:val="40"/>
                        </w:rPr>
                      </m:ctrlPr>
                    </m:dPr>
                    <m:e>
                      <m:r>
                        <w:rPr>
                          <w:rFonts w:ascii="Cambria Math" w:hAnsi="Cambria Math"/>
                          <w:sz w:val="40"/>
                          <w:szCs w:val="40"/>
                        </w:rPr>
                        <m:t>H</m:t>
                      </m:r>
                    </m:e>
                  </m:d>
                </m:num>
                <m:den>
                  <m:r>
                    <w:rPr>
                      <w:rFonts w:ascii="Cambria Math" w:hAnsi="Cambria Math"/>
                      <w:sz w:val="40"/>
                      <w:szCs w:val="40"/>
                    </w:rPr>
                    <m:t>E</m:t>
                  </m:r>
                </m:den>
              </m:f>
            </m:e>
          </m:nary>
        </m:oMath>
      </m:oMathPara>
    </w:p>
    <w:p w14:paraId="12D71F20" w14:textId="77777777" w:rsidR="00A606A1" w:rsidRDefault="00A606A1" w:rsidP="00BE1520"/>
    <w:p w14:paraId="50BBE974" w14:textId="5998DAFE" w:rsidR="00F571F3" w:rsidRDefault="00F571F3" w:rsidP="00BE1520">
      <w:r>
        <w:t>This sum can then be</w:t>
      </w:r>
      <w:r w:rsidR="009C67F1">
        <w:t xml:space="preserve"> used to </w:t>
      </w:r>
      <w:r w:rsidR="0005089B">
        <w:t>calculate the</w:t>
      </w:r>
      <w:r w:rsidR="00A31317">
        <w:t xml:space="preserve"> average variance</w:t>
      </w:r>
      <w:r w:rsidR="00F15861">
        <w:t xml:space="preserve"> (V)</w:t>
      </w:r>
      <w:r w:rsidR="00CF3ECA">
        <w:t xml:space="preserve">, </w:t>
      </w:r>
      <w:r w:rsidR="000E6EF7">
        <w:t xml:space="preserve">however, to ensure that </w:t>
      </w:r>
      <w:r w:rsidR="00B2588A">
        <w:t xml:space="preserve">the average variance is </w:t>
      </w:r>
      <w:r w:rsidR="000A78AD">
        <w:t xml:space="preserve">greater than </w:t>
      </w:r>
      <w:r w:rsidR="00DA29E9">
        <w:t xml:space="preserve">the </w:t>
      </w:r>
      <w:r w:rsidR="0062045C">
        <w:t xml:space="preserve">one </w:t>
      </w:r>
      <w:r w:rsidR="00227E05">
        <w:t xml:space="preserve">(this is needed so that the beat limit is greater than the average </w:t>
      </w:r>
      <w:r w:rsidR="00293FDE">
        <w:t xml:space="preserve">frequency range amplitude), when calculating the average variance, if the variance is less than one, then the inverse of the variance is taken. </w:t>
      </w:r>
    </w:p>
    <w:p w14:paraId="30F7B6F2" w14:textId="3FB26687" w:rsidR="005A5C1D" w:rsidRPr="00B62F2F" w:rsidRDefault="00F15861" w:rsidP="00BE1520">
      <w:pPr>
        <w:rPr>
          <w:sz w:val="48"/>
          <w:szCs w:val="48"/>
        </w:rPr>
      </w:pPr>
      <m:oMathPara>
        <m:oMath>
          <m:r>
            <w:rPr>
              <w:rFonts w:ascii="Cambria Math" w:hAnsi="Cambria Math"/>
              <w:sz w:val="48"/>
              <w:szCs w:val="48"/>
            </w:rPr>
            <m:t>V=</m:t>
          </m:r>
          <m:d>
            <m:dPr>
              <m:begChr m:val="{"/>
              <m:endChr m:val=""/>
              <m:ctrlPr>
                <w:rPr>
                  <w:rFonts w:ascii="Cambria Math" w:hAnsi="Cambria Math"/>
                  <w:i/>
                  <w:sz w:val="48"/>
                  <w:szCs w:val="48"/>
                </w:rPr>
              </m:ctrlPr>
            </m:dPr>
            <m:e>
              <m:eqArr>
                <m:eqArrPr>
                  <m:ctrlPr>
                    <w:rPr>
                      <w:rFonts w:ascii="Cambria Math" w:hAnsi="Cambria Math"/>
                      <w:i/>
                      <w:sz w:val="48"/>
                      <w:szCs w:val="48"/>
                    </w:rPr>
                  </m:ctrlPr>
                </m:eqArrPr>
                <m:e>
                  <m:f>
                    <m:fPr>
                      <m:ctrlPr>
                        <w:rPr>
                          <w:rFonts w:ascii="Cambria Math" w:hAnsi="Cambria Math"/>
                          <w:i/>
                          <w:sz w:val="48"/>
                          <w:szCs w:val="48"/>
                        </w:rPr>
                      </m:ctrlPr>
                    </m:fPr>
                    <m:num>
                      <m:r>
                        <w:rPr>
                          <w:rFonts w:ascii="Cambria Math" w:hAnsi="Cambria Math"/>
                          <w:sz w:val="48"/>
                          <w:szCs w:val="48"/>
                        </w:rPr>
                        <m:t>F</m:t>
                      </m:r>
                    </m:num>
                    <m:den>
                      <m:r>
                        <w:rPr>
                          <w:rFonts w:ascii="Cambria Math" w:hAnsi="Cambria Math"/>
                          <w:sz w:val="48"/>
                          <w:szCs w:val="48"/>
                        </w:rPr>
                        <m:t>buffersize</m:t>
                      </m:r>
                    </m:den>
                  </m:f>
                  <m:r>
                    <w:rPr>
                      <w:rFonts w:ascii="Cambria Math" w:hAnsi="Cambria Math"/>
                      <w:sz w:val="48"/>
                      <w:szCs w:val="48"/>
                    </w:rPr>
                    <m:t xml:space="preserve"> if F ≥1</m:t>
                  </m:r>
                </m:e>
                <m:e>
                  <m:f>
                    <m:fPr>
                      <m:ctrlPr>
                        <w:rPr>
                          <w:rFonts w:ascii="Cambria Math" w:hAnsi="Cambria Math"/>
                          <w:i/>
                          <w:sz w:val="48"/>
                          <w:szCs w:val="48"/>
                        </w:rPr>
                      </m:ctrlPr>
                    </m:fPr>
                    <m:num>
                      <m:sSup>
                        <m:sSupPr>
                          <m:ctrlPr>
                            <w:rPr>
                              <w:rFonts w:ascii="Cambria Math" w:hAnsi="Cambria Math"/>
                              <w:i/>
                              <w:sz w:val="48"/>
                              <w:szCs w:val="48"/>
                            </w:rPr>
                          </m:ctrlPr>
                        </m:sSupPr>
                        <m:e>
                          <m:r>
                            <w:rPr>
                              <w:rFonts w:ascii="Cambria Math" w:hAnsi="Cambria Math"/>
                              <w:sz w:val="48"/>
                              <w:szCs w:val="48"/>
                            </w:rPr>
                            <m:t>F</m:t>
                          </m:r>
                        </m:e>
                        <m:sup>
                          <m:r>
                            <w:rPr>
                              <w:rFonts w:ascii="Cambria Math" w:hAnsi="Cambria Math"/>
                              <w:sz w:val="48"/>
                              <w:szCs w:val="48"/>
                            </w:rPr>
                            <m:t>-1</m:t>
                          </m:r>
                        </m:sup>
                      </m:sSup>
                    </m:num>
                    <m:den>
                      <m:r>
                        <w:rPr>
                          <w:rFonts w:ascii="Cambria Math" w:hAnsi="Cambria Math"/>
                          <w:sz w:val="48"/>
                          <w:szCs w:val="48"/>
                        </w:rPr>
                        <m:t>buffersize</m:t>
                      </m:r>
                    </m:den>
                  </m:f>
                  <m:r>
                    <w:rPr>
                      <w:rFonts w:ascii="Cambria Math" w:hAnsi="Cambria Math"/>
                      <w:sz w:val="48"/>
                      <w:szCs w:val="48"/>
                    </w:rPr>
                    <m:t xml:space="preserve"> if F &lt;1</m:t>
                  </m:r>
                </m:e>
              </m:eqArr>
            </m:e>
          </m:d>
        </m:oMath>
      </m:oMathPara>
    </w:p>
    <w:p w14:paraId="4A3DAC85" w14:textId="77777777" w:rsidR="00A606A1" w:rsidRDefault="00A606A1" w:rsidP="00BE1520"/>
    <w:p w14:paraId="71CA9716" w14:textId="5E0B7093" w:rsidR="00E7594A" w:rsidRDefault="00097DBD" w:rsidP="00EF6E6C">
      <w:r>
        <w:t xml:space="preserve">Now that the average variance (V) has been calculated, this can be used to calculate a </w:t>
      </w:r>
      <w:r w:rsidR="0037241B">
        <w:t xml:space="preserve">threshold value, </w:t>
      </w:r>
      <w:r w:rsidR="00FE03C5">
        <w:t xml:space="preserve">this is the threshold which if the sum of amplitudes for a frequency is greater than, then it will be </w:t>
      </w:r>
      <w:r w:rsidR="00EF6E6C">
        <w:t>considered a beat. The equation to calculate the threshold is as follows.</w:t>
      </w:r>
    </w:p>
    <w:p w14:paraId="216CC4D7" w14:textId="77777777" w:rsidR="00E56A47" w:rsidRDefault="00E56A47" w:rsidP="00EF6E6C"/>
    <w:p w14:paraId="542F4DD5" w14:textId="1DFF093F" w:rsidR="00F62BA5" w:rsidRPr="00640F67" w:rsidRDefault="00F62BA5" w:rsidP="00EF6E6C">
      <w:pPr>
        <w:rPr>
          <w:rFonts w:cs="Arial"/>
        </w:rPr>
      </w:pPr>
      <m:oMathPara>
        <m:oMath>
          <m:r>
            <w:rPr>
              <w:rFonts w:ascii="Cambria Math" w:hAnsi="Cambria Math" w:cs="Arial"/>
              <w:sz w:val="44"/>
              <w:szCs w:val="44"/>
            </w:rPr>
            <m:t>threshold=avg</m:t>
          </m:r>
          <m:d>
            <m:dPr>
              <m:ctrlPr>
                <w:rPr>
                  <w:rFonts w:ascii="Cambria Math" w:hAnsi="Cambria Math" w:cs="Arial"/>
                  <w:i/>
                  <w:sz w:val="44"/>
                  <w:szCs w:val="44"/>
                </w:rPr>
              </m:ctrlPr>
            </m:dPr>
            <m:e>
              <m:sSub>
                <m:sSubPr>
                  <m:ctrlPr>
                    <w:rPr>
                      <w:rFonts w:ascii="Cambria Math" w:hAnsi="Cambria Math" w:cs="Arial"/>
                      <w:i/>
                      <w:sz w:val="44"/>
                      <w:szCs w:val="44"/>
                    </w:rPr>
                  </m:ctrlPr>
                </m:sSubPr>
                <m:e>
                  <m:r>
                    <w:rPr>
                      <w:rFonts w:ascii="Cambria Math" w:hAnsi="Cambria Math" w:cs="Arial"/>
                      <w:sz w:val="44"/>
                      <w:szCs w:val="44"/>
                    </w:rPr>
                    <m:t>H</m:t>
                  </m:r>
                </m:e>
                <m:sub>
                  <m:r>
                    <w:rPr>
                      <w:rFonts w:ascii="Cambria Math" w:hAnsi="Cambria Math" w:cs="Arial"/>
                      <w:sz w:val="44"/>
                      <w:szCs w:val="44"/>
                    </w:rPr>
                    <m:t>x</m:t>
                  </m:r>
                </m:sub>
              </m:sSub>
            </m:e>
          </m:d>
          <m:r>
            <w:rPr>
              <w:rFonts w:ascii="Cambria Math" w:hAnsi="Cambria Math" w:cs="Arial"/>
              <w:sz w:val="44"/>
              <w:szCs w:val="44"/>
            </w:rPr>
            <m:t>+</m:t>
          </m:r>
          <m:d>
            <m:dPr>
              <m:ctrlPr>
                <w:rPr>
                  <w:rFonts w:ascii="Cambria Math" w:hAnsi="Cambria Math" w:cs="Arial"/>
                  <w:i/>
                  <w:sz w:val="44"/>
                  <w:szCs w:val="44"/>
                </w:rPr>
              </m:ctrlPr>
            </m:dPr>
            <m:e>
              <m:r>
                <w:rPr>
                  <w:rFonts w:ascii="Cambria Math" w:hAnsi="Cambria Math" w:cs="Arial"/>
                  <w:sz w:val="44"/>
                  <w:szCs w:val="44"/>
                </w:rPr>
                <m:t>avg</m:t>
              </m:r>
              <m:d>
                <m:dPr>
                  <m:ctrlPr>
                    <w:rPr>
                      <w:rFonts w:ascii="Cambria Math" w:hAnsi="Cambria Math" w:cs="Arial"/>
                      <w:i/>
                      <w:sz w:val="44"/>
                      <w:szCs w:val="44"/>
                    </w:rPr>
                  </m:ctrlPr>
                </m:dPr>
                <m:e>
                  <m:r>
                    <w:rPr>
                      <w:rFonts w:ascii="Cambria Math" w:hAnsi="Cambria Math" w:cs="Arial"/>
                      <w:sz w:val="44"/>
                      <w:szCs w:val="44"/>
                    </w:rPr>
                    <m:t>H</m:t>
                  </m:r>
                </m:e>
              </m:d>
              <m:r>
                <w:rPr>
                  <w:rFonts w:ascii="Cambria Math" w:hAnsi="Cambria Math" w:cs="Arial"/>
                  <w:sz w:val="44"/>
                  <w:szCs w:val="44"/>
                </w:rPr>
                <m:t>*V</m:t>
              </m:r>
            </m:e>
          </m:d>
        </m:oMath>
      </m:oMathPara>
    </w:p>
    <w:p w14:paraId="17DDF8A8" w14:textId="77777777" w:rsidR="00F62BA5" w:rsidRDefault="00F62BA5" w:rsidP="00EF6E6C"/>
    <w:p w14:paraId="3DA1D7F7" w14:textId="54162323" w:rsidR="00E56A47" w:rsidRPr="00640F67" w:rsidRDefault="00640F67" w:rsidP="00EF6E6C">
      <w:pPr>
        <w:rPr>
          <w:sz w:val="44"/>
          <w:szCs w:val="44"/>
        </w:rPr>
      </w:pPr>
      <m:oMathPara>
        <m:oMath>
          <m:r>
            <w:rPr>
              <w:rFonts w:ascii="Cambria Math" w:hAnsi="Cambria Math"/>
              <w:sz w:val="44"/>
              <w:szCs w:val="44"/>
            </w:rPr>
            <m:t>E&gt;threshold</m:t>
          </m:r>
        </m:oMath>
      </m:oMathPara>
    </w:p>
    <w:p w14:paraId="575D3471" w14:textId="2866F62C" w:rsidR="00E56A47" w:rsidRDefault="00E56A47"/>
    <w:p w14:paraId="4DF3AC44" w14:textId="2986BB59" w:rsidR="00B27BCD" w:rsidRDefault="00EC7DEF">
      <w:r>
        <w:t>Upon the detection of a beat by the explained algorithm</w:t>
      </w:r>
      <w:r w:rsidR="00DB6CAB">
        <w:t xml:space="preserve"> above</w:t>
      </w:r>
      <w:r>
        <w:t xml:space="preserve">, </w:t>
      </w:r>
      <w:r w:rsidR="006148D0">
        <w:t>Bulb Bop</w:t>
      </w:r>
      <w:r>
        <w:t xml:space="preserve"> will then send a UDP packet to all bulbs connected to </w:t>
      </w:r>
      <w:r w:rsidR="006148D0">
        <w:t>Bulb Bop</w:t>
      </w:r>
      <w:r>
        <w:t xml:space="preserve"> and </w:t>
      </w:r>
      <w:r w:rsidR="00BD7635">
        <w:t xml:space="preserve">it will </w:t>
      </w:r>
      <w:r w:rsidR="008A5E2F">
        <w:t>change the brightness of the bulbs appropriately.</w:t>
      </w:r>
      <w:r w:rsidR="00557420">
        <w:t xml:space="preserve"> </w:t>
      </w:r>
      <w:r w:rsidR="00B02A73">
        <w:fldChar w:fldCharType="begin"/>
      </w:r>
      <w:r w:rsidR="00B02A73">
        <w:instrText xml:space="preserve"> REF _Ref197161247 \h </w:instrText>
      </w:r>
      <w:r w:rsidR="00B02A73">
        <w:fldChar w:fldCharType="separate"/>
      </w:r>
      <w:r w:rsidR="00447103">
        <w:t xml:space="preserve">Figure </w:t>
      </w:r>
      <w:r w:rsidR="00447103">
        <w:rPr>
          <w:noProof/>
        </w:rPr>
        <w:t>17</w:t>
      </w:r>
      <w:r w:rsidR="00B02A73">
        <w:fldChar w:fldCharType="end"/>
      </w:r>
      <w:r w:rsidR="00D00F4A">
        <w:t xml:space="preserve"> shows</w:t>
      </w:r>
      <w:r w:rsidR="00557420">
        <w:t xml:space="preserve"> </w:t>
      </w:r>
      <w:r w:rsidR="00AD3B28">
        <w:t xml:space="preserve">how the </w:t>
      </w:r>
      <w:r w:rsidR="00B10251">
        <w:t>algorithm is expressed in code.</w:t>
      </w:r>
    </w:p>
    <w:p w14:paraId="16A7C19F" w14:textId="77777777" w:rsidR="00B10251" w:rsidRDefault="00B10251" w:rsidP="00B10251">
      <w:pPr>
        <w:keepNext/>
      </w:pPr>
      <w:r w:rsidRPr="00B10251">
        <w:rPr>
          <w:noProof/>
        </w:rPr>
        <w:lastRenderedPageBreak/>
        <w:drawing>
          <wp:inline distT="0" distB="0" distL="0" distR="0" wp14:anchorId="0152B439" wp14:editId="538B3231">
            <wp:extent cx="5759450" cy="6005830"/>
            <wp:effectExtent l="0" t="0" r="0" b="0"/>
            <wp:docPr id="1249953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953679" name=""/>
                    <pic:cNvPicPr/>
                  </pic:nvPicPr>
                  <pic:blipFill>
                    <a:blip r:embed="rId26"/>
                    <a:stretch>
                      <a:fillRect/>
                    </a:stretch>
                  </pic:blipFill>
                  <pic:spPr>
                    <a:xfrm>
                      <a:off x="0" y="0"/>
                      <a:ext cx="5759450" cy="6005830"/>
                    </a:xfrm>
                    <a:prstGeom prst="rect">
                      <a:avLst/>
                    </a:prstGeom>
                  </pic:spPr>
                </pic:pic>
              </a:graphicData>
            </a:graphic>
          </wp:inline>
        </w:drawing>
      </w:r>
    </w:p>
    <w:p w14:paraId="4257C84C" w14:textId="03340C9B" w:rsidR="00B10251" w:rsidRDefault="00B10251" w:rsidP="00B10251">
      <w:pPr>
        <w:pStyle w:val="Caption"/>
        <w:jc w:val="center"/>
      </w:pPr>
      <w:bookmarkStart w:id="24" w:name="_Ref197161247"/>
      <w:r>
        <w:t xml:space="preserve">Figure </w:t>
      </w:r>
      <w:r w:rsidR="00C037D2">
        <w:fldChar w:fldCharType="begin"/>
      </w:r>
      <w:r w:rsidR="00C037D2">
        <w:instrText xml:space="preserve"> SEQ Figure \* ARABIC </w:instrText>
      </w:r>
      <w:r w:rsidR="00C037D2">
        <w:fldChar w:fldCharType="separate"/>
      </w:r>
      <w:r w:rsidR="00447103">
        <w:rPr>
          <w:noProof/>
        </w:rPr>
        <w:t>17</w:t>
      </w:r>
      <w:r w:rsidR="00C037D2">
        <w:rPr>
          <w:noProof/>
        </w:rPr>
        <w:fldChar w:fldCharType="end"/>
      </w:r>
      <w:bookmarkEnd w:id="24"/>
      <w:r>
        <w:t xml:space="preserve"> - Beat Detection Algorithm in Python code</w:t>
      </w:r>
    </w:p>
    <w:p w14:paraId="2092AF8C" w14:textId="77777777" w:rsidR="003C16A9" w:rsidRDefault="003C16A9"/>
    <w:p w14:paraId="12A15BD6" w14:textId="6EBE9677" w:rsidR="000B00BC" w:rsidRDefault="000B00BC" w:rsidP="00C037D2">
      <w:pPr>
        <w:pStyle w:val="Heading2"/>
        <w:numPr>
          <w:ilvl w:val="1"/>
          <w:numId w:val="15"/>
        </w:numPr>
        <w:rPr>
          <w:rFonts w:ascii="Arial Black" w:hAnsi="Arial Black"/>
          <w:b/>
          <w:bCs/>
        </w:rPr>
      </w:pPr>
      <w:bookmarkStart w:id="25" w:name="_Toc197356877"/>
      <w:r w:rsidRPr="00C037D2">
        <w:rPr>
          <w:rFonts w:ascii="Arial Black" w:hAnsi="Arial Black"/>
          <w:b/>
          <w:bCs/>
        </w:rPr>
        <w:t>Security Considerations</w:t>
      </w:r>
      <w:bookmarkEnd w:id="25"/>
    </w:p>
    <w:p w14:paraId="4D4F1AA9" w14:textId="20386B89" w:rsidR="00C037D2" w:rsidRDefault="00FF0022" w:rsidP="00C037D2">
      <w:r>
        <w:t xml:space="preserve">As with all applications, Bulb Bop needs to take security into account during its development. </w:t>
      </w:r>
      <w:r w:rsidR="00B55348">
        <w:t>To do so</w:t>
      </w:r>
      <w:r w:rsidR="00A84D71">
        <w:t>,</w:t>
      </w:r>
      <w:r w:rsidR="00B55348">
        <w:t xml:space="preserve"> risk assessments are needed to </w:t>
      </w:r>
      <w:r w:rsidR="00F636EE">
        <w:t xml:space="preserve">be able to implement context-aware security </w:t>
      </w:r>
      <w:r w:rsidR="00F636EE">
        <w:fldChar w:fldCharType="begin"/>
      </w:r>
      <w:r w:rsidR="00F636EE">
        <w:instrText xml:space="preserve"> ADDIN ZOTERO_ITEM CSL_CITATION {"citationID":"eQN7jAmh","properties":{"formattedCitation":"(10)","plainCitation":"(10)","noteIndex":0},"citationItems":[{"id":33,"uris":["http://zotero.org/users/local/iChuLWie/items/CKWWVYNW"],"itemData":{"id":33,"type":"webpage","title":"What is Context-aware security? Adapting Security to Digital Era Challenges","URL":"https://cyberpedia.reasonlabs.com/EN/context-aware%20security.html","author":[{"family":"labs","given":"Reason"}],"accessed":{"date-parts":[["2025",5,4]]},"issued":{"date-parts":[["2023"]]}}}],"schema":"https://github.com/citation-style-language/schema/raw/master/csl-citation.json"} </w:instrText>
      </w:r>
      <w:r w:rsidR="00F636EE">
        <w:fldChar w:fldCharType="separate"/>
      </w:r>
      <w:r w:rsidR="00F636EE" w:rsidRPr="00F636EE">
        <w:rPr>
          <w:rFonts w:cs="Arial"/>
        </w:rPr>
        <w:t>(10)</w:t>
      </w:r>
      <w:r w:rsidR="00F636EE">
        <w:fldChar w:fldCharType="end"/>
      </w:r>
      <w:r w:rsidR="00F636EE">
        <w:t xml:space="preserve">. </w:t>
      </w:r>
      <w:r w:rsidR="00784C9A">
        <w:t>These risk assessments cover, what points of Bulb Bop could be vu</w:t>
      </w:r>
      <w:r w:rsidR="00A12E07">
        <w:t>l</w:t>
      </w:r>
      <w:r w:rsidR="00784C9A">
        <w:t>nerable, where potential ‘attacks’ could come from, and the damage from those potential attacks.</w:t>
      </w:r>
    </w:p>
    <w:p w14:paraId="6737BFE3" w14:textId="371A1D9B" w:rsidR="00784C9A" w:rsidRPr="00C037D2" w:rsidRDefault="00A12E07" w:rsidP="00C037D2">
      <w:r>
        <w:t xml:space="preserve">Vulnerable parts of Bulb Bop include any parts that could have access to </w:t>
      </w:r>
      <w:r w:rsidR="00CC1AEE">
        <w:t>a users personal data, or devices</w:t>
      </w:r>
      <w:r w:rsidR="0071369C">
        <w:t xml:space="preserve">. </w:t>
      </w:r>
      <w:r w:rsidR="00A126C3">
        <w:t xml:space="preserve">Bulb Bop does not handle any users personal data, </w:t>
      </w:r>
      <w:r w:rsidR="00DD32DA">
        <w:t>but does hand</w:t>
      </w:r>
      <w:r w:rsidR="00AC1987">
        <w:t>le the users personal devices (the bulbs).</w:t>
      </w:r>
      <w:r w:rsidR="002979FE">
        <w:t xml:space="preserve"> </w:t>
      </w:r>
      <w:r w:rsidR="005B03C9">
        <w:t xml:space="preserve">The risk </w:t>
      </w:r>
      <w:r w:rsidR="004756B5">
        <w:t xml:space="preserve">to the users devices </w:t>
      </w:r>
      <w:r w:rsidR="00236A78">
        <w:t xml:space="preserve">has to be assessed in context with the current implemented </w:t>
      </w:r>
      <w:r w:rsidR="00725357">
        <w:t xml:space="preserve">security on those devices already. </w:t>
      </w:r>
      <w:r w:rsidR="002601FF">
        <w:t xml:space="preserve">With regards to </w:t>
      </w:r>
      <w:r w:rsidR="001A141D">
        <w:t>Wiz bulbs, there is no local security or authorisation on the bulbs</w:t>
      </w:r>
      <w:r w:rsidR="00E9384D">
        <w:t>, this means that the security on these bulbs is only the security already present on the network (Firewalls on</w:t>
      </w:r>
      <w:r w:rsidR="00855BC3">
        <w:t xml:space="preserve"> routers, closed ports etc.). As such</w:t>
      </w:r>
      <w:r w:rsidR="00C400E8">
        <w:t xml:space="preserve"> additional security added to Bulb Bop to prevent ‘bad actors’ from manipulating the bulbs would be unnecessary, as if they have gained access to the local network then the bulbs are already vulnerable to their control. As such, the decision was made </w:t>
      </w:r>
      <w:r w:rsidR="009B6541">
        <w:t xml:space="preserve">not to add security to Bulb Bop, should in future the API on Wiz bulbs change, or </w:t>
      </w:r>
      <w:r w:rsidR="009B6541">
        <w:lastRenderedPageBreak/>
        <w:t xml:space="preserve">should other bulbs that require authentication be added to Bulb Bops capabilities, then the questions around security should be re-visited. </w:t>
      </w:r>
    </w:p>
    <w:p w14:paraId="483C3A12" w14:textId="77777777" w:rsidR="000B00BC" w:rsidRDefault="000B00BC"/>
    <w:p w14:paraId="2B9C73DB" w14:textId="65C69187" w:rsidR="00380A3F" w:rsidRPr="00EC1ACC" w:rsidRDefault="0072481B" w:rsidP="0072481B">
      <w:pPr>
        <w:pStyle w:val="Heading2"/>
        <w:numPr>
          <w:ilvl w:val="1"/>
          <w:numId w:val="15"/>
        </w:numPr>
        <w:rPr>
          <w:rFonts w:ascii="Arial Black" w:hAnsi="Arial Black"/>
          <w:b/>
          <w:bCs/>
        </w:rPr>
      </w:pPr>
      <w:bookmarkStart w:id="26" w:name="_Toc197356878"/>
      <w:r w:rsidRPr="00EC1ACC">
        <w:rPr>
          <w:rFonts w:ascii="Arial Black" w:hAnsi="Arial Black"/>
          <w:b/>
          <w:bCs/>
        </w:rPr>
        <w:t>Future Development Mindset</w:t>
      </w:r>
      <w:bookmarkEnd w:id="26"/>
    </w:p>
    <w:p w14:paraId="246CDFC0" w14:textId="4B65466F" w:rsidR="00C336DB" w:rsidRDefault="00C336DB" w:rsidP="00C336DB">
      <w:r>
        <w:t xml:space="preserve">Part of the requirements </w:t>
      </w:r>
      <w:r w:rsidR="00CA5D68">
        <w:t>for</w:t>
      </w:r>
      <w:r>
        <w:t xml:space="preserve"> this project was to ensure that </w:t>
      </w:r>
      <w:r w:rsidR="00207E55">
        <w:t xml:space="preserve">the project was left in a position that would be conducive to future development. </w:t>
      </w:r>
      <w:r w:rsidR="00025AE9">
        <w:t xml:space="preserve">This means that the code is clean, organised, and written in such a way that </w:t>
      </w:r>
      <w:r w:rsidR="006F4E57">
        <w:t xml:space="preserve">should another developer with no experience of </w:t>
      </w:r>
      <w:r w:rsidR="006148D0">
        <w:t>Bulb Bop</w:t>
      </w:r>
      <w:r w:rsidR="006F4E57">
        <w:t xml:space="preserve"> (but experience in the language and framework), pick up this project where it has been left off, they would have no difficulty </w:t>
      </w:r>
      <w:r w:rsidR="00C73847">
        <w:t xml:space="preserve">understanding the development choices and code. </w:t>
      </w:r>
      <w:r w:rsidR="00065348">
        <w:t xml:space="preserve">To go beyond, this project also includes organisation of the </w:t>
      </w:r>
      <w:r w:rsidR="00B75A32">
        <w:t>GitHub</w:t>
      </w:r>
      <w:r w:rsidR="00065348">
        <w:t xml:space="preserve"> repository that i</w:t>
      </w:r>
      <w:r w:rsidR="00B75A32">
        <w:t>t</w:t>
      </w:r>
      <w:r w:rsidR="00065348">
        <w:t xml:space="preserve"> i</w:t>
      </w:r>
      <w:r w:rsidR="00B75A32">
        <w:t>s</w:t>
      </w:r>
      <w:r w:rsidR="00065348">
        <w:t xml:space="preserve"> </w:t>
      </w:r>
      <w:r w:rsidR="0082297C">
        <w:t>hosted on</w:t>
      </w:r>
      <w:r w:rsidR="00B75A32">
        <w:t xml:space="preserve"> </w:t>
      </w:r>
      <w:r w:rsidR="004F13E8">
        <w:fldChar w:fldCharType="begin"/>
      </w:r>
      <w:r w:rsidR="00F636EE">
        <w:instrText xml:space="preserve"> ADDIN ZOTERO_ITEM CSL_CITATION {"citationID":"WN6H5afY","properties":{"formattedCitation":"(11)","plainCitation":"(11)","noteIndex":0},"citationItems":[{"id":17,"uris":["http://zotero.org/users/local/iChuLWie/items/MLI5DBJC"],"itemData":{"id":17,"type":"software","abstract":"Final Year Project to sync music played with the brightness of wiz WiFi light bulbs","genre":"Python","note":"original-date: 2024-11-01T23:30:27Z","source":"GitHub","title":"RyanMcClean/wizlight-music-sync","URL":"https://github.com/RyanMcClean/wizlight-music-sync","author":[{"family":"Urquhart","given":"Ryan"}],"accessed":{"date-parts":[["2025",4,24]]},"issued":{"date-parts":[["2025",4,21]]}}}],"schema":"https://github.com/citation-style-language/schema/raw/master/csl-citation.json"} </w:instrText>
      </w:r>
      <w:r w:rsidR="004F13E8">
        <w:fldChar w:fldCharType="separate"/>
      </w:r>
      <w:r w:rsidR="00F636EE" w:rsidRPr="00F636EE">
        <w:rPr>
          <w:rFonts w:cs="Arial"/>
        </w:rPr>
        <w:t>(11)</w:t>
      </w:r>
      <w:r w:rsidR="004F13E8">
        <w:fldChar w:fldCharType="end"/>
      </w:r>
      <w:r w:rsidR="0082297C">
        <w:t>.</w:t>
      </w:r>
    </w:p>
    <w:p w14:paraId="414281A1" w14:textId="3FF158E3" w:rsidR="00760B6C" w:rsidRDefault="00C90D3A" w:rsidP="00C336DB">
      <w:r>
        <w:t xml:space="preserve">With regards to clean code, this means that </w:t>
      </w:r>
      <w:r w:rsidR="006148D0">
        <w:t>Bulb Bop</w:t>
      </w:r>
      <w:r>
        <w:t xml:space="preserve"> is organised into </w:t>
      </w:r>
      <w:r w:rsidR="00B52947">
        <w:t xml:space="preserve">directories, </w:t>
      </w:r>
      <w:r w:rsidR="009626BE">
        <w:t xml:space="preserve">each of which is named </w:t>
      </w:r>
      <w:r w:rsidR="002716EE">
        <w:t>to label the contents clearly</w:t>
      </w:r>
      <w:r w:rsidR="00BD0B14">
        <w:t xml:space="preserve">. For example, the </w:t>
      </w:r>
      <w:r w:rsidR="003202C8">
        <w:t xml:space="preserve">templates folder holds </w:t>
      </w:r>
      <w:r w:rsidR="00760B6C">
        <w:t>all</w:t>
      </w:r>
      <w:r w:rsidR="003202C8">
        <w:t xml:space="preserve"> the Django template files that are used to render the webpages. </w:t>
      </w:r>
    </w:p>
    <w:p w14:paraId="08DB52A5" w14:textId="77777777" w:rsidR="00021CD5" w:rsidRDefault="00760B6C" w:rsidP="00573C32">
      <w:pPr>
        <w:keepNext/>
        <w:jc w:val="center"/>
      </w:pPr>
      <w:r w:rsidRPr="00E7402F">
        <w:rPr>
          <w:noProof/>
        </w:rPr>
        <w:lastRenderedPageBreak/>
        <w:drawing>
          <wp:inline distT="0" distB="0" distL="0" distR="0" wp14:anchorId="4F15C344" wp14:editId="1DADF563">
            <wp:extent cx="3028950" cy="8752527"/>
            <wp:effectExtent l="0" t="0" r="0" b="0"/>
            <wp:docPr id="1153489755"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489755" name="Picture 1" descr="A screenshot of a computer&#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3029719" cy="8754748"/>
                    </a:xfrm>
                    <a:prstGeom prst="rect">
                      <a:avLst/>
                    </a:prstGeom>
                  </pic:spPr>
                </pic:pic>
              </a:graphicData>
            </a:graphic>
          </wp:inline>
        </w:drawing>
      </w:r>
    </w:p>
    <w:p w14:paraId="50E5DC4B" w14:textId="37CFE31C" w:rsidR="006136FD" w:rsidRDefault="00021CD5" w:rsidP="00573C32">
      <w:pPr>
        <w:pStyle w:val="Caption"/>
        <w:jc w:val="center"/>
      </w:pPr>
      <w:r>
        <w:t xml:space="preserve">Figure </w:t>
      </w:r>
      <w:r w:rsidR="00C037D2">
        <w:fldChar w:fldCharType="begin"/>
      </w:r>
      <w:r w:rsidR="00C037D2">
        <w:instrText xml:space="preserve"> SEQ Figure \* ARABIC </w:instrText>
      </w:r>
      <w:r w:rsidR="00C037D2">
        <w:fldChar w:fldCharType="separate"/>
      </w:r>
      <w:r w:rsidR="00447103">
        <w:rPr>
          <w:noProof/>
        </w:rPr>
        <w:t>18</w:t>
      </w:r>
      <w:r w:rsidR="00C037D2">
        <w:rPr>
          <w:noProof/>
        </w:rPr>
        <w:fldChar w:fldCharType="end"/>
      </w:r>
      <w:r>
        <w:t xml:space="preserve"> - Display of Directory structure</w:t>
      </w:r>
    </w:p>
    <w:p w14:paraId="5D45723C" w14:textId="77777777" w:rsidR="00760B6C" w:rsidRDefault="00760B6C" w:rsidP="00C336DB"/>
    <w:p w14:paraId="5A972DC2" w14:textId="77777777" w:rsidR="00021CD5" w:rsidRDefault="00CD037C" w:rsidP="00021CD5">
      <w:pPr>
        <w:keepNext/>
      </w:pPr>
      <w:r w:rsidRPr="00925CAA">
        <w:rPr>
          <w:noProof/>
        </w:rPr>
        <w:drawing>
          <wp:inline distT="0" distB="0" distL="0" distR="0" wp14:anchorId="77624FA2" wp14:editId="33D7222B">
            <wp:extent cx="5438775" cy="2601314"/>
            <wp:effectExtent l="0" t="0" r="0" b="8890"/>
            <wp:docPr id="1637833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83360" name=""/>
                    <pic:cNvPicPr/>
                  </pic:nvPicPr>
                  <pic:blipFill>
                    <a:blip r:embed="rId28">
                      <a:extLst>
                        <a:ext uri="{28A0092B-C50C-407E-A947-70E740481C1C}">
                          <a14:useLocalDpi xmlns:a14="http://schemas.microsoft.com/office/drawing/2010/main" val="0"/>
                        </a:ext>
                      </a:extLst>
                    </a:blip>
                    <a:stretch>
                      <a:fillRect/>
                    </a:stretch>
                  </pic:blipFill>
                  <pic:spPr>
                    <a:xfrm>
                      <a:off x="0" y="0"/>
                      <a:ext cx="5455363" cy="2609248"/>
                    </a:xfrm>
                    <a:prstGeom prst="rect">
                      <a:avLst/>
                    </a:prstGeom>
                  </pic:spPr>
                </pic:pic>
              </a:graphicData>
            </a:graphic>
          </wp:inline>
        </w:drawing>
      </w:r>
    </w:p>
    <w:p w14:paraId="74C3532D" w14:textId="1EFE5002" w:rsidR="00021CD5" w:rsidRDefault="00021CD5" w:rsidP="00573C32">
      <w:pPr>
        <w:pStyle w:val="Caption"/>
        <w:jc w:val="center"/>
      </w:pPr>
      <w:r>
        <w:t xml:space="preserve">Figure </w:t>
      </w:r>
      <w:r w:rsidR="00C037D2">
        <w:fldChar w:fldCharType="begin"/>
      </w:r>
      <w:r w:rsidR="00C037D2">
        <w:instrText xml:space="preserve"> SEQ Figure \* ARABIC </w:instrText>
      </w:r>
      <w:r w:rsidR="00C037D2">
        <w:fldChar w:fldCharType="separate"/>
      </w:r>
      <w:r w:rsidR="00447103">
        <w:rPr>
          <w:noProof/>
        </w:rPr>
        <w:t>19</w:t>
      </w:r>
      <w:r w:rsidR="00C037D2">
        <w:rPr>
          <w:noProof/>
        </w:rPr>
        <w:fldChar w:fldCharType="end"/>
      </w:r>
      <w:r>
        <w:t xml:space="preserve"> - Example of docstring’s and comments</w:t>
      </w:r>
    </w:p>
    <w:p w14:paraId="0E94DD1A" w14:textId="1A385377" w:rsidR="00FA13A3" w:rsidRDefault="00FA13A3" w:rsidP="00C336DB">
      <w:r>
        <w:t xml:space="preserve">While this is helpful, it is not enough if the content of these files is hard to </w:t>
      </w:r>
      <w:r w:rsidR="00ED1989">
        <w:t>read or</w:t>
      </w:r>
      <w:r>
        <w:t xml:space="preserve"> understand. </w:t>
      </w:r>
      <w:r w:rsidR="00FE337B">
        <w:t>To combat</w:t>
      </w:r>
      <w:r w:rsidR="00215C96">
        <w:t xml:space="preserve"> this deficiency,</w:t>
      </w:r>
      <w:r w:rsidR="00ED1989">
        <w:t xml:space="preserve"> two approaches</w:t>
      </w:r>
      <w:r w:rsidR="00FE337B">
        <w:t xml:space="preserve"> have been taken. One, </w:t>
      </w:r>
      <w:r w:rsidR="00320F7F">
        <w:t xml:space="preserve">the </w:t>
      </w:r>
      <w:r w:rsidR="009B7CD0">
        <w:t xml:space="preserve">code base is automatically formatted by one of two formatters. </w:t>
      </w:r>
      <w:r w:rsidR="00471D6C">
        <w:t xml:space="preserve">For python files, the code is formatted by the “Black” formatter </w:t>
      </w:r>
      <w:r w:rsidR="00471D6C">
        <w:fldChar w:fldCharType="begin"/>
      </w:r>
      <w:r w:rsidR="00F636EE">
        <w:instrText xml:space="preserve"> ADDIN ZOTERO_ITEM CSL_CITATION {"citationID":"8Y7PVy5C","properties":{"formattedCitation":"(12)","plainCitation":"(12)","noteIndex":0},"citationItems":[{"id":20,"uris":["http://zotero.org/users/local/iChuLWie/items/8JMIF4AN"],"itemData":{"id":20,"type":"software","genre":"Python","license":"OSI Approved :: MIT License","medium":"OS Independent","source":"PyPI","title":"black: The uncompromising code formatter.","title-short":"black","version":"25.1.0","issued":{"date-parts":[["2025",1,29]]}}}],"schema":"https://github.com/citation-style-language/schema/raw/master/csl-citation.json"} </w:instrText>
      </w:r>
      <w:r w:rsidR="00471D6C">
        <w:fldChar w:fldCharType="separate"/>
      </w:r>
      <w:r w:rsidR="00F636EE" w:rsidRPr="00F636EE">
        <w:rPr>
          <w:rFonts w:cs="Arial"/>
        </w:rPr>
        <w:t>(12)</w:t>
      </w:r>
      <w:r w:rsidR="00471D6C">
        <w:fldChar w:fldCharType="end"/>
      </w:r>
      <w:r w:rsidR="00C4695A">
        <w:t xml:space="preserve">, if the </w:t>
      </w:r>
      <w:r w:rsidR="003B0A49">
        <w:t>file is an ‘</w:t>
      </w:r>
      <w:r w:rsidR="009F62F0">
        <w:t>HTML</w:t>
      </w:r>
      <w:r w:rsidR="003B0A49">
        <w:t xml:space="preserve">’ file, or a </w:t>
      </w:r>
      <w:r w:rsidR="007044A9">
        <w:t>‘</w:t>
      </w:r>
      <w:r w:rsidR="00A13FF9">
        <w:t>JavaScript</w:t>
      </w:r>
      <w:r w:rsidR="007044A9">
        <w:t>’</w:t>
      </w:r>
      <w:r w:rsidR="00A13FF9">
        <w:t xml:space="preserve"> file, then it will be formatted by the ‘Prettier’ formatter</w:t>
      </w:r>
      <w:r w:rsidR="00F04192">
        <w:t xml:space="preserve"> </w:t>
      </w:r>
      <w:r w:rsidR="00C96DA1">
        <w:fldChar w:fldCharType="begin"/>
      </w:r>
      <w:r w:rsidR="00F636EE">
        <w:instrText xml:space="preserve"> ADDIN ZOTERO_ITEM CSL_CITATION {"citationID":"4glsKSNj","properties":{"formattedCitation":"(13)","plainCitation":"(13)","noteIndex":0},"citationItems":[{"id":22,"uris":["http://zotero.org/users/local/iChuLWie/items/5PMUMVQ8"],"itemData":{"id":22,"type":"webpage","abstract":"Opinionated Code Formatter","language":"en","title":"Prettier · Opinionated Code Formatter · Prettier","URL":"https://prettier.io/","accessed":{"date-parts":[["2025",4,24]]},"issued":{"date-parts":[["2025",2,9]]}}}],"schema":"https://github.com/citation-style-language/schema/raw/master/csl-citation.json"} </w:instrText>
      </w:r>
      <w:r w:rsidR="00C96DA1">
        <w:fldChar w:fldCharType="separate"/>
      </w:r>
      <w:r w:rsidR="00F636EE" w:rsidRPr="00F636EE">
        <w:rPr>
          <w:rFonts w:cs="Arial"/>
        </w:rPr>
        <w:t>(13)</w:t>
      </w:r>
      <w:r w:rsidR="00C96DA1">
        <w:fldChar w:fldCharType="end"/>
      </w:r>
      <w:r w:rsidR="00A13FF9">
        <w:t>.</w:t>
      </w:r>
      <w:r w:rsidR="006F7C45">
        <w:t xml:space="preserve"> </w:t>
      </w:r>
      <w:r w:rsidR="0080540D">
        <w:t>The second approach is the manual addition of comments, doc</w:t>
      </w:r>
      <w:r w:rsidR="003C36D9">
        <w:t xml:space="preserve">strings, and </w:t>
      </w:r>
      <w:r w:rsidR="004E30C9">
        <w:t xml:space="preserve">helper files. </w:t>
      </w:r>
    </w:p>
    <w:p w14:paraId="6509E83F" w14:textId="1756D443" w:rsidR="00CD037C" w:rsidRDefault="00004800" w:rsidP="00C336DB">
      <w:r>
        <w:t xml:space="preserve">The </w:t>
      </w:r>
      <w:r w:rsidR="00E16057">
        <w:t>addition of formatters into the project mean</w:t>
      </w:r>
      <w:r w:rsidR="002F6F54">
        <w:t>s,</w:t>
      </w:r>
      <w:r w:rsidR="00E16057">
        <w:t xml:space="preserve"> that whoever is adding code into the project</w:t>
      </w:r>
      <w:r w:rsidR="002F6F54">
        <w:t>,</w:t>
      </w:r>
      <w:r w:rsidR="00E16057">
        <w:t xml:space="preserve"> the </w:t>
      </w:r>
      <w:r w:rsidR="004B431E">
        <w:t>style will be consistent</w:t>
      </w:r>
      <w:r w:rsidR="00075983">
        <w:t xml:space="preserve"> making it easier to understand</w:t>
      </w:r>
      <w:r w:rsidR="002F6F54">
        <w:t xml:space="preserve">. </w:t>
      </w:r>
      <w:r w:rsidR="0013408D">
        <w:t>‘</w:t>
      </w:r>
      <w:r w:rsidR="00901031">
        <w:t>Prettier</w:t>
      </w:r>
      <w:r w:rsidR="0013408D">
        <w:t>’</w:t>
      </w:r>
      <w:r w:rsidR="00901031">
        <w:t xml:space="preserve"> formatter, is manually configured with settings that </w:t>
      </w:r>
      <w:r w:rsidR="00D3592C">
        <w:t xml:space="preserve">will maintain consistent </w:t>
      </w:r>
      <w:r w:rsidR="00600873">
        <w:t>‘</w:t>
      </w:r>
      <w:r w:rsidR="009F62F0">
        <w:t>HTML</w:t>
      </w:r>
      <w:r w:rsidR="00600873">
        <w:t>’ and ‘JavaScript’ formatting</w:t>
      </w:r>
      <w:r w:rsidR="007044A9">
        <w:t>.</w:t>
      </w:r>
      <w:r w:rsidR="0013408D">
        <w:t xml:space="preserve"> The ‘Black’ formatter maintains </w:t>
      </w:r>
      <w:r w:rsidR="008C2A9A">
        <w:t xml:space="preserve">python files in a format that is consistent with Pythons </w:t>
      </w:r>
      <w:r w:rsidR="005C7FBF">
        <w:t xml:space="preserve">PEP 8 guidelines </w:t>
      </w:r>
      <w:r w:rsidR="00E87CDA">
        <w:fldChar w:fldCharType="begin"/>
      </w:r>
      <w:r w:rsidR="00F636EE">
        <w:instrText xml:space="preserve"> ADDIN ZOTERO_ITEM CSL_CITATION {"citationID":"t1I00gN8","properties":{"formattedCitation":"(14)","plainCitation":"(14)","noteIndex":0},"citationItems":[{"id":24,"uris":["http://zotero.org/users/local/iChuLWie/items/DG8VDLB7"],"itemData":{"id":24,"type":"webpage","abstract":"This document gives coding conventions for the Python code comprising the standard library in the main Python distribution.  Please see the companion informational PEP describing style guidelines for the C code in the C implementation of Python.","container-title":"Python Enhancement Proposals (PEPs)","language":"en","title":"PEP 8 – Style Guide for Python Code | peps.python.org","URL":"https://peps.python.org/pep-0008/","accessed":{"date-parts":[["2025",4,24]]},"issued":{"date-parts":[["2025",4,4]]}}}],"schema":"https://github.com/citation-style-language/schema/raw/master/csl-citation.json"} </w:instrText>
      </w:r>
      <w:r w:rsidR="00E87CDA">
        <w:fldChar w:fldCharType="separate"/>
      </w:r>
      <w:r w:rsidR="00F636EE" w:rsidRPr="00F636EE">
        <w:rPr>
          <w:rFonts w:cs="Arial"/>
        </w:rPr>
        <w:t>(14)</w:t>
      </w:r>
      <w:r w:rsidR="00E87CDA">
        <w:fldChar w:fldCharType="end"/>
      </w:r>
      <w:r w:rsidR="00CC7F27">
        <w:t xml:space="preserve">. </w:t>
      </w:r>
    </w:p>
    <w:p w14:paraId="1B285652" w14:textId="2A61F1AE" w:rsidR="00693AFE" w:rsidRDefault="007657D0" w:rsidP="00C336DB">
      <w:r>
        <w:t xml:space="preserve">The project </w:t>
      </w:r>
      <w:r w:rsidR="00473037">
        <w:t xml:space="preserve">is </w:t>
      </w:r>
      <w:r>
        <w:t xml:space="preserve">also </w:t>
      </w:r>
      <w:r w:rsidR="00473037">
        <w:t>linted using</w:t>
      </w:r>
      <w:r>
        <w:t xml:space="preserve">, </w:t>
      </w:r>
      <w:r w:rsidR="00FD54C2">
        <w:t>P</w:t>
      </w:r>
      <w:r w:rsidR="003854A0">
        <w:t>y</w:t>
      </w:r>
      <w:r w:rsidR="0011454D">
        <w:t>l</w:t>
      </w:r>
      <w:r w:rsidR="003854A0">
        <w:t>int</w:t>
      </w:r>
      <w:r w:rsidR="002E73C5">
        <w:fldChar w:fldCharType="begin"/>
      </w:r>
      <w:r w:rsidR="00F636EE">
        <w:instrText xml:space="preserve"> ADDIN ZOTERO_ITEM CSL_CITATION {"citationID":"5v8OzAMI","properties":{"formattedCitation":"(15)","plainCitation":"(15)","noteIndex":0},"citationItems":[{"id":26,"uris":["http://zotero.org/users/local/iChuLWie/items/RVYU5A5S"],"itemData":{"id":26,"type":"webpage","title":"Pylint 3.3.6 documentation","URL":"https://pylint.readthedocs.io/en/stable/","accessed":{"date-parts":[["2025",4,25]]},"issued":{"date-parts":[["2025",3,20]]}}}],"schema":"https://github.com/citation-style-language/schema/raw/master/csl-citation.json"} </w:instrText>
      </w:r>
      <w:r w:rsidR="002E73C5">
        <w:fldChar w:fldCharType="separate"/>
      </w:r>
      <w:r w:rsidR="00F636EE" w:rsidRPr="00F636EE">
        <w:rPr>
          <w:rFonts w:cs="Arial"/>
        </w:rPr>
        <w:t>(15)</w:t>
      </w:r>
      <w:r w:rsidR="002E73C5">
        <w:fldChar w:fldCharType="end"/>
      </w:r>
      <w:r w:rsidR="00587C82">
        <w:t>.</w:t>
      </w:r>
      <w:r w:rsidR="002E73C5">
        <w:t xml:space="preserve"> </w:t>
      </w:r>
      <w:r w:rsidR="00295DB2">
        <w:t xml:space="preserve">This linting provides a score out of ten for how closely the code </w:t>
      </w:r>
      <w:r w:rsidR="00F209F4">
        <w:t xml:space="preserve">follows the PEP8 standards. </w:t>
      </w:r>
      <w:r w:rsidR="00B14E2A">
        <w:t>This score is displayed on the README on the GitHub page.</w:t>
      </w:r>
    </w:p>
    <w:p w14:paraId="7E8CC991" w14:textId="2D559EEC" w:rsidR="00925CAA" w:rsidRDefault="00532486" w:rsidP="00C336DB">
      <w:r>
        <w:t xml:space="preserve">The focus of the </w:t>
      </w:r>
      <w:r w:rsidR="00955F78">
        <w:t xml:space="preserve">PEP8 </w:t>
      </w:r>
      <w:r>
        <w:t xml:space="preserve">style guide </w:t>
      </w:r>
      <w:r w:rsidR="00376C47">
        <w:t xml:space="preserve">alongside </w:t>
      </w:r>
      <w:r w:rsidR="00EE04DB">
        <w:t>comments, docstrings, and helper files</w:t>
      </w:r>
      <w:r w:rsidR="00376C47">
        <w:t xml:space="preserve"> is readability</w:t>
      </w:r>
      <w:r w:rsidR="00EE04DB">
        <w:t xml:space="preserve">. </w:t>
      </w:r>
      <w:r w:rsidR="00275AF2">
        <w:t xml:space="preserve">Each </w:t>
      </w:r>
      <w:r w:rsidR="007E23F2">
        <w:t>module, function, class, and method have docstrings present on them</w:t>
      </w:r>
      <w:r w:rsidR="007A778E">
        <w:t xml:space="preserve">, </w:t>
      </w:r>
      <w:r w:rsidR="006B4097">
        <w:t>which</w:t>
      </w:r>
      <w:r w:rsidR="007A778E">
        <w:t xml:space="preserve"> explain the intended purpose</w:t>
      </w:r>
      <w:r w:rsidR="00080AD2">
        <w:t xml:space="preserve"> of the following code</w:t>
      </w:r>
      <w:r w:rsidR="00E91AE8">
        <w:t xml:space="preserve"> making it easy for a future developer to quickly understand each function</w:t>
      </w:r>
      <w:r w:rsidR="00080AD2">
        <w:t xml:space="preserve">. </w:t>
      </w:r>
    </w:p>
    <w:p w14:paraId="3FF9BF5C" w14:textId="5E81B7AE" w:rsidR="0082297C" w:rsidRDefault="001D7C5E" w:rsidP="00C336DB">
      <w:r>
        <w:t xml:space="preserve">There are specific parts of </w:t>
      </w:r>
      <w:r w:rsidR="006148D0">
        <w:t>Bulb Bop</w:t>
      </w:r>
      <w:r w:rsidR="00F70F13">
        <w:t xml:space="preserve"> that are </w:t>
      </w:r>
      <w:r w:rsidR="0003421B">
        <w:t xml:space="preserve">written but not in use. </w:t>
      </w:r>
      <w:r w:rsidR="006540C3">
        <w:t xml:space="preserve">One example of this is a function that </w:t>
      </w:r>
      <w:r w:rsidR="00243A5B">
        <w:t xml:space="preserve">produces a packet that can turn a WizBulb to a specific colour. This is something that was </w:t>
      </w:r>
      <w:r w:rsidR="00877CBF">
        <w:t>intended</w:t>
      </w:r>
      <w:r w:rsidR="00243A5B">
        <w:t xml:space="preserve"> to be included in the final project, however</w:t>
      </w:r>
      <w:r w:rsidR="00F005A3">
        <w:t xml:space="preserve"> given time constraints this was not implemented. These sections of code were left in place</w:t>
      </w:r>
      <w:r w:rsidR="00716F5F">
        <w:t xml:space="preserve"> to allow for their use without further research </w:t>
      </w:r>
      <w:r w:rsidR="001B361B">
        <w:t>in the future</w:t>
      </w:r>
      <w:r w:rsidR="002B6DE1">
        <w:t xml:space="preserve">. These sections </w:t>
      </w:r>
      <w:r w:rsidR="00AE22E8">
        <w:t>are clearly labelled as not in use</w:t>
      </w:r>
      <w:r w:rsidR="002B6DE1">
        <w:t xml:space="preserve"> to ensure that they are not misunderstood.</w:t>
      </w:r>
    </w:p>
    <w:p w14:paraId="537C87B2" w14:textId="7CDFE680" w:rsidR="004455C6" w:rsidRDefault="00CF357F" w:rsidP="00C336DB">
      <w:r>
        <w:t>The Git</w:t>
      </w:r>
      <w:r w:rsidR="00163CA8">
        <w:t>H</w:t>
      </w:r>
      <w:r>
        <w:t xml:space="preserve">ub repository for this </w:t>
      </w:r>
      <w:r w:rsidR="00D959C7">
        <w:t>project contains extensive org</w:t>
      </w:r>
      <w:r w:rsidR="00A75625">
        <w:t>anisational rules, guidelines</w:t>
      </w:r>
      <w:r w:rsidR="00142004">
        <w:t xml:space="preserve">, and continuous integration </w:t>
      </w:r>
      <w:r w:rsidR="00746917">
        <w:t xml:space="preserve">(CI) </w:t>
      </w:r>
      <w:r w:rsidR="00A75625">
        <w:t xml:space="preserve">to ensure it maintains a consistent order for future development. </w:t>
      </w:r>
      <w:r w:rsidR="00437EBB">
        <w:t xml:space="preserve">Some of these rules have had to be ignored for the initial development of </w:t>
      </w:r>
      <w:r w:rsidR="006148D0">
        <w:t>Bulb Bop</w:t>
      </w:r>
      <w:r w:rsidR="002B31E3">
        <w:t xml:space="preserve">. Others, like the </w:t>
      </w:r>
      <w:r w:rsidR="00746917">
        <w:t>CI</w:t>
      </w:r>
      <w:r w:rsidR="002B31E3">
        <w:t xml:space="preserve"> for instance were extremely helpful in catching bugs and </w:t>
      </w:r>
      <w:r w:rsidR="003D17E3">
        <w:t xml:space="preserve">maintaining </w:t>
      </w:r>
      <w:r w:rsidR="000D72CF">
        <w:t xml:space="preserve">code style. </w:t>
      </w:r>
    </w:p>
    <w:p w14:paraId="0AA90E0E" w14:textId="3DD935A7" w:rsidR="002B6DE1" w:rsidRDefault="00150122" w:rsidP="00C336DB">
      <w:r>
        <w:t>B</w:t>
      </w:r>
      <w:r w:rsidR="007376FE">
        <w:t xml:space="preserve">ranch </w:t>
      </w:r>
      <w:r>
        <w:t xml:space="preserve">protection </w:t>
      </w:r>
      <w:r w:rsidR="007376FE">
        <w:t xml:space="preserve">rules, </w:t>
      </w:r>
      <w:r>
        <w:t xml:space="preserve">have been implemented </w:t>
      </w:r>
      <w:r w:rsidR="007376FE">
        <w:t xml:space="preserve">to prevent </w:t>
      </w:r>
      <w:r w:rsidR="00404DCC">
        <w:t>direct</w:t>
      </w:r>
      <w:r w:rsidR="007376FE">
        <w:t xml:space="preserve"> commits to the main branch without </w:t>
      </w:r>
      <w:r w:rsidR="0028088B">
        <w:t xml:space="preserve">prior review via a </w:t>
      </w:r>
      <w:r w:rsidR="009411EC">
        <w:t>pull request</w:t>
      </w:r>
      <w:r w:rsidR="00A53A0F">
        <w:t xml:space="preserve">. </w:t>
      </w:r>
      <w:r w:rsidR="004455C6">
        <w:t>For</w:t>
      </w:r>
      <w:r w:rsidR="00A53A0F">
        <w:t xml:space="preserve"> future</w:t>
      </w:r>
      <w:r w:rsidR="00591B4F">
        <w:t xml:space="preserve"> and</w:t>
      </w:r>
      <w:r w:rsidR="00A53A0F">
        <w:t xml:space="preserve"> larger development teams this is </w:t>
      </w:r>
      <w:r w:rsidR="00223799">
        <w:t>important</w:t>
      </w:r>
      <w:r w:rsidR="00A53A0F">
        <w:t xml:space="preserve"> to </w:t>
      </w:r>
      <w:r w:rsidR="00315B03">
        <w:t>reduce the likelihood of faulty or suboptimal</w:t>
      </w:r>
      <w:r w:rsidR="00A53A0F">
        <w:t xml:space="preserve"> code</w:t>
      </w:r>
      <w:r w:rsidR="00D47816">
        <w:t xml:space="preserve"> bring pushed</w:t>
      </w:r>
      <w:r w:rsidR="00A53A0F">
        <w:t xml:space="preserve"> to </w:t>
      </w:r>
      <w:r w:rsidR="00D47816">
        <w:t>critical</w:t>
      </w:r>
      <w:r w:rsidR="00142004">
        <w:t xml:space="preserve"> branches. </w:t>
      </w:r>
      <w:r w:rsidR="00D47816">
        <w:t>A</w:t>
      </w:r>
      <w:r w:rsidR="00774E1B">
        <w:t xml:space="preserve"> </w:t>
      </w:r>
      <w:r w:rsidR="00543510">
        <w:t>template</w:t>
      </w:r>
      <w:r w:rsidR="00774E1B">
        <w:t xml:space="preserve"> has been implemented</w:t>
      </w:r>
      <w:r w:rsidR="00494E5B">
        <w:t xml:space="preserve"> to keep pull requests to the same </w:t>
      </w:r>
      <w:r w:rsidR="00A93CD6">
        <w:t>standardised</w:t>
      </w:r>
      <w:r w:rsidR="00494E5B">
        <w:t xml:space="preserve"> work</w:t>
      </w:r>
      <w:r w:rsidR="00A93CD6">
        <w:t>flow</w:t>
      </w:r>
      <w:r w:rsidR="00543510">
        <w:t>, a</w:t>
      </w:r>
      <w:r w:rsidR="00126474">
        <w:t>s well as</w:t>
      </w:r>
      <w:r w:rsidR="00543510">
        <w:t xml:space="preserve"> the addition of various labels</w:t>
      </w:r>
      <w:r w:rsidR="00D732C2">
        <w:t xml:space="preserve"> to help organise pull requests and issues</w:t>
      </w:r>
      <w:r w:rsidR="006A068D">
        <w:t>.</w:t>
      </w:r>
      <w:r w:rsidR="00A93CD6">
        <w:t xml:space="preserve"> This makes it simpler for a future developer to understand the version history of the project.</w:t>
      </w:r>
    </w:p>
    <w:p w14:paraId="1A68236F" w14:textId="77777777" w:rsidR="004F080E" w:rsidRDefault="006A068D" w:rsidP="004F080E">
      <w:pPr>
        <w:keepNext/>
      </w:pPr>
      <w:r w:rsidRPr="006A068D">
        <w:rPr>
          <w:noProof/>
        </w:rPr>
        <w:lastRenderedPageBreak/>
        <w:drawing>
          <wp:inline distT="0" distB="0" distL="0" distR="0" wp14:anchorId="005EDC11" wp14:editId="6BA38ACB">
            <wp:extent cx="5759450" cy="5589905"/>
            <wp:effectExtent l="0" t="0" r="0" b="0"/>
            <wp:docPr id="1341510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510292" name=""/>
                    <pic:cNvPicPr/>
                  </pic:nvPicPr>
                  <pic:blipFill>
                    <a:blip r:embed="rId29"/>
                    <a:stretch>
                      <a:fillRect/>
                    </a:stretch>
                  </pic:blipFill>
                  <pic:spPr>
                    <a:xfrm>
                      <a:off x="0" y="0"/>
                      <a:ext cx="5759450" cy="5589905"/>
                    </a:xfrm>
                    <a:prstGeom prst="rect">
                      <a:avLst/>
                    </a:prstGeom>
                  </pic:spPr>
                </pic:pic>
              </a:graphicData>
            </a:graphic>
          </wp:inline>
        </w:drawing>
      </w:r>
    </w:p>
    <w:p w14:paraId="7BBFC1F1" w14:textId="442EB4BA" w:rsidR="006A068D" w:rsidRDefault="004F080E" w:rsidP="00573C32">
      <w:pPr>
        <w:pStyle w:val="Caption"/>
        <w:jc w:val="center"/>
      </w:pPr>
      <w:r>
        <w:t xml:space="preserve">Figure </w:t>
      </w:r>
      <w:r w:rsidR="00C037D2">
        <w:fldChar w:fldCharType="begin"/>
      </w:r>
      <w:r w:rsidR="00C037D2">
        <w:instrText xml:space="preserve"> SEQ Figure \* ARABIC </w:instrText>
      </w:r>
      <w:r w:rsidR="00C037D2">
        <w:fldChar w:fldCharType="separate"/>
      </w:r>
      <w:r w:rsidR="00447103">
        <w:rPr>
          <w:noProof/>
        </w:rPr>
        <w:t>20</w:t>
      </w:r>
      <w:r w:rsidR="00C037D2">
        <w:rPr>
          <w:noProof/>
        </w:rPr>
        <w:fldChar w:fldCharType="end"/>
      </w:r>
      <w:r>
        <w:t xml:space="preserve"> - Example of Pull Request </w:t>
      </w:r>
      <w:r w:rsidR="00573C32">
        <w:t>Template</w:t>
      </w:r>
    </w:p>
    <w:p w14:paraId="427CE23D" w14:textId="7000318A" w:rsidR="00116DD0" w:rsidRPr="00C336DB" w:rsidRDefault="00EB0EAE" w:rsidP="00C336DB">
      <w:r>
        <w:t xml:space="preserve">The most helpful </w:t>
      </w:r>
      <w:r w:rsidR="00746917">
        <w:t xml:space="preserve">feature of </w:t>
      </w:r>
      <w:r w:rsidR="00C562E6">
        <w:t xml:space="preserve">GitHub was the CI, </w:t>
      </w:r>
      <w:r w:rsidR="006C033E">
        <w:t>which</w:t>
      </w:r>
      <w:r w:rsidR="00C562E6">
        <w:t xml:space="preserve"> allowed </w:t>
      </w:r>
      <w:r w:rsidR="00126474">
        <w:t>the</w:t>
      </w:r>
      <w:r w:rsidR="00C562E6">
        <w:t xml:space="preserve"> test</w:t>
      </w:r>
      <w:r w:rsidR="00126474">
        <w:t>ing of</w:t>
      </w:r>
      <w:r w:rsidR="00C562E6">
        <w:t xml:space="preserve"> commits and pull requests made to the </w:t>
      </w:r>
      <w:r w:rsidR="00F62B6E">
        <w:t xml:space="preserve">GitHub </w:t>
      </w:r>
      <w:r w:rsidR="00D94020">
        <w:t xml:space="preserve">repository automatically. </w:t>
      </w:r>
      <w:r w:rsidR="00BE445F">
        <w:t xml:space="preserve">Using CI the </w:t>
      </w:r>
      <w:r w:rsidR="00B15DA1">
        <w:t xml:space="preserve">repository was able to run the entire testing suite on each pull request, </w:t>
      </w:r>
      <w:r w:rsidR="00DB7F9E">
        <w:t xml:space="preserve">and scheduled each night at </w:t>
      </w:r>
      <w:r w:rsidR="00663E94">
        <w:t xml:space="preserve">midnight, this then sends email </w:t>
      </w:r>
      <w:r w:rsidR="00724685">
        <w:t xml:space="preserve">notifications should a CI run fail. </w:t>
      </w:r>
      <w:r w:rsidR="006D3399">
        <w:t xml:space="preserve">On top of that, the CI </w:t>
      </w:r>
      <w:proofErr w:type="gramStart"/>
      <w:r w:rsidR="006D3399">
        <w:t>is able to</w:t>
      </w:r>
      <w:proofErr w:type="gramEnd"/>
      <w:r w:rsidR="006D3399">
        <w:t xml:space="preserve"> handle other automations</w:t>
      </w:r>
      <w:r w:rsidR="008C339E">
        <w:t xml:space="preserve"> that </w:t>
      </w:r>
      <w:r w:rsidR="00CD4574">
        <w:t xml:space="preserve">are helpful to maintaining an </w:t>
      </w:r>
      <w:r w:rsidR="00AC7C99">
        <w:t>awareness of the state of the code in the repository</w:t>
      </w:r>
      <w:r w:rsidR="00CA4357">
        <w:t>, such as the Pylint badge</w:t>
      </w:r>
      <w:r w:rsidR="001849AE">
        <w:t xml:space="preserve">, the coverage badge, and a badge that displays the status of the last CI run. </w:t>
      </w:r>
    </w:p>
    <w:p w14:paraId="2BC6F675" w14:textId="77777777" w:rsidR="00D434B7" w:rsidRDefault="00460FE1" w:rsidP="00D434B7">
      <w:pPr>
        <w:keepNext/>
      </w:pPr>
      <w:r w:rsidRPr="00460FE1">
        <w:rPr>
          <w:noProof/>
        </w:rPr>
        <w:lastRenderedPageBreak/>
        <w:drawing>
          <wp:inline distT="0" distB="0" distL="0" distR="0" wp14:anchorId="340C5C92" wp14:editId="2EB20E1D">
            <wp:extent cx="5759450" cy="1983740"/>
            <wp:effectExtent l="0" t="0" r="0" b="0"/>
            <wp:docPr id="1046911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911471" name=""/>
                    <pic:cNvPicPr/>
                  </pic:nvPicPr>
                  <pic:blipFill>
                    <a:blip r:embed="rId30"/>
                    <a:stretch>
                      <a:fillRect/>
                    </a:stretch>
                  </pic:blipFill>
                  <pic:spPr>
                    <a:xfrm>
                      <a:off x="0" y="0"/>
                      <a:ext cx="5759450" cy="1983740"/>
                    </a:xfrm>
                    <a:prstGeom prst="rect">
                      <a:avLst/>
                    </a:prstGeom>
                  </pic:spPr>
                </pic:pic>
              </a:graphicData>
            </a:graphic>
          </wp:inline>
        </w:drawing>
      </w:r>
    </w:p>
    <w:p w14:paraId="0AE9B7A8" w14:textId="1EF49299" w:rsidR="00D434B7" w:rsidRDefault="00D434B7" w:rsidP="00D434B7">
      <w:pPr>
        <w:pStyle w:val="Caption"/>
      </w:pPr>
      <w:r>
        <w:t xml:space="preserve">Figure </w:t>
      </w:r>
      <w:r w:rsidR="00C037D2">
        <w:fldChar w:fldCharType="begin"/>
      </w:r>
      <w:r w:rsidR="00C037D2">
        <w:instrText xml:space="preserve"> SEQ Figure \* ARABIC </w:instrText>
      </w:r>
      <w:r w:rsidR="00C037D2">
        <w:fldChar w:fldCharType="separate"/>
      </w:r>
      <w:r w:rsidR="00447103">
        <w:rPr>
          <w:noProof/>
        </w:rPr>
        <w:t>21</w:t>
      </w:r>
      <w:r w:rsidR="00C037D2">
        <w:rPr>
          <w:noProof/>
        </w:rPr>
        <w:fldChar w:fldCharType="end"/>
      </w:r>
      <w:r>
        <w:t xml:space="preserve"> - Screenshot of GitHub buttons</w:t>
      </w:r>
    </w:p>
    <w:p w14:paraId="54D7C610" w14:textId="746041BD" w:rsidR="004F1562" w:rsidRDefault="004F1562">
      <w:r>
        <w:br w:type="page"/>
      </w:r>
    </w:p>
    <w:p w14:paraId="7ED0F7C8" w14:textId="1118697D" w:rsidR="00333EF3" w:rsidRPr="00ED049C" w:rsidRDefault="00333EF3" w:rsidP="00333EF3">
      <w:pPr>
        <w:pStyle w:val="Heading1"/>
        <w:numPr>
          <w:ilvl w:val="0"/>
          <w:numId w:val="15"/>
        </w:numPr>
        <w:rPr>
          <w:rFonts w:ascii="Arial Black" w:hAnsi="Arial Black"/>
          <w:b/>
          <w:bCs/>
        </w:rPr>
      </w:pPr>
      <w:bookmarkStart w:id="27" w:name="_Toc197356879"/>
      <w:r w:rsidRPr="00ED049C">
        <w:rPr>
          <w:rFonts w:ascii="Arial Black" w:hAnsi="Arial Black"/>
          <w:b/>
          <w:bCs/>
        </w:rPr>
        <w:lastRenderedPageBreak/>
        <w:t>Testing</w:t>
      </w:r>
      <w:bookmarkEnd w:id="27"/>
    </w:p>
    <w:p w14:paraId="59E4425B" w14:textId="2DF2E666" w:rsidR="00112194" w:rsidRDefault="001369BF" w:rsidP="00333EF3">
      <w:r>
        <w:t xml:space="preserve">In this chapter </w:t>
      </w:r>
      <w:r w:rsidR="00A132FC">
        <w:t xml:space="preserve">the testing that has been carried out on </w:t>
      </w:r>
      <w:r w:rsidR="006148D0">
        <w:t>Bulb Bop</w:t>
      </w:r>
      <w:r w:rsidR="00A132FC">
        <w:t xml:space="preserve"> will be discussed. </w:t>
      </w:r>
      <w:r w:rsidR="008E3E55">
        <w:t xml:space="preserve">This will cover two main sections, automated testing, and manual testing. </w:t>
      </w:r>
      <w:r w:rsidR="00D64B6C">
        <w:t xml:space="preserve">Test cases for both will be discussed, </w:t>
      </w:r>
      <w:r w:rsidR="002237B7">
        <w:t xml:space="preserve">their results, </w:t>
      </w:r>
      <w:r w:rsidR="00112194">
        <w:t>future testing that could take place</w:t>
      </w:r>
      <w:r w:rsidR="00E249CE">
        <w:t xml:space="preserve">, and weaknesses of the testing procedure will also be discussed. </w:t>
      </w:r>
    </w:p>
    <w:p w14:paraId="63BF9725" w14:textId="1FEDB4BD" w:rsidR="00DE1756" w:rsidRPr="00ED049C" w:rsidRDefault="00DE1756" w:rsidP="00DE1756">
      <w:pPr>
        <w:pStyle w:val="Heading2"/>
        <w:numPr>
          <w:ilvl w:val="1"/>
          <w:numId w:val="15"/>
        </w:numPr>
        <w:rPr>
          <w:rFonts w:ascii="Arial Black" w:hAnsi="Arial Black"/>
          <w:b/>
          <w:bCs/>
        </w:rPr>
      </w:pPr>
      <w:bookmarkStart w:id="28" w:name="_Toc197356880"/>
      <w:r w:rsidRPr="00ED049C">
        <w:rPr>
          <w:rFonts w:ascii="Arial Black" w:hAnsi="Arial Black"/>
          <w:b/>
          <w:bCs/>
        </w:rPr>
        <w:t>Automated Testin</w:t>
      </w:r>
      <w:r w:rsidR="008A3615" w:rsidRPr="00ED049C">
        <w:rPr>
          <w:rFonts w:ascii="Arial Black" w:hAnsi="Arial Black"/>
          <w:b/>
          <w:bCs/>
        </w:rPr>
        <w:t>g</w:t>
      </w:r>
      <w:bookmarkEnd w:id="28"/>
    </w:p>
    <w:p w14:paraId="6C6C067D" w14:textId="1A57DA2A" w:rsidR="008A3615" w:rsidRDefault="00367DC5" w:rsidP="008A3615">
      <w:r>
        <w:t>Most of</w:t>
      </w:r>
      <w:r w:rsidR="006A5243">
        <w:t xml:space="preserve"> the testing </w:t>
      </w:r>
      <w:r w:rsidR="000D48BE">
        <w:t xml:space="preserve">that has been carried out on </w:t>
      </w:r>
      <w:r w:rsidR="006148D0">
        <w:t>Bulb Bop</w:t>
      </w:r>
      <w:r w:rsidR="00BF2ABA">
        <w:t xml:space="preserve"> was automated</w:t>
      </w:r>
      <w:r w:rsidR="0068785A">
        <w:t>, this is</w:t>
      </w:r>
      <w:r w:rsidR="000D2A35">
        <w:t xml:space="preserve"> due to the </w:t>
      </w:r>
      <w:r w:rsidR="00970C7A">
        <w:t xml:space="preserve">CI on GitHub that allowed the automated tests to be carried out again and again. </w:t>
      </w:r>
      <w:r w:rsidR="00F928FD">
        <w:t xml:space="preserve">The automated testing was extremely helpful as it allowed for the ability to check on the </w:t>
      </w:r>
      <w:r w:rsidR="003849F8">
        <w:t xml:space="preserve">status of code changes before committing to the repository. </w:t>
      </w:r>
      <w:r w:rsidR="00815273">
        <w:t xml:space="preserve">The development of the tests focused on the ability </w:t>
      </w:r>
      <w:r w:rsidR="00160168">
        <w:t xml:space="preserve">of the user to </w:t>
      </w:r>
      <w:r w:rsidR="006D5586">
        <w:t>start the audio synch</w:t>
      </w:r>
      <w:r w:rsidR="00421E3B">
        <w:t xml:space="preserve">ronisation, as this was the main objective of the project. </w:t>
      </w:r>
      <w:r>
        <w:t xml:space="preserve">This was also the main objective of the manual testing on the project, </w:t>
      </w:r>
      <w:r w:rsidR="006C033E">
        <w:t>which</w:t>
      </w:r>
      <w:r>
        <w:t xml:space="preserve"> will be discussed in the next section. </w:t>
      </w:r>
    </w:p>
    <w:p w14:paraId="28EC6401" w14:textId="527A9A6C" w:rsidR="00111C74" w:rsidRDefault="00A32BE2" w:rsidP="008A3615">
      <w:r>
        <w:t xml:space="preserve">The automated testing in this project takes on </w:t>
      </w:r>
      <w:r w:rsidR="0060587B">
        <w:t xml:space="preserve">three shapes, </w:t>
      </w:r>
      <w:r w:rsidR="00467CB5">
        <w:t>firstly unit tests</w:t>
      </w:r>
      <w:r w:rsidR="002B1B98">
        <w:t>, its function, and the database</w:t>
      </w:r>
      <w:r w:rsidR="004B210B">
        <w:t>;</w:t>
      </w:r>
      <w:r w:rsidR="00861BF3">
        <w:t xml:space="preserve"> secondly</w:t>
      </w:r>
      <w:r w:rsidR="002B1B98">
        <w:t xml:space="preserve"> </w:t>
      </w:r>
      <w:r w:rsidR="00B10DB6">
        <w:t>running a mock live server and testing that the UI functions as expected</w:t>
      </w:r>
      <w:r w:rsidR="004B210B">
        <w:t>;</w:t>
      </w:r>
      <w:r w:rsidR="00B10DB6">
        <w:t xml:space="preserve"> and finally testing the </w:t>
      </w:r>
      <w:r w:rsidR="00111C74">
        <w:t>API</w:t>
      </w:r>
      <w:r w:rsidR="002D3034">
        <w:t xml:space="preserve"> endpoints to ensure that the code functions as expected. </w:t>
      </w:r>
      <w:r w:rsidR="004A7BE0">
        <w:t xml:space="preserve">With these three approaches, it is possible to cover </w:t>
      </w:r>
      <w:r w:rsidR="00111C74">
        <w:t>most of</w:t>
      </w:r>
      <w:r w:rsidR="004A7BE0">
        <w:t xml:space="preserve"> the users experience with </w:t>
      </w:r>
      <w:r w:rsidR="006148D0">
        <w:t>Bulb Bop</w:t>
      </w:r>
      <w:r w:rsidR="004A7BE0">
        <w:t xml:space="preserve">, as well as many of the functions that the user does not interact directly with. There </w:t>
      </w:r>
      <w:r w:rsidR="004B3B3A">
        <w:t>are,</w:t>
      </w:r>
      <w:r w:rsidR="004A7BE0">
        <w:t xml:space="preserve"> however, some functionality that is not tested in this approach, </w:t>
      </w:r>
      <w:r w:rsidR="009154FB">
        <w:t>this can be due to several reasons</w:t>
      </w:r>
      <w:r w:rsidR="00A42252">
        <w:t>. Code that is too complex, code that can only be ran on a live and active (has bulbs connected and live) system</w:t>
      </w:r>
      <w:r w:rsidR="009C47FC">
        <w:t xml:space="preserve">, or simulating the inputs is too complex, for example, simulating the input of an audio device into </w:t>
      </w:r>
      <w:r w:rsidR="006148D0">
        <w:t>Bulb Bop</w:t>
      </w:r>
      <w:r w:rsidR="009C47FC">
        <w:t xml:space="preserve"> is too complex for the scope of this project. </w:t>
      </w:r>
    </w:p>
    <w:p w14:paraId="41AA77E6" w14:textId="5EA4791D" w:rsidR="000A4695" w:rsidRDefault="001D05F8" w:rsidP="008A3615">
      <w:r>
        <w:t xml:space="preserve">To discuss the testing the format will follow the user journey to </w:t>
      </w:r>
      <w:r w:rsidR="008B5262">
        <w:t>starting the audio synchronisation. The steps are as follows:</w:t>
      </w:r>
    </w:p>
    <w:p w14:paraId="5F483B4D" w14:textId="057FFE6B" w:rsidR="008B5262" w:rsidRDefault="008B5262" w:rsidP="008B5262">
      <w:pPr>
        <w:pStyle w:val="ListParagraph"/>
        <w:numPr>
          <w:ilvl w:val="0"/>
          <w:numId w:val="16"/>
        </w:numPr>
      </w:pPr>
      <w:r>
        <w:t xml:space="preserve">Install </w:t>
      </w:r>
      <w:r w:rsidR="006148D0">
        <w:t>Bulb Bop</w:t>
      </w:r>
    </w:p>
    <w:p w14:paraId="710A07DF" w14:textId="2DC65F46" w:rsidR="008B5262" w:rsidRDefault="008B5262" w:rsidP="008B5262">
      <w:pPr>
        <w:pStyle w:val="ListParagraph"/>
        <w:numPr>
          <w:ilvl w:val="0"/>
          <w:numId w:val="16"/>
        </w:numPr>
      </w:pPr>
      <w:r>
        <w:t>Load the index view</w:t>
      </w:r>
    </w:p>
    <w:p w14:paraId="2BFB41CC" w14:textId="3EFAE8E0" w:rsidR="008B5262" w:rsidRDefault="008B5262" w:rsidP="008B5262">
      <w:pPr>
        <w:pStyle w:val="ListParagraph"/>
        <w:numPr>
          <w:ilvl w:val="0"/>
          <w:numId w:val="16"/>
        </w:numPr>
      </w:pPr>
      <w:r>
        <w:t>Discover bulbs</w:t>
      </w:r>
    </w:p>
    <w:p w14:paraId="286C6786" w14:textId="0BEA0C68" w:rsidR="008B5262" w:rsidRDefault="008B5262" w:rsidP="008B5262">
      <w:pPr>
        <w:pStyle w:val="ListParagraph"/>
        <w:numPr>
          <w:ilvl w:val="0"/>
          <w:numId w:val="16"/>
        </w:numPr>
      </w:pPr>
      <w:r>
        <w:t>Save bulbs</w:t>
      </w:r>
    </w:p>
    <w:p w14:paraId="3FD2D229" w14:textId="03D68548" w:rsidR="008B5262" w:rsidRDefault="008B5262" w:rsidP="008B5262">
      <w:pPr>
        <w:pStyle w:val="ListParagraph"/>
        <w:numPr>
          <w:ilvl w:val="0"/>
          <w:numId w:val="16"/>
        </w:numPr>
      </w:pPr>
      <w:r>
        <w:t>Select an audio device</w:t>
      </w:r>
    </w:p>
    <w:p w14:paraId="100E552E" w14:textId="7720FB3B" w:rsidR="008B5262" w:rsidRDefault="008B5262" w:rsidP="008B5262">
      <w:pPr>
        <w:pStyle w:val="ListParagraph"/>
        <w:numPr>
          <w:ilvl w:val="0"/>
          <w:numId w:val="16"/>
        </w:numPr>
      </w:pPr>
      <w:r>
        <w:t>Start the audio synchronisation</w:t>
      </w:r>
    </w:p>
    <w:p w14:paraId="3D9DF399" w14:textId="08CCFB60" w:rsidR="00BB6582" w:rsidRDefault="00BB6582" w:rsidP="00BB6582">
      <w:r>
        <w:t>There are other actions that the user can take</w:t>
      </w:r>
      <w:r w:rsidR="00190E52">
        <w:t>.</w:t>
      </w:r>
      <w:r>
        <w:t xml:space="preserve"> </w:t>
      </w:r>
      <w:r w:rsidR="00190E52">
        <w:t>T</w:t>
      </w:r>
      <w:r>
        <w:t>hese are also tested, such as loading the FAQ view, or editing a bul</w:t>
      </w:r>
      <w:r w:rsidR="00DE4B2E">
        <w:t>b, these are also tested for, and the documentation for these can be found in the attached appendix</w:t>
      </w:r>
      <w:r w:rsidR="00411EDB">
        <w:t xml:space="preserve"> (Appendix 1)</w:t>
      </w:r>
      <w:r w:rsidR="00DE4B2E">
        <w:t xml:space="preserve">. </w:t>
      </w:r>
    </w:p>
    <w:p w14:paraId="3CF1EE10" w14:textId="469F489A" w:rsidR="00B209E2" w:rsidRDefault="00494CD7" w:rsidP="00B209E2">
      <w:r>
        <w:t xml:space="preserve">There are two ways that </w:t>
      </w:r>
      <w:r w:rsidR="006148D0">
        <w:t>Bulb Bop</w:t>
      </w:r>
      <w:r w:rsidR="00697140">
        <w:t xml:space="preserve"> can be installed from scratch, one is manual</w:t>
      </w:r>
      <w:r w:rsidR="00860D2D">
        <w:t xml:space="preserve"> and the other </w:t>
      </w:r>
      <w:r w:rsidR="00697140">
        <w:t xml:space="preserve">is automated. </w:t>
      </w:r>
      <w:r w:rsidR="00166EC4">
        <w:t xml:space="preserve">The automated way </w:t>
      </w:r>
      <w:r w:rsidR="00514C18">
        <w:t xml:space="preserve">is via GitHub actions. </w:t>
      </w:r>
      <w:r w:rsidR="00060DAB">
        <w:t xml:space="preserve">The actions are configured to pull the </w:t>
      </w:r>
      <w:r w:rsidR="00CD12EA">
        <w:t xml:space="preserve">GitHub repository and then to build and run tests against it. </w:t>
      </w:r>
      <w:r w:rsidR="00D32B10">
        <w:t xml:space="preserve">Each time the GitHub actions run </w:t>
      </w:r>
      <w:r w:rsidR="006148D0">
        <w:t>Bulb Bop</w:t>
      </w:r>
      <w:r w:rsidR="00D32B10">
        <w:t xml:space="preserve"> is installed on </w:t>
      </w:r>
      <w:r w:rsidR="00E274EA">
        <w:t xml:space="preserve">two separate windows virtual hosts, and two separate </w:t>
      </w:r>
      <w:r w:rsidR="00161786">
        <w:t>ubuntu virtual hosts</w:t>
      </w:r>
      <w:r w:rsidR="005C4432">
        <w:t xml:space="preserve">, one of each of these sets is ran with Python 3.11 and the other with Python 3.12. This ensures that </w:t>
      </w:r>
      <w:r w:rsidR="006148D0">
        <w:t>Bulb Bop</w:t>
      </w:r>
      <w:r w:rsidR="001F0A25">
        <w:t xml:space="preserve"> remains installable, but also that it works with Python 3.11, Python 3.12, Windows, and Ubuntu. </w:t>
      </w:r>
    </w:p>
    <w:p w14:paraId="03107DA1" w14:textId="77777777" w:rsidR="005468F5" w:rsidRDefault="005468F5" w:rsidP="005468F5">
      <w:pPr>
        <w:keepNext/>
        <w:jc w:val="center"/>
      </w:pPr>
      <w:r w:rsidRPr="005468F5">
        <w:rPr>
          <w:noProof/>
        </w:rPr>
        <w:lastRenderedPageBreak/>
        <w:drawing>
          <wp:inline distT="0" distB="0" distL="0" distR="0" wp14:anchorId="4390B9A7" wp14:editId="62E9B945">
            <wp:extent cx="4429125" cy="2447092"/>
            <wp:effectExtent l="0" t="0" r="0" b="0"/>
            <wp:docPr id="104727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75631" name=""/>
                    <pic:cNvPicPr/>
                  </pic:nvPicPr>
                  <pic:blipFill>
                    <a:blip r:embed="rId31"/>
                    <a:stretch>
                      <a:fillRect/>
                    </a:stretch>
                  </pic:blipFill>
                  <pic:spPr>
                    <a:xfrm>
                      <a:off x="0" y="0"/>
                      <a:ext cx="4431790" cy="2448564"/>
                    </a:xfrm>
                    <a:prstGeom prst="rect">
                      <a:avLst/>
                    </a:prstGeom>
                  </pic:spPr>
                </pic:pic>
              </a:graphicData>
            </a:graphic>
          </wp:inline>
        </w:drawing>
      </w:r>
    </w:p>
    <w:p w14:paraId="47D82C90" w14:textId="2B047B8F" w:rsidR="005468F5" w:rsidRPr="00B209E2" w:rsidRDefault="005468F5" w:rsidP="005468F5">
      <w:pPr>
        <w:pStyle w:val="Caption"/>
        <w:jc w:val="center"/>
      </w:pPr>
      <w:r>
        <w:t xml:space="preserve">Figure </w:t>
      </w:r>
      <w:r w:rsidR="00C037D2">
        <w:fldChar w:fldCharType="begin"/>
      </w:r>
      <w:r w:rsidR="00C037D2">
        <w:instrText xml:space="preserve"> SEQ Figure \* ARABIC </w:instrText>
      </w:r>
      <w:r w:rsidR="00C037D2">
        <w:fldChar w:fldCharType="separate"/>
      </w:r>
      <w:r w:rsidR="00447103">
        <w:rPr>
          <w:noProof/>
        </w:rPr>
        <w:t>22</w:t>
      </w:r>
      <w:r w:rsidR="00C037D2">
        <w:rPr>
          <w:noProof/>
        </w:rPr>
        <w:fldChar w:fldCharType="end"/>
      </w:r>
      <w:r>
        <w:t xml:space="preserve"> - Configuration of systems to run GitHub actions on</w:t>
      </w:r>
    </w:p>
    <w:p w14:paraId="68888175" w14:textId="5B8C1967" w:rsidR="009C47FC" w:rsidRDefault="003F2FE5" w:rsidP="008A3615">
      <w:r>
        <w:t>This test has been incredibly help</w:t>
      </w:r>
      <w:r w:rsidR="004C2042">
        <w:t>f</w:t>
      </w:r>
      <w:r>
        <w:t xml:space="preserve">ul </w:t>
      </w:r>
      <w:r w:rsidR="0087247F">
        <w:t xml:space="preserve">in discovering bugs in </w:t>
      </w:r>
      <w:r w:rsidR="006148D0">
        <w:t>Bulb Bop</w:t>
      </w:r>
      <w:r w:rsidR="0087247F">
        <w:t xml:space="preserve">, </w:t>
      </w:r>
      <w:r w:rsidR="00CA0501">
        <w:t xml:space="preserve">for instance, there was a bug that when </w:t>
      </w:r>
      <w:r w:rsidR="006148D0">
        <w:t>Bulb Bop</w:t>
      </w:r>
      <w:r w:rsidR="00CA0501">
        <w:t xml:space="preserve"> was installed it would try and access the </w:t>
      </w:r>
      <w:r w:rsidR="00756938">
        <w:t xml:space="preserve">Wizbulb database model before the table was created. This caused an error that would prevent installation of </w:t>
      </w:r>
      <w:r w:rsidR="006148D0">
        <w:t>Bulb Bop</w:t>
      </w:r>
      <w:r w:rsidR="00192FA9">
        <w:t xml:space="preserve">, this bug was discovered by a run of the GitHub actions that failed. </w:t>
      </w:r>
      <w:r w:rsidR="006148D0">
        <w:t>Bulb Bop</w:t>
      </w:r>
      <w:r w:rsidR="00192FA9">
        <w:t xml:space="preserve"> on the development </w:t>
      </w:r>
      <w:r w:rsidR="001F4AED">
        <w:t xml:space="preserve">host machine missed this bug as the database was already created on the </w:t>
      </w:r>
      <w:r w:rsidR="00EC57A5">
        <w:t xml:space="preserve">machine. </w:t>
      </w:r>
    </w:p>
    <w:p w14:paraId="73F5CDD1" w14:textId="55AD6FF5" w:rsidR="00334373" w:rsidRDefault="006F1CF0" w:rsidP="00334373">
      <w:r>
        <w:t xml:space="preserve">For tests that involve loading and ensuring that </w:t>
      </w:r>
      <w:r w:rsidR="00216317">
        <w:t>the page has been loaded correctly Playwright</w:t>
      </w:r>
      <w:r w:rsidR="003260C1">
        <w:t>, a browser automation testing framework,</w:t>
      </w:r>
      <w:r w:rsidR="00216317">
        <w:t xml:space="preserve"> was used to run these tests. Django has </w:t>
      </w:r>
      <w:r w:rsidR="000F64F4">
        <w:t>the capability to</w:t>
      </w:r>
      <w:r w:rsidR="00D31F7B">
        <w:t xml:space="preserve"> load a</w:t>
      </w:r>
      <w:r w:rsidR="00326700">
        <w:t xml:space="preserve"> live server</w:t>
      </w:r>
      <w:r w:rsidR="0014683A">
        <w:t xml:space="preserve"> with a</w:t>
      </w:r>
      <w:r w:rsidR="004A1CB9">
        <w:t>n empty database</w:t>
      </w:r>
      <w:r w:rsidR="006D5684">
        <w:t>,</w:t>
      </w:r>
      <w:r w:rsidR="001D0070">
        <w:t xml:space="preserve"> allow</w:t>
      </w:r>
      <w:r w:rsidR="00740954">
        <w:t>ing</w:t>
      </w:r>
      <w:r w:rsidR="001D0070">
        <w:t xml:space="preserve"> Playwright to </w:t>
      </w:r>
      <w:r w:rsidR="00C45CB9">
        <w:t xml:space="preserve">load the views of </w:t>
      </w:r>
      <w:r w:rsidR="006148D0">
        <w:t>Bulb Bop</w:t>
      </w:r>
      <w:r w:rsidR="00C45CB9">
        <w:t xml:space="preserve"> and ensure that elements are loaded and in the appropriate state</w:t>
      </w:r>
      <w:r w:rsidR="00A33CD8">
        <w:t>, within the DOM</w:t>
      </w:r>
      <w:r w:rsidR="002034DD">
        <w:t xml:space="preserve"> (i.e. </w:t>
      </w:r>
      <w:r w:rsidR="006C655D">
        <w:t>visible, attaches, etc)</w:t>
      </w:r>
      <w:r w:rsidR="00C45CB9">
        <w:t xml:space="preserve">. </w:t>
      </w:r>
      <w:r w:rsidR="00E27CA8">
        <w:t xml:space="preserve">This is more valuable than just simply checking that the </w:t>
      </w:r>
      <w:r w:rsidR="00A14220">
        <w:t xml:space="preserve">correct template was rendered, as it more accurately checks the </w:t>
      </w:r>
      <w:r w:rsidR="00B22C6D">
        <w:t>users'</w:t>
      </w:r>
      <w:r w:rsidR="00A14220">
        <w:t xml:space="preserve"> experience of the user interface.</w:t>
      </w:r>
    </w:p>
    <w:p w14:paraId="2066BF85" w14:textId="77777777" w:rsidR="00BA7EC1" w:rsidRDefault="00BA7EC1" w:rsidP="00BA7EC1">
      <w:pPr>
        <w:keepNext/>
        <w:jc w:val="center"/>
      </w:pPr>
      <w:r w:rsidRPr="00BA7EC1">
        <w:rPr>
          <w:noProof/>
        </w:rPr>
        <w:drawing>
          <wp:inline distT="0" distB="0" distL="0" distR="0" wp14:anchorId="3485421A" wp14:editId="7745BC35">
            <wp:extent cx="4782217" cy="2086266"/>
            <wp:effectExtent l="0" t="0" r="0" b="9525"/>
            <wp:docPr id="1575192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92261" name=""/>
                    <pic:cNvPicPr/>
                  </pic:nvPicPr>
                  <pic:blipFill>
                    <a:blip r:embed="rId32"/>
                    <a:stretch>
                      <a:fillRect/>
                    </a:stretch>
                  </pic:blipFill>
                  <pic:spPr>
                    <a:xfrm>
                      <a:off x="0" y="0"/>
                      <a:ext cx="4782217" cy="2086266"/>
                    </a:xfrm>
                    <a:prstGeom prst="rect">
                      <a:avLst/>
                    </a:prstGeom>
                  </pic:spPr>
                </pic:pic>
              </a:graphicData>
            </a:graphic>
          </wp:inline>
        </w:drawing>
      </w:r>
    </w:p>
    <w:p w14:paraId="6AF7BFD2" w14:textId="74C1F42E" w:rsidR="00A14220" w:rsidRDefault="00BA7EC1" w:rsidP="00BA7EC1">
      <w:pPr>
        <w:pStyle w:val="Caption"/>
        <w:jc w:val="center"/>
      </w:pPr>
      <w:r>
        <w:t xml:space="preserve">Figure </w:t>
      </w:r>
      <w:r w:rsidR="00C037D2">
        <w:fldChar w:fldCharType="begin"/>
      </w:r>
      <w:r w:rsidR="00C037D2">
        <w:instrText xml:space="preserve"> SEQ Figure \* ARABIC </w:instrText>
      </w:r>
      <w:r w:rsidR="00C037D2">
        <w:fldChar w:fldCharType="separate"/>
      </w:r>
      <w:r w:rsidR="00447103">
        <w:rPr>
          <w:noProof/>
        </w:rPr>
        <w:t>23</w:t>
      </w:r>
      <w:r w:rsidR="00C037D2">
        <w:rPr>
          <w:noProof/>
        </w:rPr>
        <w:fldChar w:fldCharType="end"/>
      </w:r>
      <w:r>
        <w:t xml:space="preserve"> - Playwright load index test</w:t>
      </w:r>
    </w:p>
    <w:p w14:paraId="08718A34" w14:textId="522BF7C4" w:rsidR="006C655D" w:rsidRDefault="00A47B09" w:rsidP="00334373">
      <w:r>
        <w:t xml:space="preserve">The Playwright testing allows for some small compatibility testing as well. </w:t>
      </w:r>
      <w:r w:rsidR="008A4BF9">
        <w:t xml:space="preserve">The tests </w:t>
      </w:r>
      <w:r w:rsidR="00B47A1D">
        <w:t>can</w:t>
      </w:r>
      <w:r w:rsidR="008A4BF9">
        <w:t xml:space="preserve"> be run on multiple kinds of browsers, they are configured to run on Firefox, and Chrome. </w:t>
      </w:r>
      <w:r w:rsidR="00F46DD9">
        <w:t xml:space="preserve">Due to this </w:t>
      </w:r>
      <w:r w:rsidR="00613530">
        <w:t>testing,</w:t>
      </w:r>
      <w:r w:rsidR="00F46DD9">
        <w:t xml:space="preserve"> it is proven that </w:t>
      </w:r>
      <w:r w:rsidR="006148D0">
        <w:t>Bulb Bop</w:t>
      </w:r>
      <w:r w:rsidR="00F46DD9">
        <w:t xml:space="preserve"> is not only cross OS compatible, but it is cross-browser compatible</w:t>
      </w:r>
      <w:r w:rsidR="00A11FE2">
        <w:t xml:space="preserve"> as well.</w:t>
      </w:r>
      <w:r w:rsidR="00E64CB6">
        <w:t xml:space="preserve"> </w:t>
      </w:r>
      <w:r w:rsidR="00FF7C96">
        <w:t xml:space="preserve">There are a series of these tests that run, testing each view in turn, as well as </w:t>
      </w:r>
      <w:r w:rsidR="00C905A6">
        <w:t>navigation between views. Those not discussed here are documented in the appendix</w:t>
      </w:r>
      <w:r w:rsidR="00411EDB">
        <w:t xml:space="preserve"> (Appendix 1)</w:t>
      </w:r>
      <w:r w:rsidR="00C905A6">
        <w:t xml:space="preserve">. </w:t>
      </w:r>
    </w:p>
    <w:p w14:paraId="68585F85" w14:textId="61CB0887" w:rsidR="00A11232" w:rsidRDefault="00F91223" w:rsidP="00A11232">
      <w:r>
        <w:t xml:space="preserve">For the user to discover bulbs they </w:t>
      </w:r>
      <w:r w:rsidR="00191631">
        <w:t>must</w:t>
      </w:r>
      <w:r>
        <w:t xml:space="preserve"> click the </w:t>
      </w:r>
      <w:r w:rsidR="00464A46">
        <w:t>‘Find Bulbs’ button on any of the views on Bulb Bop</w:t>
      </w:r>
      <w:r w:rsidR="007A6022">
        <w:t xml:space="preserve">. </w:t>
      </w:r>
      <w:r w:rsidR="00137C3D">
        <w:t xml:space="preserve">This navigates the user to </w:t>
      </w:r>
      <w:r w:rsidR="00E12C98">
        <w:t xml:space="preserve">the ‘/discover/’ view. This page is almost identical to </w:t>
      </w:r>
      <w:r w:rsidR="00F7380C">
        <w:t xml:space="preserve">the index </w:t>
      </w:r>
      <w:r w:rsidR="00191631">
        <w:t>view;</w:t>
      </w:r>
      <w:r w:rsidR="00E26A23">
        <w:t xml:space="preserve"> however, Django has templates that allow the HTML files to change dynamically based on the context. </w:t>
      </w:r>
      <w:r w:rsidR="00706138">
        <w:t xml:space="preserve">Navigating to the discover page changes this context and now the page will display un-saved bulbs connected to the local network on the index view. </w:t>
      </w:r>
    </w:p>
    <w:p w14:paraId="3B1906EA" w14:textId="5B3608CC" w:rsidR="00706138" w:rsidRDefault="00285E04" w:rsidP="00A11232">
      <w:r>
        <w:lastRenderedPageBreak/>
        <w:t>Th</w:t>
      </w:r>
      <w:r w:rsidR="00E663E3">
        <w:t xml:space="preserve">ere is a difficulty in </w:t>
      </w:r>
      <w:r w:rsidR="00D162CF">
        <w:t xml:space="preserve">automated </w:t>
      </w:r>
      <w:r w:rsidR="00E663E3">
        <w:t xml:space="preserve">testing </w:t>
      </w:r>
      <w:r w:rsidR="00D162CF">
        <w:t xml:space="preserve">of </w:t>
      </w:r>
      <w:r w:rsidR="00E663E3">
        <w:t xml:space="preserve">the bulb discovery </w:t>
      </w:r>
      <w:r w:rsidR="00D162CF">
        <w:t>function of Bulb Bop. When running these tests on</w:t>
      </w:r>
      <w:r w:rsidR="00CC60DE">
        <w:t xml:space="preserve"> GitHub runners, which are virtual machines with virtual networks</w:t>
      </w:r>
      <w:r w:rsidR="004F4CC8">
        <w:t>, there are no bulbs that can be discovered. This means that th</w:t>
      </w:r>
      <w:r w:rsidR="00C633AA">
        <w:t xml:space="preserve">e discovery function of </w:t>
      </w:r>
      <w:r w:rsidR="006B5E2E">
        <w:t>Bulb Bop is unable to be fully tested</w:t>
      </w:r>
      <w:r w:rsidR="004527BB">
        <w:t xml:space="preserve"> by automated testing as it would fail when the bulbs were not discovered. </w:t>
      </w:r>
      <w:r w:rsidR="00933E1E">
        <w:t xml:space="preserve">This is something that </w:t>
      </w:r>
      <w:r w:rsidR="00DB2F40">
        <w:t>must</w:t>
      </w:r>
      <w:r w:rsidR="00933E1E">
        <w:t xml:space="preserve"> be handled via manual testing, however, successful navigation to the discover page can be tested</w:t>
      </w:r>
      <w:r w:rsidR="00A328A8">
        <w:t xml:space="preserve"> as below (</w:t>
      </w:r>
      <w:r w:rsidR="001726F7">
        <w:fldChar w:fldCharType="begin"/>
      </w:r>
      <w:r w:rsidR="001726F7">
        <w:instrText xml:space="preserve"> REF _Ref197161281 \h </w:instrText>
      </w:r>
      <w:r w:rsidR="001726F7">
        <w:fldChar w:fldCharType="separate"/>
      </w:r>
      <w:r w:rsidR="00447103">
        <w:t xml:space="preserve">Figure </w:t>
      </w:r>
      <w:r w:rsidR="00447103">
        <w:rPr>
          <w:noProof/>
        </w:rPr>
        <w:t>24</w:t>
      </w:r>
      <w:r w:rsidR="001726F7">
        <w:fldChar w:fldCharType="end"/>
      </w:r>
      <w:r w:rsidR="00A328A8">
        <w:t>)</w:t>
      </w:r>
      <w:r w:rsidR="00933E1E">
        <w:t>.</w:t>
      </w:r>
      <w:r w:rsidR="000C5682">
        <w:br/>
      </w:r>
    </w:p>
    <w:p w14:paraId="683B834E" w14:textId="77777777" w:rsidR="00F4031B" w:rsidRDefault="00F4031B" w:rsidP="00F4031B">
      <w:pPr>
        <w:keepNext/>
        <w:jc w:val="center"/>
      </w:pPr>
      <w:r w:rsidRPr="00F4031B">
        <w:rPr>
          <w:noProof/>
        </w:rPr>
        <w:drawing>
          <wp:inline distT="0" distB="0" distL="0" distR="0" wp14:anchorId="5DABB1A7" wp14:editId="4FA13FCD">
            <wp:extent cx="5759450" cy="2950210"/>
            <wp:effectExtent l="0" t="0" r="0" b="2540"/>
            <wp:docPr id="818940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940594" name=""/>
                    <pic:cNvPicPr/>
                  </pic:nvPicPr>
                  <pic:blipFill>
                    <a:blip r:embed="rId33"/>
                    <a:stretch>
                      <a:fillRect/>
                    </a:stretch>
                  </pic:blipFill>
                  <pic:spPr>
                    <a:xfrm>
                      <a:off x="0" y="0"/>
                      <a:ext cx="5759450" cy="2950210"/>
                    </a:xfrm>
                    <a:prstGeom prst="rect">
                      <a:avLst/>
                    </a:prstGeom>
                  </pic:spPr>
                </pic:pic>
              </a:graphicData>
            </a:graphic>
          </wp:inline>
        </w:drawing>
      </w:r>
    </w:p>
    <w:p w14:paraId="3EACDE84" w14:textId="1D495F8E" w:rsidR="00F4031B" w:rsidRPr="00A11232" w:rsidRDefault="00F4031B" w:rsidP="00F4031B">
      <w:pPr>
        <w:pStyle w:val="Caption"/>
        <w:jc w:val="center"/>
      </w:pPr>
      <w:bookmarkStart w:id="29" w:name="_Ref197161281"/>
      <w:r>
        <w:t xml:space="preserve">Figure </w:t>
      </w:r>
      <w:r w:rsidR="00C037D2">
        <w:fldChar w:fldCharType="begin"/>
      </w:r>
      <w:r w:rsidR="00C037D2">
        <w:instrText xml:space="preserve"> SEQ Figure \* ARABIC </w:instrText>
      </w:r>
      <w:r w:rsidR="00C037D2">
        <w:fldChar w:fldCharType="separate"/>
      </w:r>
      <w:r w:rsidR="00447103">
        <w:rPr>
          <w:noProof/>
        </w:rPr>
        <w:t>24</w:t>
      </w:r>
      <w:r w:rsidR="00C037D2">
        <w:rPr>
          <w:noProof/>
        </w:rPr>
        <w:fldChar w:fldCharType="end"/>
      </w:r>
      <w:bookmarkEnd w:id="29"/>
      <w:r>
        <w:t xml:space="preserve"> - Test Navigation from Index to Discover Views</w:t>
      </w:r>
    </w:p>
    <w:p w14:paraId="77D109DB" w14:textId="08AA3590" w:rsidR="004C6E5B" w:rsidRDefault="004A200B" w:rsidP="008A3615">
      <w:r>
        <w:t xml:space="preserve">The final three </w:t>
      </w:r>
      <w:r w:rsidR="00E95D7F">
        <w:t>sections of the user journey to starting the audio synchronisation need manual testing to fully test</w:t>
      </w:r>
      <w:r w:rsidR="00DC15B5">
        <w:t>. There is some small amount of testing that can be carried out via automated testing</w:t>
      </w:r>
      <w:r w:rsidR="0023759E">
        <w:t>.</w:t>
      </w:r>
      <w:r w:rsidR="00DC15B5">
        <w:t xml:space="preserve"> </w:t>
      </w:r>
      <w:r w:rsidR="0023759E">
        <w:t>S</w:t>
      </w:r>
      <w:r w:rsidR="000145A8">
        <w:t xml:space="preserve">uch as ensuring </w:t>
      </w:r>
      <w:r w:rsidR="00251E06">
        <w:t xml:space="preserve">forms submitted properly or improperly are accepted or rejected as </w:t>
      </w:r>
      <w:r w:rsidR="00614F47">
        <w:t>appropriate or</w:t>
      </w:r>
      <w:r w:rsidR="00F00272">
        <w:t xml:space="preserve"> </w:t>
      </w:r>
      <w:r w:rsidR="0023759E">
        <w:t xml:space="preserve">testing the API endpoint to start the audio </w:t>
      </w:r>
      <w:r w:rsidR="004C6E5B">
        <w:t>synchronisation</w:t>
      </w:r>
      <w:r w:rsidR="0023759E">
        <w:t>.</w:t>
      </w:r>
      <w:r w:rsidR="004C6E5B">
        <w:t xml:space="preserve"> These are helpful but not complete until the manual testing is finished. </w:t>
      </w:r>
    </w:p>
    <w:p w14:paraId="66E8CFA3" w14:textId="14B754E9" w:rsidR="00FE1ADD" w:rsidRPr="00EC1ACC" w:rsidRDefault="004C6E5B" w:rsidP="004C6E5B">
      <w:pPr>
        <w:pStyle w:val="Heading2"/>
        <w:numPr>
          <w:ilvl w:val="1"/>
          <w:numId w:val="15"/>
        </w:numPr>
        <w:rPr>
          <w:rFonts w:ascii="Arial Black" w:hAnsi="Arial Black"/>
          <w:b/>
          <w:bCs/>
        </w:rPr>
      </w:pPr>
      <w:bookmarkStart w:id="30" w:name="_Toc197356881"/>
      <w:r w:rsidRPr="00EC1ACC">
        <w:rPr>
          <w:rFonts w:ascii="Arial Black" w:hAnsi="Arial Black"/>
          <w:b/>
          <w:bCs/>
        </w:rPr>
        <w:t>Manual Testing</w:t>
      </w:r>
      <w:bookmarkEnd w:id="30"/>
      <w:r w:rsidR="0023759E" w:rsidRPr="00EC1ACC">
        <w:rPr>
          <w:rFonts w:ascii="Arial Black" w:hAnsi="Arial Black"/>
          <w:b/>
          <w:bCs/>
        </w:rPr>
        <w:t xml:space="preserve"> </w:t>
      </w:r>
    </w:p>
    <w:p w14:paraId="1B09B2D0" w14:textId="49FC697F" w:rsidR="00466F3B" w:rsidRDefault="00C91173">
      <w:r>
        <w:t xml:space="preserve">To be able to </w:t>
      </w:r>
      <w:r w:rsidR="00294626">
        <w:t xml:space="preserve">completely test the user journey of Bulb Bop </w:t>
      </w:r>
      <w:r w:rsidR="005E6295">
        <w:t xml:space="preserve">manual testing is needed. </w:t>
      </w:r>
      <w:r w:rsidR="002A5B4A">
        <w:t>These cover</w:t>
      </w:r>
      <w:r w:rsidR="005E6295">
        <w:t xml:space="preserve"> testing the ability to discover bulbs, </w:t>
      </w:r>
      <w:r w:rsidR="00C446EA">
        <w:t xml:space="preserve">to toggle bulbs, to start the audio synchronisation, </w:t>
      </w:r>
      <w:r w:rsidR="00ED58B7">
        <w:t xml:space="preserve">and to stop the audio synchronisation. </w:t>
      </w:r>
      <w:r w:rsidR="00A90EAF">
        <w:t xml:space="preserve">There are many functions of Bulb Bop that are covered by the manual tests, </w:t>
      </w:r>
      <w:r w:rsidR="00E80EB6">
        <w:t>the ones discussed here will cover the user journey for the main functionality</w:t>
      </w:r>
      <w:r w:rsidR="004C4852">
        <w:t>, other tests not discussed here will be available in the appendix</w:t>
      </w:r>
      <w:r w:rsidR="00411EDB">
        <w:t xml:space="preserve"> (Appendix 1)</w:t>
      </w:r>
      <w:r w:rsidR="004C4852">
        <w:t>.</w:t>
      </w:r>
    </w:p>
    <w:p w14:paraId="15AAAE92" w14:textId="01D85451" w:rsidR="00711F4F" w:rsidRDefault="00E92FC5" w:rsidP="00AA667E">
      <w:pPr>
        <w:keepNext/>
        <w:jc w:val="center"/>
      </w:pPr>
      <w:r w:rsidRPr="00711F4F">
        <w:rPr>
          <w:noProof/>
        </w:rPr>
        <w:lastRenderedPageBreak/>
        <w:drawing>
          <wp:anchor distT="0" distB="0" distL="114300" distR="114300" simplePos="0" relativeHeight="251659264" behindDoc="1" locked="0" layoutInCell="1" allowOverlap="1" wp14:anchorId="3B72EEB0" wp14:editId="317152C0">
            <wp:simplePos x="0" y="0"/>
            <wp:positionH relativeFrom="column">
              <wp:posOffset>-700405</wp:posOffset>
            </wp:positionH>
            <wp:positionV relativeFrom="paragraph">
              <wp:posOffset>260985</wp:posOffset>
            </wp:positionV>
            <wp:extent cx="7174230" cy="4286250"/>
            <wp:effectExtent l="0" t="0" r="7620" b="0"/>
            <wp:wrapTight wrapText="bothSides">
              <wp:wrapPolygon edited="0">
                <wp:start x="0" y="0"/>
                <wp:lineTo x="0" y="21504"/>
                <wp:lineTo x="21451" y="21504"/>
                <wp:lineTo x="21566" y="19872"/>
                <wp:lineTo x="21566" y="2112"/>
                <wp:lineTo x="14224" y="1536"/>
                <wp:lineTo x="21566" y="1344"/>
                <wp:lineTo x="21566" y="0"/>
                <wp:lineTo x="0" y="0"/>
              </wp:wrapPolygon>
            </wp:wrapTight>
            <wp:docPr id="10406936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4">
                      <a:extLst>
                        <a:ext uri="{28A0092B-C50C-407E-A947-70E740481C1C}">
                          <a14:useLocalDpi xmlns:a14="http://schemas.microsoft.com/office/drawing/2010/main" val="0"/>
                        </a:ext>
                      </a:extLst>
                    </a:blip>
                    <a:srcRect r="7032"/>
                    <a:stretch/>
                  </pic:blipFill>
                  <pic:spPr bwMode="auto">
                    <a:xfrm>
                      <a:off x="0" y="0"/>
                      <a:ext cx="7174230" cy="4286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EC1AF71" w14:textId="3E4AE586" w:rsidR="00B43F71" w:rsidRDefault="00711F4F" w:rsidP="000F1E71">
      <w:pPr>
        <w:pStyle w:val="Caption"/>
        <w:jc w:val="center"/>
      </w:pPr>
      <w:bookmarkStart w:id="31" w:name="_Ref197095767"/>
      <w:r>
        <w:t xml:space="preserve">Figure </w:t>
      </w:r>
      <w:r w:rsidR="00C037D2">
        <w:fldChar w:fldCharType="begin"/>
      </w:r>
      <w:r w:rsidR="00C037D2">
        <w:instrText xml:space="preserve"> SEQ Figure \* ARABIC </w:instrText>
      </w:r>
      <w:r w:rsidR="00C037D2">
        <w:fldChar w:fldCharType="separate"/>
      </w:r>
      <w:r w:rsidR="00447103">
        <w:rPr>
          <w:noProof/>
        </w:rPr>
        <w:t>25</w:t>
      </w:r>
      <w:r w:rsidR="00C037D2">
        <w:rPr>
          <w:noProof/>
        </w:rPr>
        <w:fldChar w:fldCharType="end"/>
      </w:r>
      <w:bookmarkEnd w:id="31"/>
      <w:r>
        <w:t xml:space="preserve"> - Discover Bulbs Manual Test</w:t>
      </w:r>
    </w:p>
    <w:p w14:paraId="2FFB304F" w14:textId="1F226A34" w:rsidR="002F0F01" w:rsidRDefault="00AA667E">
      <w:r>
        <w:rPr>
          <w:noProof/>
        </w:rPr>
        <mc:AlternateContent>
          <mc:Choice Requires="wps">
            <w:drawing>
              <wp:anchor distT="0" distB="0" distL="114300" distR="114300" simplePos="0" relativeHeight="251662336" behindDoc="1" locked="0" layoutInCell="1" allowOverlap="1" wp14:anchorId="5B44CA0C" wp14:editId="6B06F917">
                <wp:simplePos x="0" y="0"/>
                <wp:positionH relativeFrom="column">
                  <wp:posOffset>-701040</wp:posOffset>
                </wp:positionH>
                <wp:positionV relativeFrom="paragraph">
                  <wp:posOffset>3446145</wp:posOffset>
                </wp:positionV>
                <wp:extent cx="7153910" cy="635"/>
                <wp:effectExtent l="0" t="0" r="0" b="0"/>
                <wp:wrapTight wrapText="bothSides">
                  <wp:wrapPolygon edited="0">
                    <wp:start x="0" y="0"/>
                    <wp:lineTo x="0" y="21600"/>
                    <wp:lineTo x="21600" y="21600"/>
                    <wp:lineTo x="21600" y="0"/>
                  </wp:wrapPolygon>
                </wp:wrapTight>
                <wp:docPr id="2037429038" name="Text Box 1"/>
                <wp:cNvGraphicFramePr/>
                <a:graphic xmlns:a="http://schemas.openxmlformats.org/drawingml/2006/main">
                  <a:graphicData uri="http://schemas.microsoft.com/office/word/2010/wordprocessingShape">
                    <wps:wsp>
                      <wps:cNvSpPr txBox="1"/>
                      <wps:spPr>
                        <a:xfrm>
                          <a:off x="0" y="0"/>
                          <a:ext cx="7153910" cy="635"/>
                        </a:xfrm>
                        <a:prstGeom prst="rect">
                          <a:avLst/>
                        </a:prstGeom>
                        <a:solidFill>
                          <a:prstClr val="white"/>
                        </a:solidFill>
                        <a:ln>
                          <a:noFill/>
                        </a:ln>
                      </wps:spPr>
                      <wps:txbx>
                        <w:txbxContent>
                          <w:p w14:paraId="32F748FF" w14:textId="7781362D" w:rsidR="00AA667E" w:rsidRPr="001B1701" w:rsidRDefault="00AA667E" w:rsidP="00AA667E">
                            <w:pPr>
                              <w:pStyle w:val="Caption"/>
                              <w:jc w:val="center"/>
                              <w:rPr>
                                <w:sz w:val="20"/>
                                <w:szCs w:val="20"/>
                              </w:rPr>
                            </w:pPr>
                            <w:bookmarkStart w:id="32" w:name="_Ref197095810"/>
                            <w:r>
                              <w:t xml:space="preserve">Figure </w:t>
                            </w:r>
                            <w:r w:rsidR="00AB1F59">
                              <w:fldChar w:fldCharType="begin"/>
                            </w:r>
                            <w:r w:rsidR="00AB1F59">
                              <w:instrText xml:space="preserve"> SEQ Figure \* ARABIC </w:instrText>
                            </w:r>
                            <w:r w:rsidR="00AB1F59">
                              <w:fldChar w:fldCharType="separate"/>
                            </w:r>
                            <w:r w:rsidR="00AB1F59">
                              <w:rPr>
                                <w:noProof/>
                              </w:rPr>
                              <w:t>26</w:t>
                            </w:r>
                            <w:r w:rsidR="00AB1F59">
                              <w:rPr>
                                <w:noProof/>
                              </w:rPr>
                              <w:fldChar w:fldCharType="end"/>
                            </w:r>
                            <w:bookmarkEnd w:id="32"/>
                            <w:r>
                              <w:t xml:space="preserve"> - Steps for saving a bulb to Bulb B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B44CA0C" id="_x0000_t202" coordsize="21600,21600" o:spt="202" path="m,l,21600r21600,l21600,xe">
                <v:stroke joinstyle="miter"/>
                <v:path gradientshapeok="t" o:connecttype="rect"/>
              </v:shapetype>
              <v:shape id="Text Box 1" o:spid="_x0000_s1027" type="#_x0000_t202" style="position:absolute;margin-left:-55.2pt;margin-top:271.35pt;width:563.3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" stroked="f">
                <v:textbox style="mso-fit-shape-to-text:t" inset="0,0,0,0">
                  <w:txbxContent>
                    <w:p w14:paraId="32F748FF" w14:textId="7781362D" w:rsidR="00AA667E" w:rsidRPr="001B1701" w:rsidRDefault="00AA667E" w:rsidP="00AA667E">
                      <w:pPr>
                        <w:pStyle w:val="Caption"/>
                        <w:jc w:val="center"/>
                        <w:rPr>
                          <w:sz w:val="20"/>
                          <w:szCs w:val="20"/>
                        </w:rPr>
                      </w:pPr>
                      <w:bookmarkStart w:id="33" w:name="_Ref197095810"/>
                      <w:r>
                        <w:t xml:space="preserve">Figure </w:t>
                      </w:r>
                      <w:r w:rsidR="00AB1F59">
                        <w:fldChar w:fldCharType="begin"/>
                      </w:r>
                      <w:r w:rsidR="00AB1F59">
                        <w:instrText xml:space="preserve"> SEQ Figure \* ARABIC </w:instrText>
                      </w:r>
                      <w:r w:rsidR="00AB1F59">
                        <w:fldChar w:fldCharType="separate"/>
                      </w:r>
                      <w:r w:rsidR="00AB1F59">
                        <w:rPr>
                          <w:noProof/>
                        </w:rPr>
                        <w:t>26</w:t>
                      </w:r>
                      <w:r w:rsidR="00AB1F59">
                        <w:rPr>
                          <w:noProof/>
                        </w:rPr>
                        <w:fldChar w:fldCharType="end"/>
                      </w:r>
                      <w:bookmarkEnd w:id="33"/>
                      <w:r>
                        <w:t xml:space="preserve"> - Steps for saving a bulb to Bulb Bop</w:t>
                      </w:r>
                    </w:p>
                  </w:txbxContent>
                </v:textbox>
                <w10:wrap type="tight"/>
              </v:shape>
            </w:pict>
          </mc:Fallback>
        </mc:AlternateContent>
      </w:r>
      <w:r w:rsidR="00A06FEA" w:rsidRPr="00A06FEA">
        <w:rPr>
          <w:noProof/>
        </w:rPr>
        <w:drawing>
          <wp:anchor distT="0" distB="0" distL="114300" distR="114300" simplePos="0" relativeHeight="251660288" behindDoc="1" locked="0" layoutInCell="1" allowOverlap="1" wp14:anchorId="3B59006E" wp14:editId="79D2A549">
            <wp:simplePos x="0" y="0"/>
            <wp:positionH relativeFrom="column">
              <wp:posOffset>-701040</wp:posOffset>
            </wp:positionH>
            <wp:positionV relativeFrom="paragraph">
              <wp:posOffset>731520</wp:posOffset>
            </wp:positionV>
            <wp:extent cx="7153910" cy="2657475"/>
            <wp:effectExtent l="0" t="0" r="8890" b="9525"/>
            <wp:wrapTight wrapText="bothSides">
              <wp:wrapPolygon edited="0">
                <wp:start x="0" y="0"/>
                <wp:lineTo x="0" y="21523"/>
                <wp:lineTo x="21569" y="21523"/>
                <wp:lineTo x="21569" y="0"/>
                <wp:lineTo x="0" y="0"/>
              </wp:wrapPolygon>
            </wp:wrapTight>
            <wp:docPr id="9851237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153910" cy="2657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F1E71">
        <w:t xml:space="preserve">The above test covers the first step in </w:t>
      </w:r>
      <w:r w:rsidR="00820A22">
        <w:t xml:space="preserve">the user journey to activating the audio sync, </w:t>
      </w:r>
      <w:r w:rsidR="009B0BED">
        <w:t xml:space="preserve">discovering the bulbs, </w:t>
      </w:r>
      <w:r w:rsidR="002D7337">
        <w:t xml:space="preserve">this can only be done manually because the </w:t>
      </w:r>
      <w:r w:rsidR="00E037CC">
        <w:t xml:space="preserve">automated tests don’t always run on a network that has bulbs connected, and therefore, the tests cannot be configured </w:t>
      </w:r>
      <w:r w:rsidR="00E050B8">
        <w:t>to expect them to be present.</w:t>
      </w:r>
      <w:r w:rsidR="002917DF">
        <w:t xml:space="preserve"> </w:t>
      </w:r>
      <w:r w:rsidR="00EB796A">
        <w:t xml:space="preserve">Documentation for the </w:t>
      </w:r>
      <w:r w:rsidR="002917DF">
        <w:t>tests will all follow the format o</w:t>
      </w:r>
      <w:r w:rsidR="00EB559C">
        <w:t xml:space="preserve">f </w:t>
      </w:r>
      <w:r w:rsidR="00EB559C">
        <w:fldChar w:fldCharType="begin"/>
      </w:r>
      <w:r w:rsidR="00EB559C">
        <w:instrText xml:space="preserve"> REF _Ref197095767 \h </w:instrText>
      </w:r>
      <w:r w:rsidR="00EB559C">
        <w:fldChar w:fldCharType="separate"/>
      </w:r>
      <w:r w:rsidR="00447103">
        <w:t xml:space="preserve">Figure </w:t>
      </w:r>
      <w:r w:rsidR="00447103">
        <w:rPr>
          <w:noProof/>
        </w:rPr>
        <w:t>25</w:t>
      </w:r>
      <w:r w:rsidR="00EB559C">
        <w:fldChar w:fldCharType="end"/>
      </w:r>
      <w:r w:rsidR="001726F7">
        <w:t xml:space="preserve"> </w:t>
      </w:r>
      <w:r w:rsidR="00EB0041">
        <w:t>and</w:t>
      </w:r>
      <w:r w:rsidR="002917DF">
        <w:t xml:space="preserve"> will be present in the appendix</w:t>
      </w:r>
      <w:r w:rsidR="00411EDB">
        <w:t xml:space="preserve"> (Appendix 1)</w:t>
      </w:r>
      <w:r w:rsidR="002372DC">
        <w:t xml:space="preserve">. </w:t>
      </w:r>
    </w:p>
    <w:p w14:paraId="4771845C" w14:textId="6DC79492" w:rsidR="002372DC" w:rsidRDefault="002F0F01">
      <w:r>
        <w:lastRenderedPageBreak/>
        <w:t>The next step of the user story is the ability to save bulbs</w:t>
      </w:r>
      <w:r w:rsidR="000C3378">
        <w:t xml:space="preserve">, </w:t>
      </w:r>
      <w:r w:rsidR="000F16FE">
        <w:t>this has been tested successfully multiple times</w:t>
      </w:r>
      <w:r w:rsidR="00D864B2">
        <w:t xml:space="preserve">. </w:t>
      </w:r>
      <w:r w:rsidR="006A75A7">
        <w:t xml:space="preserve">The next step is then to test the ability to </w:t>
      </w:r>
      <w:r w:rsidR="003E0F63">
        <w:t xml:space="preserve">select an audio device, this step had to be done manually because when using GitHub </w:t>
      </w:r>
      <w:r w:rsidR="0093676B">
        <w:t>runners,</w:t>
      </w:r>
      <w:r w:rsidR="003E0F63">
        <w:t xml:space="preserve"> </w:t>
      </w:r>
      <w:r w:rsidR="00CB1908">
        <w:t>they are virtual machines which have no access to an audio device</w:t>
      </w:r>
      <w:r w:rsidR="00BC6371">
        <w:t xml:space="preserve">, therefore the dropdown menu in Bulb Bop has nothing to be populated with. </w:t>
      </w:r>
      <w:r w:rsidR="006668A9">
        <w:t>Even w</w:t>
      </w:r>
      <w:r w:rsidR="00B81409">
        <w:t>hen manually running this test the dropdown menu can be confusing, as the</w:t>
      </w:r>
      <w:r w:rsidR="008644A6">
        <w:t xml:space="preserve"> names for the audio devices are </w:t>
      </w:r>
      <w:r w:rsidR="00660A7A">
        <w:t>pulled directly from the host machine</w:t>
      </w:r>
      <w:r w:rsidR="008D7558">
        <w:t xml:space="preserve">. These names can be </w:t>
      </w:r>
      <w:r w:rsidR="00F6377F">
        <w:t xml:space="preserve">confusing unless the </w:t>
      </w:r>
      <w:r w:rsidR="009C0047">
        <w:t xml:space="preserve">user has some </w:t>
      </w:r>
      <w:r w:rsidR="000C7677">
        <w:rPr>
          <w:noProof/>
        </w:rPr>
        <mc:AlternateContent>
          <mc:Choice Requires="wps">
            <w:drawing>
              <wp:anchor distT="0" distB="0" distL="114300" distR="114300" simplePos="0" relativeHeight="251665408" behindDoc="1" locked="0" layoutInCell="1" allowOverlap="1" wp14:anchorId="1C9B9163" wp14:editId="5BBBD7EF">
                <wp:simplePos x="0" y="0"/>
                <wp:positionH relativeFrom="column">
                  <wp:posOffset>-745490</wp:posOffset>
                </wp:positionH>
                <wp:positionV relativeFrom="paragraph">
                  <wp:posOffset>1670685</wp:posOffset>
                </wp:positionV>
                <wp:extent cx="7205345" cy="635"/>
                <wp:effectExtent l="0" t="0" r="0" b="0"/>
                <wp:wrapTight wrapText="bothSides">
                  <wp:wrapPolygon edited="0">
                    <wp:start x="0" y="0"/>
                    <wp:lineTo x="0" y="21600"/>
                    <wp:lineTo x="21600" y="21600"/>
                    <wp:lineTo x="21600" y="0"/>
                  </wp:wrapPolygon>
                </wp:wrapTight>
                <wp:docPr id="1350568878" name="Text Box 1"/>
                <wp:cNvGraphicFramePr/>
                <a:graphic xmlns:a="http://schemas.openxmlformats.org/drawingml/2006/main">
                  <a:graphicData uri="http://schemas.microsoft.com/office/word/2010/wordprocessingShape">
                    <wps:wsp>
                      <wps:cNvSpPr txBox="1"/>
                      <wps:spPr>
                        <a:xfrm>
                          <a:off x="0" y="0"/>
                          <a:ext cx="7205345" cy="635"/>
                        </a:xfrm>
                        <a:prstGeom prst="rect">
                          <a:avLst/>
                        </a:prstGeom>
                        <a:solidFill>
                          <a:prstClr val="white"/>
                        </a:solidFill>
                        <a:ln>
                          <a:noFill/>
                        </a:ln>
                      </wps:spPr>
                      <wps:txbx>
                        <w:txbxContent>
                          <w:p w14:paraId="0596304C" w14:textId="3EEABE33" w:rsidR="000C7677" w:rsidRPr="00C31DD2" w:rsidRDefault="000C7677" w:rsidP="000C7677">
                            <w:pPr>
                              <w:pStyle w:val="Caption"/>
                              <w:jc w:val="center"/>
                              <w:rPr>
                                <w:sz w:val="20"/>
                                <w:szCs w:val="20"/>
                              </w:rPr>
                            </w:pPr>
                            <w:bookmarkStart w:id="34" w:name="_Ref197161337"/>
                            <w:r>
                              <w:t xml:space="preserve">Figure </w:t>
                            </w:r>
                            <w:r w:rsidR="00AB1F59">
                              <w:fldChar w:fldCharType="begin"/>
                            </w:r>
                            <w:r w:rsidR="00AB1F59">
                              <w:instrText xml:space="preserve"> SEQ Figure \* ARABIC </w:instrText>
                            </w:r>
                            <w:r w:rsidR="00AB1F59">
                              <w:fldChar w:fldCharType="separate"/>
                            </w:r>
                            <w:r w:rsidR="00AB1F59">
                              <w:rPr>
                                <w:noProof/>
                              </w:rPr>
                              <w:t>27</w:t>
                            </w:r>
                            <w:r w:rsidR="00AB1F59">
                              <w:rPr>
                                <w:noProof/>
                              </w:rPr>
                              <w:fldChar w:fldCharType="end"/>
                            </w:r>
                            <w:bookmarkEnd w:id="34"/>
                            <w:r>
                              <w:t xml:space="preserve"> - Test Steps for Selecting an Audio Devi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9B9163" id="_x0000_s1028" type="#_x0000_t202" style="position:absolute;margin-left:-58.7pt;margin-top:131.55pt;width:567.3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" stroked="f">
                <v:textbox style="mso-fit-shape-to-text:t" inset="0,0,0,0">
                  <w:txbxContent>
                    <w:p w14:paraId="0596304C" w14:textId="3EEABE33" w:rsidR="000C7677" w:rsidRPr="00C31DD2" w:rsidRDefault="000C7677" w:rsidP="000C7677">
                      <w:pPr>
                        <w:pStyle w:val="Caption"/>
                        <w:jc w:val="center"/>
                        <w:rPr>
                          <w:sz w:val="20"/>
                          <w:szCs w:val="20"/>
                        </w:rPr>
                      </w:pPr>
                      <w:bookmarkStart w:id="35" w:name="_Ref197161337"/>
                      <w:r>
                        <w:t xml:space="preserve">Figure </w:t>
                      </w:r>
                      <w:r w:rsidR="00AB1F59">
                        <w:fldChar w:fldCharType="begin"/>
                      </w:r>
                      <w:r w:rsidR="00AB1F59">
                        <w:instrText xml:space="preserve"> SEQ Figure \* ARABIC </w:instrText>
                      </w:r>
                      <w:r w:rsidR="00AB1F59">
                        <w:fldChar w:fldCharType="separate"/>
                      </w:r>
                      <w:r w:rsidR="00AB1F59">
                        <w:rPr>
                          <w:noProof/>
                        </w:rPr>
                        <w:t>27</w:t>
                      </w:r>
                      <w:r w:rsidR="00AB1F59">
                        <w:rPr>
                          <w:noProof/>
                        </w:rPr>
                        <w:fldChar w:fldCharType="end"/>
                      </w:r>
                      <w:bookmarkEnd w:id="35"/>
                      <w:r>
                        <w:t xml:space="preserve"> - Test Steps for Selecting an Audio Device</w:t>
                      </w:r>
                    </w:p>
                  </w:txbxContent>
                </v:textbox>
                <w10:wrap type="tight"/>
              </v:shape>
            </w:pict>
          </mc:Fallback>
        </mc:AlternateContent>
      </w:r>
      <w:r w:rsidR="000C7677" w:rsidRPr="000C7677">
        <w:rPr>
          <w:noProof/>
        </w:rPr>
        <w:drawing>
          <wp:anchor distT="0" distB="0" distL="114300" distR="114300" simplePos="0" relativeHeight="251663360" behindDoc="1" locked="0" layoutInCell="1" allowOverlap="1" wp14:anchorId="29A7B52A" wp14:editId="77205238">
            <wp:simplePos x="0" y="0"/>
            <wp:positionH relativeFrom="column">
              <wp:posOffset>-745490</wp:posOffset>
            </wp:positionH>
            <wp:positionV relativeFrom="paragraph">
              <wp:posOffset>727710</wp:posOffset>
            </wp:positionV>
            <wp:extent cx="7205345" cy="885825"/>
            <wp:effectExtent l="0" t="0" r="0" b="9525"/>
            <wp:wrapTight wrapText="bothSides">
              <wp:wrapPolygon edited="0">
                <wp:start x="0" y="0"/>
                <wp:lineTo x="0" y="21368"/>
                <wp:lineTo x="21530" y="21368"/>
                <wp:lineTo x="21530" y="0"/>
                <wp:lineTo x="0" y="0"/>
              </wp:wrapPolygon>
            </wp:wrapTight>
            <wp:docPr id="36972519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05345" cy="885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0047">
        <w:t xml:space="preserve">awareness of the </w:t>
      </w:r>
      <w:r w:rsidR="000E6B46">
        <w:t xml:space="preserve">audio devices attached to their host machine. </w:t>
      </w:r>
    </w:p>
    <w:p w14:paraId="322424A7" w14:textId="39FFDD4E" w:rsidR="000E6B46" w:rsidRDefault="00EF203C">
      <w:r>
        <w:t xml:space="preserve">With the ability to discover bulbs, save bulbs, </w:t>
      </w:r>
      <w:r w:rsidR="009A2DEA">
        <w:t>and then select an audio device, the final step that needs tested in the main user journey is the ability to start the audio synchronisation. This again is a step that needs manual testing as t</w:t>
      </w:r>
      <w:r w:rsidR="003F23F7">
        <w:t xml:space="preserve">he tester needs to watch the bulbs to make sure they change in time with the music. </w:t>
      </w:r>
      <w:r w:rsidR="00AE1C9A">
        <w:t xml:space="preserve">This final step is also the step that </w:t>
      </w:r>
      <w:r w:rsidR="003269F3">
        <w:t xml:space="preserve">was used to test the beat detection algorithm, </w:t>
      </w:r>
      <w:r w:rsidR="00B22D5C">
        <w:t>this was rather difficult to test as beats in music can be quite fast, or hard to pick up</w:t>
      </w:r>
      <w:r w:rsidR="008234CF">
        <w:t>.</w:t>
      </w:r>
    </w:p>
    <w:p w14:paraId="21919CF9" w14:textId="247CBA0A" w:rsidR="000C7677" w:rsidRDefault="000C7677">
      <w:r>
        <w:rPr>
          <w:noProof/>
        </w:rPr>
        <mc:AlternateContent>
          <mc:Choice Requires="wps">
            <w:drawing>
              <wp:anchor distT="0" distB="0" distL="114300" distR="114300" simplePos="0" relativeHeight="251668480" behindDoc="1" locked="0" layoutInCell="1" allowOverlap="1" wp14:anchorId="5FF9E09B" wp14:editId="4BA13EFA">
                <wp:simplePos x="0" y="0"/>
                <wp:positionH relativeFrom="column">
                  <wp:posOffset>-748030</wp:posOffset>
                </wp:positionH>
                <wp:positionV relativeFrom="paragraph">
                  <wp:posOffset>2670175</wp:posOffset>
                </wp:positionV>
                <wp:extent cx="7207250" cy="635"/>
                <wp:effectExtent l="0" t="0" r="0" b="0"/>
                <wp:wrapTight wrapText="bothSides">
                  <wp:wrapPolygon edited="0">
                    <wp:start x="0" y="0"/>
                    <wp:lineTo x="0" y="21600"/>
                    <wp:lineTo x="21600" y="21600"/>
                    <wp:lineTo x="21600" y="0"/>
                  </wp:wrapPolygon>
                </wp:wrapTight>
                <wp:docPr id="1696596815" name="Text Box 1"/>
                <wp:cNvGraphicFramePr/>
                <a:graphic xmlns:a="http://schemas.openxmlformats.org/drawingml/2006/main">
                  <a:graphicData uri="http://schemas.microsoft.com/office/word/2010/wordprocessingShape">
                    <wps:wsp>
                      <wps:cNvSpPr txBox="1"/>
                      <wps:spPr>
                        <a:xfrm>
                          <a:off x="0" y="0"/>
                          <a:ext cx="7207250" cy="635"/>
                        </a:xfrm>
                        <a:prstGeom prst="rect">
                          <a:avLst/>
                        </a:prstGeom>
                        <a:solidFill>
                          <a:prstClr val="white"/>
                        </a:solidFill>
                        <a:ln>
                          <a:noFill/>
                        </a:ln>
                      </wps:spPr>
                      <wps:txbx>
                        <w:txbxContent>
                          <w:p w14:paraId="67479778" w14:textId="3C0755A8" w:rsidR="000C7677" w:rsidRPr="001E616A" w:rsidRDefault="000C7677" w:rsidP="000C7677">
                            <w:pPr>
                              <w:pStyle w:val="Caption"/>
                              <w:jc w:val="center"/>
                              <w:rPr>
                                <w:sz w:val="20"/>
                                <w:szCs w:val="20"/>
                              </w:rPr>
                            </w:pPr>
                            <w:bookmarkStart w:id="36" w:name="_Ref197161338"/>
                            <w:r>
                              <w:t xml:space="preserve">Figure </w:t>
                            </w:r>
                            <w:r w:rsidR="00AB1F59">
                              <w:fldChar w:fldCharType="begin"/>
                            </w:r>
                            <w:r w:rsidR="00AB1F59">
                              <w:instrText xml:space="preserve"> SEQ Figure \* ARABIC </w:instrText>
                            </w:r>
                            <w:r w:rsidR="00AB1F59">
                              <w:fldChar w:fldCharType="separate"/>
                            </w:r>
                            <w:r w:rsidR="00AB1F59">
                              <w:rPr>
                                <w:noProof/>
                              </w:rPr>
                              <w:t>28</w:t>
                            </w:r>
                            <w:r w:rsidR="00AB1F59">
                              <w:rPr>
                                <w:noProof/>
                              </w:rPr>
                              <w:fldChar w:fldCharType="end"/>
                            </w:r>
                            <w:bookmarkEnd w:id="36"/>
                            <w:r>
                              <w:t xml:space="preserve"> - Test steps for Starting the Audio Syn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F9E09B" id="_x0000_s1029" type="#_x0000_t202" style="position:absolute;margin-left:-58.9pt;margin-top:210.25pt;width:567.5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" stroked="f">
                <v:textbox style="mso-fit-shape-to-text:t" inset="0,0,0,0">
                  <w:txbxContent>
                    <w:p w14:paraId="67479778" w14:textId="3C0755A8" w:rsidR="000C7677" w:rsidRPr="001E616A" w:rsidRDefault="000C7677" w:rsidP="000C7677">
                      <w:pPr>
                        <w:pStyle w:val="Caption"/>
                        <w:jc w:val="center"/>
                        <w:rPr>
                          <w:sz w:val="20"/>
                          <w:szCs w:val="20"/>
                        </w:rPr>
                      </w:pPr>
                      <w:bookmarkStart w:id="37" w:name="_Ref197161338"/>
                      <w:r>
                        <w:t xml:space="preserve">Figure </w:t>
                      </w:r>
                      <w:r w:rsidR="00AB1F59">
                        <w:fldChar w:fldCharType="begin"/>
                      </w:r>
                      <w:r w:rsidR="00AB1F59">
                        <w:instrText xml:space="preserve"> SEQ Figure \* ARABIC </w:instrText>
                      </w:r>
                      <w:r w:rsidR="00AB1F59">
                        <w:fldChar w:fldCharType="separate"/>
                      </w:r>
                      <w:r w:rsidR="00AB1F59">
                        <w:rPr>
                          <w:noProof/>
                        </w:rPr>
                        <w:t>28</w:t>
                      </w:r>
                      <w:r w:rsidR="00AB1F59">
                        <w:rPr>
                          <w:noProof/>
                        </w:rPr>
                        <w:fldChar w:fldCharType="end"/>
                      </w:r>
                      <w:bookmarkEnd w:id="37"/>
                      <w:r>
                        <w:t xml:space="preserve"> - Test steps for Starting the Audio Sync</w:t>
                      </w:r>
                    </w:p>
                  </w:txbxContent>
                </v:textbox>
                <w10:wrap type="tight"/>
              </v:shape>
            </w:pict>
          </mc:Fallback>
        </mc:AlternateContent>
      </w:r>
      <w:r w:rsidRPr="009D1D3B">
        <w:rPr>
          <w:noProof/>
        </w:rPr>
        <w:drawing>
          <wp:anchor distT="0" distB="0" distL="114300" distR="114300" simplePos="0" relativeHeight="251666432" behindDoc="1" locked="0" layoutInCell="1" allowOverlap="1" wp14:anchorId="5F492296" wp14:editId="482D2D1D">
            <wp:simplePos x="0" y="0"/>
            <wp:positionH relativeFrom="column">
              <wp:posOffset>-748030</wp:posOffset>
            </wp:positionH>
            <wp:positionV relativeFrom="paragraph">
              <wp:posOffset>260350</wp:posOffset>
            </wp:positionV>
            <wp:extent cx="7207250" cy="2352675"/>
            <wp:effectExtent l="0" t="0" r="0" b="9525"/>
            <wp:wrapTight wrapText="bothSides">
              <wp:wrapPolygon edited="0">
                <wp:start x="0" y="0"/>
                <wp:lineTo x="0" y="21513"/>
                <wp:lineTo x="21524" y="21513"/>
                <wp:lineTo x="21524" y="0"/>
                <wp:lineTo x="0" y="0"/>
              </wp:wrapPolygon>
            </wp:wrapTight>
            <wp:docPr id="7613720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207250" cy="2352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472940B" w14:textId="54F22465" w:rsidR="00AE781C" w:rsidRDefault="008234CF" w:rsidP="004E3012">
      <w:r>
        <w:t xml:space="preserve">Once these manual tests were run in accordance with the automated testing the main requirements of Bulb Bop were tested and proven functional. </w:t>
      </w:r>
      <w:r w:rsidR="00AE781C">
        <w:br w:type="page"/>
      </w:r>
    </w:p>
    <w:p w14:paraId="3520F5F6" w14:textId="3CE01E65" w:rsidR="00AE781C" w:rsidRPr="00EC1ACC" w:rsidRDefault="00AE781C" w:rsidP="00A74734">
      <w:pPr>
        <w:pStyle w:val="Heading1"/>
        <w:numPr>
          <w:ilvl w:val="0"/>
          <w:numId w:val="15"/>
        </w:numPr>
        <w:rPr>
          <w:rFonts w:ascii="Arial Black" w:hAnsi="Arial Black"/>
          <w:b/>
          <w:bCs/>
        </w:rPr>
      </w:pPr>
      <w:bookmarkStart w:id="38" w:name="_Toc197356882"/>
      <w:r w:rsidRPr="00EC1ACC">
        <w:rPr>
          <w:rFonts w:ascii="Arial Black" w:hAnsi="Arial Black"/>
          <w:b/>
          <w:bCs/>
        </w:rPr>
        <w:lastRenderedPageBreak/>
        <w:t>Evaluation and Conclusion</w:t>
      </w:r>
      <w:bookmarkEnd w:id="38"/>
    </w:p>
    <w:p w14:paraId="7AFDD270" w14:textId="7D68F94C" w:rsidR="00A74734" w:rsidRPr="00EC1ACC" w:rsidRDefault="00A74734" w:rsidP="006D1239">
      <w:pPr>
        <w:pStyle w:val="Heading2"/>
        <w:numPr>
          <w:ilvl w:val="1"/>
          <w:numId w:val="15"/>
        </w:numPr>
        <w:rPr>
          <w:rFonts w:ascii="Arial Black" w:hAnsi="Arial Black"/>
          <w:b/>
          <w:bCs/>
        </w:rPr>
      </w:pPr>
      <w:bookmarkStart w:id="39" w:name="_Toc197356883"/>
      <w:r w:rsidRPr="00EC1ACC">
        <w:rPr>
          <w:rFonts w:ascii="Arial Black" w:hAnsi="Arial Black"/>
          <w:b/>
          <w:bCs/>
        </w:rPr>
        <w:t>Evaluation of Project Success</w:t>
      </w:r>
      <w:bookmarkEnd w:id="39"/>
    </w:p>
    <w:p w14:paraId="7527BAC5" w14:textId="549C97EC" w:rsidR="002F5FD0" w:rsidRDefault="00E17021" w:rsidP="002F5FD0">
      <w:r>
        <w:t>At the start of this section</w:t>
      </w:r>
      <w:r w:rsidR="009C772F">
        <w:t xml:space="preserve">, the initial requirements of </w:t>
      </w:r>
      <w:r w:rsidR="006148D0">
        <w:t>Bulb Bop</w:t>
      </w:r>
      <w:r w:rsidR="009C772F">
        <w:t xml:space="preserve"> will be reiterated</w:t>
      </w:r>
      <w:r w:rsidR="00532A7B">
        <w:t>:</w:t>
      </w:r>
    </w:p>
    <w:p w14:paraId="7A6A8BA3" w14:textId="5B2CAC51" w:rsidR="00532A7B" w:rsidRPr="001D0BF7" w:rsidRDefault="006148D0" w:rsidP="00532A7B">
      <w:pPr>
        <w:pStyle w:val="ListParagraph"/>
        <w:numPr>
          <w:ilvl w:val="0"/>
          <w:numId w:val="17"/>
        </w:numPr>
        <w:spacing w:line="360" w:lineRule="auto"/>
        <w:rPr>
          <w:rFonts w:cs="Arial"/>
        </w:rPr>
      </w:pPr>
      <w:r>
        <w:rPr>
          <w:rFonts w:cs="Arial"/>
        </w:rPr>
        <w:t>The system</w:t>
      </w:r>
      <w:r w:rsidR="00532A7B" w:rsidRPr="001D0BF7">
        <w:rPr>
          <w:rFonts w:cs="Arial"/>
        </w:rPr>
        <w:t xml:space="preserve"> should connect to and control a </w:t>
      </w:r>
      <w:r w:rsidR="00842B52">
        <w:rPr>
          <w:rFonts w:cs="Arial"/>
        </w:rPr>
        <w:t>Wi-Fi-enabled</w:t>
      </w:r>
      <w:r w:rsidR="00532A7B" w:rsidRPr="001D0BF7">
        <w:rPr>
          <w:rFonts w:cs="Arial"/>
        </w:rPr>
        <w:t xml:space="preserve"> smart light bulb</w:t>
      </w:r>
    </w:p>
    <w:p w14:paraId="647BF256"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detect music rhythm and tempo from an audio source and synchronise the light settings accordingly</w:t>
      </w:r>
    </w:p>
    <w:p w14:paraId="020CAC7B"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provide a primary control interface</w:t>
      </w:r>
    </w:p>
    <w:p w14:paraId="3B4198FD" w14:textId="77777777" w:rsidR="00532A7B" w:rsidRPr="001D0BF7" w:rsidRDefault="00532A7B" w:rsidP="00532A7B">
      <w:pPr>
        <w:pStyle w:val="ListParagraph"/>
        <w:numPr>
          <w:ilvl w:val="0"/>
          <w:numId w:val="17"/>
        </w:numPr>
        <w:spacing w:line="360" w:lineRule="auto"/>
        <w:rPr>
          <w:rFonts w:cs="Arial"/>
        </w:rPr>
      </w:pPr>
      <w:r w:rsidRPr="001D0BF7">
        <w:rPr>
          <w:rFonts w:cs="Arial"/>
        </w:rPr>
        <w:t>The system should offer multiple lighting modes</w:t>
      </w:r>
    </w:p>
    <w:p w14:paraId="362311B1" w14:textId="4930D6C2" w:rsidR="00532A7B" w:rsidRDefault="00277FDF" w:rsidP="002F5FD0">
      <w:r>
        <w:t>This section shall take each of the four requirements in turn and discuss the</w:t>
      </w:r>
      <w:r w:rsidR="00E529D9">
        <w:t xml:space="preserve">ir </w:t>
      </w:r>
      <w:r w:rsidR="00C4491E">
        <w:t xml:space="preserve">completion or lack thereof. </w:t>
      </w:r>
    </w:p>
    <w:p w14:paraId="573C941A" w14:textId="600F70D9" w:rsidR="0065025B" w:rsidRDefault="001570B4" w:rsidP="0065025B">
      <w:pPr>
        <w:pStyle w:val="Heading3"/>
        <w:numPr>
          <w:ilvl w:val="2"/>
          <w:numId w:val="15"/>
        </w:numPr>
      </w:pPr>
      <w:bookmarkStart w:id="40" w:name="_Toc197356884"/>
      <w:r>
        <w:t xml:space="preserve">“The system should connect to and control a </w:t>
      </w:r>
      <w:r w:rsidR="00BD1272">
        <w:t>Wi-Fi-enabled smart light bulb”</w:t>
      </w:r>
      <w:bookmarkEnd w:id="40"/>
      <w:r w:rsidR="003905A0">
        <w:t xml:space="preserve"> </w:t>
      </w:r>
    </w:p>
    <w:p w14:paraId="5F64719C" w14:textId="2092FD29" w:rsidR="00C4491E" w:rsidRDefault="0065025B" w:rsidP="002F5FD0">
      <w:r>
        <w:t>A</w:t>
      </w:r>
      <w:r w:rsidR="00BD1272">
        <w:t>s seen through the manual testing (</w:t>
      </w:r>
      <w:r w:rsidR="00D10FA9">
        <w:fldChar w:fldCharType="begin"/>
      </w:r>
      <w:r w:rsidR="00D10FA9">
        <w:instrText xml:space="preserve"> REF _Ref197095767 \h </w:instrText>
      </w:r>
      <w:r w:rsidR="00D10FA9">
        <w:fldChar w:fldCharType="separate"/>
      </w:r>
      <w:r w:rsidR="00447103">
        <w:t xml:space="preserve">Figure </w:t>
      </w:r>
      <w:r w:rsidR="00447103">
        <w:rPr>
          <w:noProof/>
        </w:rPr>
        <w:t>25</w:t>
      </w:r>
      <w:r w:rsidR="00D10FA9">
        <w:fldChar w:fldCharType="end"/>
      </w:r>
      <w:r w:rsidR="00296185">
        <w:t>,</w:t>
      </w:r>
      <w:r w:rsidR="00D10FA9">
        <w:t xml:space="preserve"> </w:t>
      </w:r>
      <w:r w:rsidR="00D10FA9">
        <w:fldChar w:fldCharType="begin"/>
      </w:r>
      <w:r w:rsidR="00D10FA9">
        <w:instrText xml:space="preserve"> REF _Ref197095810 \h </w:instrText>
      </w:r>
      <w:r w:rsidR="00D10FA9">
        <w:fldChar w:fldCharType="separate"/>
      </w:r>
      <w:r w:rsidR="00447103">
        <w:t xml:space="preserve">Figure </w:t>
      </w:r>
      <w:r w:rsidR="00447103">
        <w:rPr>
          <w:noProof/>
        </w:rPr>
        <w:t>26</w:t>
      </w:r>
      <w:r w:rsidR="00D10FA9">
        <w:fldChar w:fldCharType="end"/>
      </w:r>
      <w:r w:rsidR="00461AB8">
        <w:t xml:space="preserve"> and </w:t>
      </w:r>
      <w:r w:rsidR="00D10FA9">
        <w:fldChar w:fldCharType="begin"/>
      </w:r>
      <w:r w:rsidR="00D10FA9">
        <w:instrText xml:space="preserve"> REF _Ref197095770 \h </w:instrText>
      </w:r>
      <w:r w:rsidR="00D10FA9">
        <w:fldChar w:fldCharType="separate"/>
      </w:r>
      <w:r w:rsidR="00447103">
        <w:t xml:space="preserve">Figure </w:t>
      </w:r>
      <w:r w:rsidR="00447103">
        <w:rPr>
          <w:noProof/>
        </w:rPr>
        <w:t>29</w:t>
      </w:r>
      <w:r w:rsidR="00D10FA9">
        <w:fldChar w:fldCharType="end"/>
      </w:r>
      <w:r w:rsidR="00BD1272">
        <w:t xml:space="preserve">), </w:t>
      </w:r>
      <w:r w:rsidR="006148D0">
        <w:t>Bulb Bop</w:t>
      </w:r>
      <w:r w:rsidR="0000228D">
        <w:t xml:space="preserve"> is able to discover bulbs connected to the </w:t>
      </w:r>
      <w:r w:rsidR="00474C42">
        <w:t>network and</w:t>
      </w:r>
      <w:r w:rsidR="0000228D">
        <w:t xml:space="preserve"> save them in the database for future control. The only weakness of </w:t>
      </w:r>
      <w:r w:rsidR="006148D0">
        <w:t>Bulb Bop</w:t>
      </w:r>
      <w:r w:rsidR="0000228D">
        <w:t xml:space="preserve"> here is the inability of </w:t>
      </w:r>
      <w:r w:rsidR="006148D0">
        <w:t>Bulb Bop</w:t>
      </w:r>
      <w:r w:rsidR="0000228D">
        <w:t xml:space="preserve"> to pair </w:t>
      </w:r>
      <w:r w:rsidR="00474C42">
        <w:t xml:space="preserve">bulbs to the network in the first place. </w:t>
      </w:r>
      <w:r w:rsidR="00A60C25">
        <w:t xml:space="preserve">This weakness cannot be solved, </w:t>
      </w:r>
      <w:r w:rsidR="00BD1272">
        <w:t>WizBulb does not document the pairing process of the bulbs to the network</w:t>
      </w:r>
      <w:r w:rsidR="00546DE3">
        <w:t xml:space="preserve"> and</w:t>
      </w:r>
      <w:r w:rsidR="00A60C25">
        <w:t xml:space="preserve"> must be done via their proprietary application. </w:t>
      </w:r>
    </w:p>
    <w:p w14:paraId="6A60CFD4" w14:textId="791A4B3F" w:rsidR="0065025B" w:rsidRDefault="00B56D02" w:rsidP="003859D2">
      <w:pPr>
        <w:pStyle w:val="Heading3"/>
        <w:numPr>
          <w:ilvl w:val="2"/>
          <w:numId w:val="15"/>
        </w:numPr>
      </w:pPr>
      <w:bookmarkStart w:id="41" w:name="_Toc197356885"/>
      <w:r>
        <w:t>“The system should detect music rhythm and temp from an audio source and synchronise the light settings accordingly”</w:t>
      </w:r>
      <w:bookmarkEnd w:id="41"/>
    </w:p>
    <w:p w14:paraId="442884B6" w14:textId="6CEAD642" w:rsidR="00B56D02" w:rsidRDefault="0065025B" w:rsidP="002F5FD0">
      <w:r>
        <w:t>A</w:t>
      </w:r>
      <w:r w:rsidR="00581C70">
        <w:t xml:space="preserve">s seen in </w:t>
      </w:r>
      <w:r w:rsidR="00F81657">
        <w:fldChar w:fldCharType="begin"/>
      </w:r>
      <w:r w:rsidR="00F81657">
        <w:instrText xml:space="preserve"> REF _Ref197161337 \h </w:instrText>
      </w:r>
      <w:r w:rsidR="00F81657">
        <w:fldChar w:fldCharType="separate"/>
      </w:r>
      <w:r w:rsidR="00447103">
        <w:t xml:space="preserve">Figure </w:t>
      </w:r>
      <w:r w:rsidR="00447103">
        <w:rPr>
          <w:noProof/>
        </w:rPr>
        <w:t>27</w:t>
      </w:r>
      <w:r w:rsidR="00F81657">
        <w:fldChar w:fldCharType="end"/>
      </w:r>
      <w:r w:rsidR="00F81657">
        <w:t xml:space="preserve"> and </w:t>
      </w:r>
      <w:r w:rsidR="00F81657">
        <w:fldChar w:fldCharType="begin"/>
      </w:r>
      <w:r w:rsidR="00F81657">
        <w:instrText xml:space="preserve"> REF _Ref197161338 \h </w:instrText>
      </w:r>
      <w:r w:rsidR="00F81657">
        <w:fldChar w:fldCharType="separate"/>
      </w:r>
      <w:r w:rsidR="00447103">
        <w:t xml:space="preserve">Figure </w:t>
      </w:r>
      <w:r w:rsidR="00447103">
        <w:rPr>
          <w:noProof/>
        </w:rPr>
        <w:t>28</w:t>
      </w:r>
      <w:r w:rsidR="00F81657">
        <w:fldChar w:fldCharType="end"/>
      </w:r>
      <w:r w:rsidR="000F5728">
        <w:t xml:space="preserve">, Bulb Bop is able to </w:t>
      </w:r>
      <w:r w:rsidR="00393921">
        <w:t xml:space="preserve">detect audio devices on the host machine, parse their audio input/output, and use that to change the brightness setting of </w:t>
      </w:r>
      <w:r w:rsidR="00433D8B">
        <w:t xml:space="preserve">bulbs saved to Bulb Bop. The algorithm that is used was documented in </w:t>
      </w:r>
      <w:r w:rsidR="0025385E">
        <w:t xml:space="preserve">Chapter 3, section 5, this algorithm, is not perfect, through manual testing it can been seen to react to the beat, but will occasionally </w:t>
      </w:r>
      <w:r w:rsidR="00AA5844">
        <w:t xml:space="preserve">miss a beat, or flicker the bulbs when there is no beat. </w:t>
      </w:r>
    </w:p>
    <w:p w14:paraId="424746DF" w14:textId="3E024B94" w:rsidR="00456FC0" w:rsidRPr="00456FC0" w:rsidRDefault="00EC2CC2" w:rsidP="00456FC0">
      <w:pPr>
        <w:pStyle w:val="Heading3"/>
        <w:numPr>
          <w:ilvl w:val="2"/>
          <w:numId w:val="15"/>
        </w:numPr>
      </w:pPr>
      <w:bookmarkStart w:id="42" w:name="_Toc197356886"/>
      <w:r>
        <w:t>“The system should provide a primary control interface”</w:t>
      </w:r>
      <w:bookmarkEnd w:id="42"/>
      <w:r w:rsidR="00C519D6">
        <w:t xml:space="preserve"> </w:t>
      </w:r>
    </w:p>
    <w:p w14:paraId="66AE95A4" w14:textId="70717BEC" w:rsidR="00EC2CC2" w:rsidRDefault="00BD3C4F" w:rsidP="002F5FD0">
      <w:r>
        <w:t>The index view of Bulb Bop handles this</w:t>
      </w:r>
      <w:r w:rsidR="00C519D6">
        <w:t>. When</w:t>
      </w:r>
      <w:r w:rsidR="006F63F0">
        <w:t xml:space="preserve"> bulbs are saved in the database and present on the network</w:t>
      </w:r>
      <w:r w:rsidR="00FF2CC6">
        <w:t xml:space="preserve">, the bulbs can be toggled (turned on and off) by clicking on the appropriate </w:t>
      </w:r>
      <w:r w:rsidR="00C369F7">
        <w:t>icon</w:t>
      </w:r>
      <w:r w:rsidR="00C93C2B">
        <w:t xml:space="preserve"> (</w:t>
      </w:r>
      <w:r w:rsidR="00F81657">
        <w:fldChar w:fldCharType="begin"/>
      </w:r>
      <w:r w:rsidR="00F81657">
        <w:instrText xml:space="preserve"> REF _Ref197095770 \h </w:instrText>
      </w:r>
      <w:r w:rsidR="00F81657">
        <w:fldChar w:fldCharType="separate"/>
      </w:r>
      <w:r w:rsidR="00447103">
        <w:t xml:space="preserve">Figure </w:t>
      </w:r>
      <w:r w:rsidR="00447103">
        <w:rPr>
          <w:noProof/>
        </w:rPr>
        <w:t>29</w:t>
      </w:r>
      <w:r w:rsidR="00F81657">
        <w:fldChar w:fldCharType="end"/>
      </w:r>
      <w:r w:rsidR="00C93C2B">
        <w:t>)</w:t>
      </w:r>
      <w:r w:rsidR="00C369F7">
        <w:t xml:space="preserve">. </w:t>
      </w:r>
      <w:r w:rsidR="00552DE4">
        <w:t xml:space="preserve">The user is also able to edit the name of the bulbs, that are saved in the database (as well as the </w:t>
      </w:r>
      <w:r w:rsidR="00364406">
        <w:t>IP address</w:t>
      </w:r>
      <w:r w:rsidR="007E3569">
        <w:t xml:space="preserve">). The user can also start or stop the audio synchronisation from any </w:t>
      </w:r>
      <w:r w:rsidR="00F139AB">
        <w:t>page on Bulb Bop. All of these make up the primary control interface.</w:t>
      </w:r>
    </w:p>
    <w:p w14:paraId="06F5BC20" w14:textId="77777777" w:rsidR="00C93C2B" w:rsidRDefault="00C93C2B" w:rsidP="00C93C2B">
      <w:pPr>
        <w:keepNext/>
        <w:jc w:val="center"/>
      </w:pPr>
      <w:r w:rsidRPr="00C93C2B">
        <w:rPr>
          <w:noProof/>
        </w:rPr>
        <w:lastRenderedPageBreak/>
        <w:drawing>
          <wp:inline distT="0" distB="0" distL="0" distR="0" wp14:anchorId="75F88CA8" wp14:editId="6E648924">
            <wp:extent cx="5759450" cy="4946650"/>
            <wp:effectExtent l="0" t="0" r="0" b="6350"/>
            <wp:docPr id="663088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3088518" name=""/>
                    <pic:cNvPicPr/>
                  </pic:nvPicPr>
                  <pic:blipFill>
                    <a:blip r:embed="rId38"/>
                    <a:stretch>
                      <a:fillRect/>
                    </a:stretch>
                  </pic:blipFill>
                  <pic:spPr>
                    <a:xfrm>
                      <a:off x="0" y="0"/>
                      <a:ext cx="5759450" cy="4946650"/>
                    </a:xfrm>
                    <a:prstGeom prst="rect">
                      <a:avLst/>
                    </a:prstGeom>
                  </pic:spPr>
                </pic:pic>
              </a:graphicData>
            </a:graphic>
          </wp:inline>
        </w:drawing>
      </w:r>
    </w:p>
    <w:p w14:paraId="3ECF97E3" w14:textId="5AEC9AB6" w:rsidR="00C93C2B" w:rsidRDefault="00C93C2B" w:rsidP="00C93C2B">
      <w:pPr>
        <w:pStyle w:val="Caption"/>
        <w:jc w:val="center"/>
      </w:pPr>
      <w:bookmarkStart w:id="43" w:name="_Ref197095770"/>
      <w:r>
        <w:t xml:space="preserve">Figure </w:t>
      </w:r>
      <w:r w:rsidR="00C037D2">
        <w:fldChar w:fldCharType="begin"/>
      </w:r>
      <w:r w:rsidR="00C037D2">
        <w:instrText xml:space="preserve"> SEQ Figure \* ARABIC </w:instrText>
      </w:r>
      <w:r w:rsidR="00C037D2">
        <w:fldChar w:fldCharType="separate"/>
      </w:r>
      <w:r w:rsidR="00447103">
        <w:rPr>
          <w:noProof/>
        </w:rPr>
        <w:t>29</w:t>
      </w:r>
      <w:r w:rsidR="00C037D2">
        <w:rPr>
          <w:noProof/>
        </w:rPr>
        <w:fldChar w:fldCharType="end"/>
      </w:r>
      <w:bookmarkEnd w:id="43"/>
      <w:r>
        <w:t xml:space="preserve"> - Bulb Icon with User prompt to toggle bulb</w:t>
      </w:r>
    </w:p>
    <w:p w14:paraId="4934C3C0" w14:textId="2384255F" w:rsidR="00425A6D" w:rsidRPr="00425A6D" w:rsidRDefault="00817A27" w:rsidP="00425A6D">
      <w:pPr>
        <w:pStyle w:val="Heading3"/>
        <w:numPr>
          <w:ilvl w:val="2"/>
          <w:numId w:val="15"/>
        </w:numPr>
      </w:pPr>
      <w:bookmarkStart w:id="44" w:name="_Toc197356887"/>
      <w:r>
        <w:t>“The system should offer multiple lighting modes.”</w:t>
      </w:r>
      <w:bookmarkEnd w:id="44"/>
      <w:r w:rsidR="006F7DE1">
        <w:t xml:space="preserve"> </w:t>
      </w:r>
    </w:p>
    <w:p w14:paraId="4A4AEE34" w14:textId="6F531EBC" w:rsidR="00F139AB" w:rsidRDefault="006F7DE1" w:rsidP="002F5FD0">
      <w:r>
        <w:t>Initial work was done to allow changing coloured bulbs, and this is still present in the code repository, but it is not currently implemented. This requirement should be a priority for any further iterations of Bulb Bop</w:t>
      </w:r>
      <w:r w:rsidR="001B310A">
        <w:t>.</w:t>
      </w:r>
    </w:p>
    <w:p w14:paraId="2298E3F7" w14:textId="03BC5CFC" w:rsidR="00C813F4" w:rsidRDefault="000372CF" w:rsidP="002F5FD0">
      <w:r>
        <w:t xml:space="preserve">Bulb Bop has met </w:t>
      </w:r>
      <w:r w:rsidR="004678BE">
        <w:t>three-quarters of the initial system requirements; however, substantial strides have been made towards the final requirement. Examples of this are API endpoints that can change the colour of capable bulbs and</w:t>
      </w:r>
      <w:r w:rsidR="00553F00">
        <w:t xml:space="preserve"> registration packets that are still present in the </w:t>
      </w:r>
      <w:r w:rsidR="00242D08">
        <w:t xml:space="preserve">code repository. </w:t>
      </w:r>
      <w:r w:rsidR="00CB41B0">
        <w:t xml:space="preserve">Not only this, but the </w:t>
      </w:r>
      <w:r w:rsidR="00B82B6E">
        <w:t xml:space="preserve">code repository has been created </w:t>
      </w:r>
      <w:r w:rsidR="00961744">
        <w:t xml:space="preserve">in such a way as to make future development as easy as possible. </w:t>
      </w:r>
    </w:p>
    <w:p w14:paraId="1F4A12EB" w14:textId="237E3FBE" w:rsidR="00C813F4" w:rsidRDefault="002770C2" w:rsidP="002F5FD0">
      <w:r>
        <w:t>As such</w:t>
      </w:r>
      <w:r w:rsidR="00CA35DD">
        <w:t>,</w:t>
      </w:r>
      <w:r>
        <w:t xml:space="preserve"> the final </w:t>
      </w:r>
      <w:r w:rsidR="00D47BE7">
        <w:t xml:space="preserve">evaluation of </w:t>
      </w:r>
      <w:r w:rsidR="00CA0CDF">
        <w:t>this project's success is that it was indeed a success, with the caveat that future development is needed before it will fulfil the full user requirements, but for the limited time given for the project,</w:t>
      </w:r>
      <w:r w:rsidR="00E33544">
        <w:t xml:space="preserve"> it has </w:t>
      </w:r>
      <w:r w:rsidR="00817A27">
        <w:t>been developed as much as was possible.</w:t>
      </w:r>
    </w:p>
    <w:p w14:paraId="7BF51FF7" w14:textId="77777777" w:rsidR="001B310A" w:rsidRPr="002F5FD0" w:rsidRDefault="001B310A" w:rsidP="002F5FD0"/>
    <w:p w14:paraId="7EDD7A50" w14:textId="75EAE726" w:rsidR="00A74734" w:rsidRPr="00EC1ACC" w:rsidRDefault="00A74734" w:rsidP="006D1239">
      <w:pPr>
        <w:pStyle w:val="Heading2"/>
        <w:numPr>
          <w:ilvl w:val="1"/>
          <w:numId w:val="15"/>
        </w:numPr>
        <w:rPr>
          <w:rFonts w:ascii="Arial Black" w:hAnsi="Arial Black"/>
          <w:b/>
          <w:bCs/>
        </w:rPr>
      </w:pPr>
      <w:bookmarkStart w:id="45" w:name="_Toc197356888"/>
      <w:r w:rsidRPr="00EC1ACC">
        <w:rPr>
          <w:rFonts w:ascii="Arial Black" w:hAnsi="Arial Black"/>
          <w:b/>
          <w:bCs/>
        </w:rPr>
        <w:t>Reflection of Process</w:t>
      </w:r>
      <w:bookmarkEnd w:id="45"/>
    </w:p>
    <w:p w14:paraId="497173BE" w14:textId="18459172" w:rsidR="00DA3268" w:rsidRDefault="00295B3B" w:rsidP="00DA3268">
      <w:pPr>
        <w:keepNext/>
      </w:pPr>
      <w:r>
        <w:t>The software development process of Bul</w:t>
      </w:r>
      <w:r w:rsidR="006E207D">
        <w:t>b</w:t>
      </w:r>
      <w:r>
        <w:t xml:space="preserve"> Bop </w:t>
      </w:r>
      <w:r w:rsidR="001B7772">
        <w:t xml:space="preserve">was well planned out, </w:t>
      </w:r>
      <w:r w:rsidR="00622540">
        <w:t xml:space="preserve">initial research and </w:t>
      </w:r>
      <w:r w:rsidR="0081505B">
        <w:t xml:space="preserve">software </w:t>
      </w:r>
      <w:r w:rsidR="00622540">
        <w:t>development</w:t>
      </w:r>
      <w:r w:rsidR="00083D84">
        <w:t xml:space="preserve"> </w:t>
      </w:r>
      <w:r w:rsidR="001A4395">
        <w:t xml:space="preserve">proceeded well. </w:t>
      </w:r>
      <w:r w:rsidR="00FD2B02">
        <w:t>As the project progressed</w:t>
      </w:r>
      <w:r w:rsidR="00FD5BCA">
        <w:t>,</w:t>
      </w:r>
      <w:r w:rsidR="00FD2B02">
        <w:t xml:space="preserve"> the development bec</w:t>
      </w:r>
      <w:r w:rsidR="00FD5BCA">
        <w:t>a</w:t>
      </w:r>
      <w:r w:rsidR="00FD2B02">
        <w:t xml:space="preserve">me less </w:t>
      </w:r>
      <w:r w:rsidR="00F46ABE">
        <w:t xml:space="preserve">structured, it still progressed at a healthy pace </w:t>
      </w:r>
      <w:r w:rsidR="001A7857">
        <w:t xml:space="preserve">despite this. </w:t>
      </w:r>
      <w:r w:rsidR="00B01B49">
        <w:t>As mentioned previously</w:t>
      </w:r>
      <w:r w:rsidR="00CB5939">
        <w:t>,</w:t>
      </w:r>
      <w:r w:rsidR="00B01B49">
        <w:t xml:space="preserve"> </w:t>
      </w:r>
      <w:r w:rsidR="00B8427B">
        <w:t xml:space="preserve">there was a significant amount of </w:t>
      </w:r>
      <w:r w:rsidR="00E93BDA">
        <w:t xml:space="preserve">enforced structure through GitHub. This saved a significant amount of </w:t>
      </w:r>
      <w:r w:rsidR="009B4F43">
        <w:t>work</w:t>
      </w:r>
      <w:r w:rsidR="006D3B3E">
        <w:t xml:space="preserve"> in development, from </w:t>
      </w:r>
      <w:r w:rsidR="006D3B3E">
        <w:lastRenderedPageBreak/>
        <w:t xml:space="preserve">allowing the maintenance of a working git branch while working on a development branch, to nightly tests that showed issues </w:t>
      </w:r>
      <w:r w:rsidR="005A0EED">
        <w:t xml:space="preserve">extremely quickly. </w:t>
      </w:r>
    </w:p>
    <w:p w14:paraId="3C804594" w14:textId="4EAC7781" w:rsidR="00DA3268" w:rsidRDefault="00DA3268" w:rsidP="00DA3268">
      <w:pPr>
        <w:keepNext/>
        <w:jc w:val="center"/>
      </w:pPr>
      <w:r w:rsidRPr="00DA3268">
        <w:rPr>
          <w:noProof/>
        </w:rPr>
        <w:drawing>
          <wp:inline distT="0" distB="0" distL="0" distR="0" wp14:anchorId="75E1A9FD" wp14:editId="75CA6E1E">
            <wp:extent cx="5759450" cy="2162175"/>
            <wp:effectExtent l="0" t="0" r="0" b="9525"/>
            <wp:docPr id="140034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34148" name=""/>
                    <pic:cNvPicPr/>
                  </pic:nvPicPr>
                  <pic:blipFill>
                    <a:blip r:embed="rId39"/>
                    <a:stretch>
                      <a:fillRect/>
                    </a:stretch>
                  </pic:blipFill>
                  <pic:spPr>
                    <a:xfrm>
                      <a:off x="0" y="0"/>
                      <a:ext cx="5759450" cy="2162175"/>
                    </a:xfrm>
                    <a:prstGeom prst="rect">
                      <a:avLst/>
                    </a:prstGeom>
                  </pic:spPr>
                </pic:pic>
              </a:graphicData>
            </a:graphic>
          </wp:inline>
        </w:drawing>
      </w:r>
    </w:p>
    <w:p w14:paraId="62D59FB9" w14:textId="7ADC6FCB" w:rsidR="005A0EED" w:rsidRDefault="00DA3268" w:rsidP="00C62F9D">
      <w:pPr>
        <w:pStyle w:val="Caption"/>
        <w:jc w:val="center"/>
      </w:pPr>
      <w:r>
        <w:t xml:space="preserve">Figure </w:t>
      </w:r>
      <w:r w:rsidR="00C037D2">
        <w:fldChar w:fldCharType="begin"/>
      </w:r>
      <w:r w:rsidR="00C037D2">
        <w:instrText xml:space="preserve"> SEQ Figure \* ARABIC </w:instrText>
      </w:r>
      <w:r w:rsidR="00C037D2">
        <w:fldChar w:fldCharType="separate"/>
      </w:r>
      <w:r w:rsidR="00447103">
        <w:rPr>
          <w:noProof/>
        </w:rPr>
        <w:t>30</w:t>
      </w:r>
      <w:r w:rsidR="00C037D2">
        <w:rPr>
          <w:noProof/>
        </w:rPr>
        <w:fldChar w:fldCharType="end"/>
      </w:r>
      <w:r>
        <w:t xml:space="preserve"> - Start of Gantt Chart</w:t>
      </w:r>
    </w:p>
    <w:p w14:paraId="622C8B51" w14:textId="6C1FF42B" w:rsidR="00C62F9D" w:rsidRDefault="00190E3D" w:rsidP="00C62F9D">
      <w:r>
        <w:t xml:space="preserve">One part of the process that the development of Bulb Bop </w:t>
      </w:r>
      <w:r w:rsidR="00155428">
        <w:t xml:space="preserve">significantly benefited from was the early addition of testing. </w:t>
      </w:r>
      <w:r w:rsidR="00C553D6">
        <w:t>While it was also an example of the development of Bulb Bop becoming less structured</w:t>
      </w:r>
      <w:r w:rsidR="00FD78AF">
        <w:t>, as testing was planned to be implemented in the final few weeks of the development timeline</w:t>
      </w:r>
      <w:r w:rsidR="003B2D0F">
        <w:t xml:space="preserve">, it also massively benefited Bulb Bop by </w:t>
      </w:r>
      <w:r w:rsidR="00B841CE">
        <w:t xml:space="preserve">ensuring consistently working code and highlighting issues when they </w:t>
      </w:r>
      <w:r w:rsidR="00CB5939">
        <w:t>appeared</w:t>
      </w:r>
      <w:r w:rsidR="00B841CE">
        <w:t>.</w:t>
      </w:r>
    </w:p>
    <w:p w14:paraId="71385A3D" w14:textId="41DE8C99" w:rsidR="00BA5398" w:rsidRDefault="0050363B" w:rsidP="00C62F9D">
      <w:r>
        <w:t xml:space="preserve">The lack of structure that came to the development in </w:t>
      </w:r>
      <w:r w:rsidR="0034502D">
        <w:t>its</w:t>
      </w:r>
      <w:r>
        <w:t xml:space="preserve"> later stages </w:t>
      </w:r>
      <w:r w:rsidR="00B84EAB">
        <w:t>was unhelpful in a few ways. Occasionally there would be some issues in the software that would go untouched for</w:t>
      </w:r>
      <w:r w:rsidR="002D0540">
        <w:t xml:space="preserve"> quite a while before it was handled. Often the main issue that needed sorted would be ignored while other </w:t>
      </w:r>
      <w:r w:rsidR="00BB625E">
        <w:t xml:space="preserve">less important issues were handled. Such as time being </w:t>
      </w:r>
      <w:r w:rsidR="004B7834">
        <w:t>spent finding bulb icons</w:t>
      </w:r>
      <w:r w:rsidR="00BB625E">
        <w:t xml:space="preserve">, rather than working on the beat detection algorithm. </w:t>
      </w:r>
    </w:p>
    <w:p w14:paraId="6EB334BC" w14:textId="2393A094" w:rsidR="00B3378A" w:rsidRDefault="00155A90" w:rsidP="00C62F9D">
      <w:r>
        <w:t xml:space="preserve">The development of this </w:t>
      </w:r>
      <w:r w:rsidR="00FA6581">
        <w:t xml:space="preserve">software would have </w:t>
      </w:r>
      <w:r w:rsidR="00DA291B">
        <w:t xml:space="preserve">benefited from a mid-way </w:t>
      </w:r>
      <w:r w:rsidR="00682868">
        <w:t xml:space="preserve">review of the process. This was </w:t>
      </w:r>
      <w:r w:rsidR="00D667B0">
        <w:t>not carried out, but would have allowed for a review of the user requirements</w:t>
      </w:r>
      <w:r w:rsidR="008F1ACE">
        <w:t xml:space="preserve"> and the current state of Bulb Bop. Thus, the </w:t>
      </w:r>
      <w:r w:rsidR="0083221C">
        <w:t xml:space="preserve">final half of the development could have been planned out, and it would have prevented the loss of structure. </w:t>
      </w:r>
    </w:p>
    <w:p w14:paraId="188C8512" w14:textId="77777777" w:rsidR="000A38B9" w:rsidRPr="00C62F9D" w:rsidRDefault="000A38B9" w:rsidP="00C62F9D"/>
    <w:p w14:paraId="10C2B88C" w14:textId="32399A4D" w:rsidR="00A74734" w:rsidRDefault="00A74734" w:rsidP="006D1239">
      <w:pPr>
        <w:pStyle w:val="Heading2"/>
        <w:numPr>
          <w:ilvl w:val="1"/>
          <w:numId w:val="15"/>
        </w:numPr>
        <w:rPr>
          <w:rFonts w:ascii="Arial Black" w:hAnsi="Arial Black"/>
          <w:b/>
          <w:bCs/>
        </w:rPr>
      </w:pPr>
      <w:bookmarkStart w:id="46" w:name="_Toc197356889"/>
      <w:r w:rsidRPr="002A09A0">
        <w:rPr>
          <w:rFonts w:ascii="Arial Black" w:hAnsi="Arial Black"/>
          <w:b/>
          <w:bCs/>
        </w:rPr>
        <w:t>Evaluation of Software</w:t>
      </w:r>
      <w:bookmarkEnd w:id="46"/>
    </w:p>
    <w:p w14:paraId="58FB72A0" w14:textId="6CF48DE2" w:rsidR="00EE008C" w:rsidRDefault="000C4FC7" w:rsidP="00844D7E">
      <w:r>
        <w:t>In this section, a fair evaluation of Bulb Bop will be carried out</w:t>
      </w:r>
      <w:r w:rsidR="003354AA">
        <w:t>; this</w:t>
      </w:r>
      <w:r>
        <w:t xml:space="preserve"> will cover</w:t>
      </w:r>
      <w:r w:rsidR="00C944C0">
        <w:t xml:space="preserve"> an evaluation of the user interface, the backend of Bulb Bop, and the </w:t>
      </w:r>
      <w:r w:rsidR="00C82E97">
        <w:t>overall functionality of Bulb Bop.</w:t>
      </w:r>
      <w:r w:rsidR="001D0A76">
        <w:t xml:space="preserve"> </w:t>
      </w:r>
      <w:proofErr w:type="gramStart"/>
      <w:r w:rsidR="001D0A76">
        <w:t>The final conclusion</w:t>
      </w:r>
      <w:proofErr w:type="gramEnd"/>
      <w:r w:rsidR="001D0A76">
        <w:t xml:space="preserve"> of this section is that while Bulb Bop is functional, and </w:t>
      </w:r>
      <w:r w:rsidR="001703BE">
        <w:t>usable</w:t>
      </w:r>
      <w:r w:rsidR="008D535C">
        <w:t xml:space="preserve">, it still requires work. </w:t>
      </w:r>
      <w:r w:rsidR="000D75B2">
        <w:t>Some work is required to expand the functionality, and to ensure a more usable environment for the end-user.</w:t>
      </w:r>
    </w:p>
    <w:p w14:paraId="57A47919" w14:textId="586F2263" w:rsidR="00726C6F" w:rsidRDefault="00044564" w:rsidP="00726C6F">
      <w:pPr>
        <w:keepNext/>
      </w:pPr>
      <w:r w:rsidRPr="00044564">
        <w:rPr>
          <w:noProof/>
        </w:rPr>
        <w:lastRenderedPageBreak/>
        <w:drawing>
          <wp:inline distT="0" distB="0" distL="0" distR="0" wp14:anchorId="3AE1CA34" wp14:editId="4A9C2593">
            <wp:extent cx="5759450" cy="4275455"/>
            <wp:effectExtent l="133350" t="114300" r="146050" b="163195"/>
            <wp:docPr id="10542184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218413" name="Picture 1" descr="A screenshot of a computer&#10;&#10;AI-generated content may be incorrect."/>
                    <pic:cNvPicPr/>
                  </pic:nvPicPr>
                  <pic:blipFill>
                    <a:blip r:embed="rId40"/>
                    <a:stretch>
                      <a:fillRect/>
                    </a:stretch>
                  </pic:blipFill>
                  <pic:spPr>
                    <a:xfrm>
                      <a:off x="0" y="0"/>
                      <a:ext cx="5759450" cy="42754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28DD465" w14:textId="3DDF587A" w:rsidR="00603B67" w:rsidRDefault="00726C6F" w:rsidP="00726C6F">
      <w:pPr>
        <w:pStyle w:val="Caption"/>
        <w:jc w:val="center"/>
      </w:pPr>
      <w:bookmarkStart w:id="47" w:name="_Ref197161417"/>
      <w:r>
        <w:t xml:space="preserve">Figure </w:t>
      </w:r>
      <w:r w:rsidR="00C037D2">
        <w:fldChar w:fldCharType="begin"/>
      </w:r>
      <w:r w:rsidR="00C037D2">
        <w:instrText xml:space="preserve"> SEQ Figure \* ARABIC </w:instrText>
      </w:r>
      <w:r w:rsidR="00C037D2">
        <w:fldChar w:fldCharType="separate"/>
      </w:r>
      <w:r w:rsidR="00447103">
        <w:rPr>
          <w:noProof/>
        </w:rPr>
        <w:t>31</w:t>
      </w:r>
      <w:r w:rsidR="00C037D2">
        <w:rPr>
          <w:noProof/>
        </w:rPr>
        <w:fldChar w:fldCharType="end"/>
      </w:r>
      <w:bookmarkEnd w:id="47"/>
      <w:r>
        <w:t xml:space="preserve"> - Screenshot of Index Page</w:t>
      </w:r>
      <w:r w:rsidR="00044564">
        <w:t xml:space="preserve"> in light mode</w:t>
      </w:r>
    </w:p>
    <w:p w14:paraId="651A4EF8" w14:textId="41611B41" w:rsidR="00726C6F" w:rsidRDefault="00726C6F" w:rsidP="00726C6F">
      <w:r>
        <w:t xml:space="preserve">As can be seen in the </w:t>
      </w:r>
      <w:r w:rsidR="00ED6AC3">
        <w:t>images of the user interface in this report (</w:t>
      </w:r>
      <w:r w:rsidR="00A74DAE">
        <w:fldChar w:fldCharType="begin"/>
      </w:r>
      <w:r w:rsidR="00A74DAE">
        <w:instrText xml:space="preserve"> REF _Ref197161099 \h </w:instrText>
      </w:r>
      <w:r w:rsidR="00A74DAE">
        <w:fldChar w:fldCharType="separate"/>
      </w:r>
      <w:r w:rsidR="00447103">
        <w:t xml:space="preserve">Figure </w:t>
      </w:r>
      <w:r w:rsidR="00447103">
        <w:rPr>
          <w:noProof/>
        </w:rPr>
        <w:t>1</w:t>
      </w:r>
      <w:r w:rsidR="00A74DAE">
        <w:fldChar w:fldCharType="end"/>
      </w:r>
      <w:r w:rsidR="00F75310">
        <w:t xml:space="preserve">, </w:t>
      </w:r>
      <w:r w:rsidR="00A74DAE">
        <w:fldChar w:fldCharType="begin"/>
      </w:r>
      <w:r w:rsidR="00A74DAE">
        <w:instrText xml:space="preserve"> REF _Ref197161101 \h </w:instrText>
      </w:r>
      <w:r w:rsidR="00A74DAE">
        <w:fldChar w:fldCharType="separate"/>
      </w:r>
      <w:r w:rsidR="00447103">
        <w:t xml:space="preserve">Figure </w:t>
      </w:r>
      <w:r w:rsidR="00447103">
        <w:rPr>
          <w:noProof/>
        </w:rPr>
        <w:t>2</w:t>
      </w:r>
      <w:r w:rsidR="00A74DAE">
        <w:fldChar w:fldCharType="end"/>
      </w:r>
      <w:r w:rsidR="00F75310">
        <w:t xml:space="preserve">, </w:t>
      </w:r>
      <w:r w:rsidR="00A74DAE">
        <w:fldChar w:fldCharType="begin"/>
      </w:r>
      <w:r w:rsidR="00A74DAE">
        <w:instrText xml:space="preserve"> REF _Ref197161125 \h </w:instrText>
      </w:r>
      <w:r w:rsidR="00A74DAE">
        <w:fldChar w:fldCharType="separate"/>
      </w:r>
      <w:r w:rsidR="00447103">
        <w:t xml:space="preserve">Figure </w:t>
      </w:r>
      <w:r w:rsidR="00447103">
        <w:rPr>
          <w:noProof/>
        </w:rPr>
        <w:t>3</w:t>
      </w:r>
      <w:r w:rsidR="00A74DAE">
        <w:fldChar w:fldCharType="end"/>
      </w:r>
      <w:r w:rsidR="00F75310">
        <w:t xml:space="preserve">, </w:t>
      </w:r>
      <w:r w:rsidR="00A74DAE">
        <w:fldChar w:fldCharType="begin"/>
      </w:r>
      <w:r w:rsidR="00A74DAE">
        <w:instrText xml:space="preserve"> REF _Ref197161139 \h </w:instrText>
      </w:r>
      <w:r w:rsidR="00A74DAE">
        <w:fldChar w:fldCharType="separate"/>
      </w:r>
      <w:r w:rsidR="00447103">
        <w:t xml:space="preserve">Figure </w:t>
      </w:r>
      <w:r w:rsidR="00447103">
        <w:rPr>
          <w:noProof/>
        </w:rPr>
        <w:t>4</w:t>
      </w:r>
      <w:r w:rsidR="00A74DAE">
        <w:fldChar w:fldCharType="end"/>
      </w:r>
      <w:r w:rsidR="00F75310">
        <w:t xml:space="preserve">, </w:t>
      </w:r>
      <w:r w:rsidR="00A74DAE">
        <w:fldChar w:fldCharType="begin"/>
      </w:r>
      <w:r w:rsidR="00A74DAE">
        <w:instrText xml:space="preserve"> REF _Ref197161396 \h </w:instrText>
      </w:r>
      <w:r w:rsidR="00A74DAE">
        <w:fldChar w:fldCharType="separate"/>
      </w:r>
      <w:r w:rsidR="00447103">
        <w:t xml:space="preserve">Figure </w:t>
      </w:r>
      <w:r w:rsidR="00447103">
        <w:rPr>
          <w:noProof/>
        </w:rPr>
        <w:t>5</w:t>
      </w:r>
      <w:r w:rsidR="00A74DAE">
        <w:fldChar w:fldCharType="end"/>
      </w:r>
      <w:r w:rsidR="00F75310">
        <w:t xml:space="preserve">, </w:t>
      </w:r>
      <w:r w:rsidR="00A74DAE">
        <w:fldChar w:fldCharType="begin"/>
      </w:r>
      <w:r w:rsidR="00A74DAE">
        <w:instrText xml:space="preserve"> REF _Ref197161397 \h </w:instrText>
      </w:r>
      <w:r w:rsidR="00A74DAE">
        <w:fldChar w:fldCharType="separate"/>
      </w:r>
      <w:r w:rsidR="00447103">
        <w:t xml:space="preserve">Figure </w:t>
      </w:r>
      <w:r w:rsidR="00447103">
        <w:rPr>
          <w:noProof/>
        </w:rPr>
        <w:t>6</w:t>
      </w:r>
      <w:r w:rsidR="00A74DAE">
        <w:fldChar w:fldCharType="end"/>
      </w:r>
      <w:r w:rsidR="00F75310">
        <w:t xml:space="preserve">, </w:t>
      </w:r>
      <w:r w:rsidR="00A74DAE">
        <w:fldChar w:fldCharType="begin"/>
      </w:r>
      <w:r w:rsidR="00A74DAE">
        <w:instrText xml:space="preserve"> REF _Ref197161399 \h </w:instrText>
      </w:r>
      <w:r w:rsidR="00A74DAE">
        <w:fldChar w:fldCharType="separate"/>
      </w:r>
      <w:r w:rsidR="00447103">
        <w:t xml:space="preserve">Figure </w:t>
      </w:r>
      <w:r w:rsidR="00447103">
        <w:rPr>
          <w:noProof/>
        </w:rPr>
        <w:t>7</w:t>
      </w:r>
      <w:r w:rsidR="00A74DAE">
        <w:fldChar w:fldCharType="end"/>
      </w:r>
      <w:r w:rsidR="00F75310">
        <w:t xml:space="preserve">, </w:t>
      </w:r>
      <w:r w:rsidR="00A74DAE">
        <w:fldChar w:fldCharType="begin"/>
      </w:r>
      <w:r w:rsidR="00A74DAE">
        <w:instrText xml:space="preserve"> REF _Ref197161400 \h </w:instrText>
      </w:r>
      <w:r w:rsidR="00A74DAE">
        <w:fldChar w:fldCharType="separate"/>
      </w:r>
      <w:r w:rsidR="00447103">
        <w:t xml:space="preserve">Figure </w:t>
      </w:r>
      <w:r w:rsidR="00447103">
        <w:rPr>
          <w:noProof/>
        </w:rPr>
        <w:t>8</w:t>
      </w:r>
      <w:r w:rsidR="00A74DAE">
        <w:fldChar w:fldCharType="end"/>
      </w:r>
      <w:r w:rsidR="00F75310">
        <w:t xml:space="preserve">, </w:t>
      </w:r>
      <w:r w:rsidR="00A74DAE">
        <w:fldChar w:fldCharType="begin"/>
      </w:r>
      <w:r w:rsidR="00A74DAE">
        <w:instrText xml:space="preserve"> REF _Ref197095770 \h </w:instrText>
      </w:r>
      <w:r w:rsidR="00A74DAE">
        <w:fldChar w:fldCharType="separate"/>
      </w:r>
      <w:r w:rsidR="00447103">
        <w:t xml:space="preserve">Figure </w:t>
      </w:r>
      <w:r w:rsidR="00447103">
        <w:rPr>
          <w:noProof/>
        </w:rPr>
        <w:t>29</w:t>
      </w:r>
      <w:r w:rsidR="00A74DAE">
        <w:fldChar w:fldCharType="end"/>
      </w:r>
      <w:r w:rsidR="007319B5">
        <w:t xml:space="preserve"> and</w:t>
      </w:r>
      <w:r w:rsidR="00A74DAE">
        <w:t xml:space="preserve"> </w:t>
      </w:r>
      <w:r w:rsidR="00A74DAE">
        <w:fldChar w:fldCharType="begin"/>
      </w:r>
      <w:r w:rsidR="00A74DAE">
        <w:instrText xml:space="preserve"> REF _Ref197161417 \h </w:instrText>
      </w:r>
      <w:r w:rsidR="00A74DAE">
        <w:fldChar w:fldCharType="separate"/>
      </w:r>
      <w:r w:rsidR="00447103">
        <w:t xml:space="preserve">Figure </w:t>
      </w:r>
      <w:r w:rsidR="00447103">
        <w:rPr>
          <w:noProof/>
        </w:rPr>
        <w:t>31</w:t>
      </w:r>
      <w:r w:rsidR="00A74DAE">
        <w:fldChar w:fldCharType="end"/>
      </w:r>
      <w:r w:rsidR="008067A5">
        <w:t xml:space="preserve">) </w:t>
      </w:r>
      <w:r w:rsidR="00F21F0C">
        <w:t xml:space="preserve">the </w:t>
      </w:r>
      <w:r w:rsidR="00E14949">
        <w:t xml:space="preserve">interface is very basic. There </w:t>
      </w:r>
      <w:r w:rsidR="00B758B1">
        <w:t xml:space="preserve">are a lot of dynamic icons, the ability to toggle dark and light mode, </w:t>
      </w:r>
      <w:r w:rsidR="007B2DB5">
        <w:t>and multiple different views</w:t>
      </w:r>
      <w:r w:rsidR="00944E89">
        <w:t xml:space="preserve">. Bootstrap 5 is used to </w:t>
      </w:r>
      <w:r w:rsidR="003348DD">
        <w:t xml:space="preserve">manage the </w:t>
      </w:r>
      <w:r w:rsidR="00206707">
        <w:t>CSS</w:t>
      </w:r>
      <w:r w:rsidR="0096717A">
        <w:t>s</w:t>
      </w:r>
      <w:r w:rsidR="003348DD">
        <w:t xml:space="preserve"> styling and the</w:t>
      </w:r>
      <w:r w:rsidR="0033359C">
        <w:t xml:space="preserve"> various elements of the </w:t>
      </w:r>
      <w:r w:rsidR="009F62F0">
        <w:t>HTML</w:t>
      </w:r>
      <w:r w:rsidR="0033359C">
        <w:t xml:space="preserve">, there is minimal custom </w:t>
      </w:r>
      <w:r w:rsidR="001834B4">
        <w:t>CSS</w:t>
      </w:r>
      <w:r w:rsidR="0033359C">
        <w:t xml:space="preserve"> which means that the user interface is very stable and cross compatible with many devices. </w:t>
      </w:r>
      <w:r w:rsidR="00EC2132">
        <w:t>Despite these the user interface is bland and</w:t>
      </w:r>
      <w:r w:rsidR="00650EE9">
        <w:t xml:space="preserve"> at times unintuitive</w:t>
      </w:r>
      <w:r w:rsidR="00215191">
        <w:t xml:space="preserve">. This would require a developer with more experience in user interface design to remedy. However, as the main function of the user interface is to allow the user to activate the audio/light synchronisation </w:t>
      </w:r>
      <w:r w:rsidR="00612653">
        <w:t xml:space="preserve">the user interface still serves its function, just doing so un-aesthetically. </w:t>
      </w:r>
    </w:p>
    <w:p w14:paraId="5CBCD4C5" w14:textId="77777777" w:rsidR="00D2122D" w:rsidRDefault="00D2122D" w:rsidP="00D2122D">
      <w:pPr>
        <w:keepNext/>
      </w:pPr>
      <w:r w:rsidRPr="00D2122D">
        <w:rPr>
          <w:noProof/>
        </w:rPr>
        <w:lastRenderedPageBreak/>
        <w:drawing>
          <wp:inline distT="0" distB="0" distL="0" distR="0" wp14:anchorId="2A7CCD4E" wp14:editId="1F2C035B">
            <wp:extent cx="5759450" cy="7606030"/>
            <wp:effectExtent l="0" t="0" r="0" b="0"/>
            <wp:docPr id="173981134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811343" name="Picture 1" descr="A screen shot of a computer program&#10;&#10;AI-generated content may be incorrect."/>
                    <pic:cNvPicPr/>
                  </pic:nvPicPr>
                  <pic:blipFill>
                    <a:blip r:embed="rId41"/>
                    <a:stretch>
                      <a:fillRect/>
                    </a:stretch>
                  </pic:blipFill>
                  <pic:spPr>
                    <a:xfrm>
                      <a:off x="0" y="0"/>
                      <a:ext cx="5759450" cy="7606030"/>
                    </a:xfrm>
                    <a:prstGeom prst="rect">
                      <a:avLst/>
                    </a:prstGeom>
                  </pic:spPr>
                </pic:pic>
              </a:graphicData>
            </a:graphic>
          </wp:inline>
        </w:drawing>
      </w:r>
    </w:p>
    <w:p w14:paraId="26D7E23F" w14:textId="7E76BEBF" w:rsidR="00612653" w:rsidRDefault="00D2122D" w:rsidP="00D2122D">
      <w:pPr>
        <w:pStyle w:val="Caption"/>
        <w:jc w:val="center"/>
      </w:pPr>
      <w:r>
        <w:t xml:space="preserve">Figure </w:t>
      </w:r>
      <w:r w:rsidR="00C037D2">
        <w:fldChar w:fldCharType="begin"/>
      </w:r>
      <w:r w:rsidR="00C037D2">
        <w:instrText xml:space="preserve"> SEQ Figure \* ARABIC </w:instrText>
      </w:r>
      <w:r w:rsidR="00C037D2">
        <w:fldChar w:fldCharType="separate"/>
      </w:r>
      <w:r w:rsidR="00447103">
        <w:rPr>
          <w:noProof/>
        </w:rPr>
        <w:t>32</w:t>
      </w:r>
      <w:r w:rsidR="00C037D2">
        <w:rPr>
          <w:noProof/>
        </w:rPr>
        <w:fldChar w:fldCharType="end"/>
      </w:r>
      <w:r>
        <w:t xml:space="preserve"> - Index Endpoint Backend Code Screenshot</w:t>
      </w:r>
    </w:p>
    <w:p w14:paraId="0063B850" w14:textId="147851DE" w:rsidR="00D2122D" w:rsidRDefault="00FA633E" w:rsidP="00D2122D">
      <w:r>
        <w:t xml:space="preserve">With regards to the backend of Bulb </w:t>
      </w:r>
      <w:r w:rsidR="00A9762A">
        <w:t xml:space="preserve">Bop, the code quality, functionality, and </w:t>
      </w:r>
      <w:r w:rsidR="00AD300B">
        <w:t xml:space="preserve">testability will be commented on here. </w:t>
      </w:r>
      <w:r w:rsidR="00716497">
        <w:t xml:space="preserve">In general, the code quality of Bulb Bop </w:t>
      </w:r>
      <w:r w:rsidR="002B510F">
        <w:t>is excellent</w:t>
      </w:r>
      <w:r w:rsidR="00FC241C">
        <w:t xml:space="preserve">; it follows the PEP8 style guide </w:t>
      </w:r>
      <w:r w:rsidR="002B510F">
        <w:t xml:space="preserve">and has enough comments to enhance </w:t>
      </w:r>
      <w:r w:rsidR="00EB4FA6">
        <w:t xml:space="preserve">the </w:t>
      </w:r>
      <w:r w:rsidR="002B510F">
        <w:t xml:space="preserve">understandability of the function of the code without </w:t>
      </w:r>
      <w:r w:rsidR="004A4D8D">
        <w:t xml:space="preserve">being excessive which would </w:t>
      </w:r>
      <w:r w:rsidR="00FA32D6">
        <w:t>o</w:t>
      </w:r>
      <w:r w:rsidR="004A4D8D">
        <w:t>nly add confusion</w:t>
      </w:r>
      <w:r w:rsidR="001E0280">
        <w:t xml:space="preserve">. </w:t>
      </w:r>
      <w:r w:rsidR="00C0590C">
        <w:t xml:space="preserve">The code is functional, there is little delay </w:t>
      </w:r>
      <w:r w:rsidR="00563E96">
        <w:t xml:space="preserve">in the code, with threading being used as often as possible to speed up response time. </w:t>
      </w:r>
      <w:r w:rsidR="000B2B07">
        <w:t>If there was an issue in the code</w:t>
      </w:r>
      <w:r w:rsidR="002F39FD">
        <w:t>, it would be the complexity of the beat detection algorithm, which</w:t>
      </w:r>
      <w:r w:rsidR="00134238">
        <w:t xml:space="preserve"> makes it extremely difficult to test. </w:t>
      </w:r>
      <w:r w:rsidR="002F39FD">
        <w:t>It is impractical to simulate the input of an audio device into the algorithm</w:t>
      </w:r>
      <w:r w:rsidR="008D7E00">
        <w:t xml:space="preserve"> due to this, as such the </w:t>
      </w:r>
      <w:r w:rsidR="00226C01">
        <w:t>detection algorithm has had to be manually tested</w:t>
      </w:r>
      <w:r w:rsidR="00146394">
        <w:t xml:space="preserve"> to ensure that it works as expected</w:t>
      </w:r>
      <w:r w:rsidR="000573A2">
        <w:t>.</w:t>
      </w:r>
      <w:r w:rsidR="00281B9C">
        <w:t xml:space="preserve"> </w:t>
      </w:r>
      <w:r w:rsidR="000573A2">
        <w:t>N</w:t>
      </w:r>
      <w:r w:rsidR="00281B9C">
        <w:t xml:space="preserve">ot </w:t>
      </w:r>
      <w:r w:rsidR="00281B9C">
        <w:lastRenderedPageBreak/>
        <w:t>only this, but the detection algorithm is the only part of the code base that suffers from lower quality code</w:t>
      </w:r>
      <w:r w:rsidR="00FF41DB">
        <w:t>. For instance</w:t>
      </w:r>
      <w:r w:rsidR="000573A2">
        <w:t xml:space="preserve"> it has more nested for loops than </w:t>
      </w:r>
      <w:r w:rsidR="00572F2A">
        <w:t>is ideal.</w:t>
      </w:r>
    </w:p>
    <w:p w14:paraId="6AB76DBE" w14:textId="77777777" w:rsidR="006A092C" w:rsidRDefault="006A092C" w:rsidP="006A092C">
      <w:pPr>
        <w:keepNext/>
      </w:pPr>
      <w:r w:rsidRPr="006A092C">
        <w:rPr>
          <w:noProof/>
        </w:rPr>
        <w:drawing>
          <wp:inline distT="0" distB="0" distL="0" distR="0" wp14:anchorId="711ABFAF" wp14:editId="333A09C6">
            <wp:extent cx="5759450" cy="6567805"/>
            <wp:effectExtent l="0" t="0" r="0" b="4445"/>
            <wp:docPr id="1908080363"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80363" name="Picture 1" descr="A screen shot of a computer program&#10;&#10;AI-generated content may be incorrect."/>
                    <pic:cNvPicPr/>
                  </pic:nvPicPr>
                  <pic:blipFill>
                    <a:blip r:embed="rId42"/>
                    <a:stretch>
                      <a:fillRect/>
                    </a:stretch>
                  </pic:blipFill>
                  <pic:spPr>
                    <a:xfrm>
                      <a:off x="0" y="0"/>
                      <a:ext cx="5759450" cy="6567805"/>
                    </a:xfrm>
                    <a:prstGeom prst="rect">
                      <a:avLst/>
                    </a:prstGeom>
                  </pic:spPr>
                </pic:pic>
              </a:graphicData>
            </a:graphic>
          </wp:inline>
        </w:drawing>
      </w:r>
    </w:p>
    <w:p w14:paraId="2969531D" w14:textId="2ADFFCCA" w:rsidR="00572F2A" w:rsidRDefault="006A092C" w:rsidP="006A092C">
      <w:pPr>
        <w:pStyle w:val="Caption"/>
        <w:jc w:val="center"/>
      </w:pPr>
      <w:r>
        <w:t xml:space="preserve">Figure </w:t>
      </w:r>
      <w:r w:rsidR="00C037D2">
        <w:fldChar w:fldCharType="begin"/>
      </w:r>
      <w:r w:rsidR="00C037D2">
        <w:instrText xml:space="preserve"> SEQ Figure \* ARABIC </w:instrText>
      </w:r>
      <w:r w:rsidR="00C037D2">
        <w:fldChar w:fldCharType="separate"/>
      </w:r>
      <w:r w:rsidR="00447103">
        <w:rPr>
          <w:noProof/>
        </w:rPr>
        <w:t>33</w:t>
      </w:r>
      <w:r w:rsidR="00C037D2">
        <w:rPr>
          <w:noProof/>
        </w:rPr>
        <w:fldChar w:fldCharType="end"/>
      </w:r>
      <w:r>
        <w:t xml:space="preserve"> - Beat Detection Algorithm in code</w:t>
      </w:r>
    </w:p>
    <w:p w14:paraId="0F7B6076" w14:textId="18C447FA" w:rsidR="00086D1D" w:rsidRPr="006A092C" w:rsidRDefault="00220D69" w:rsidP="006A092C">
      <w:r>
        <w:t>Finally,</w:t>
      </w:r>
      <w:r w:rsidR="0026545E">
        <w:t xml:space="preserve"> regarding the overall functionali</w:t>
      </w:r>
      <w:r w:rsidR="00B818A4">
        <w:t xml:space="preserve">ty of Bulb Bop, </w:t>
      </w:r>
      <w:r w:rsidR="00A00F9B">
        <w:t>as previously mentioned</w:t>
      </w:r>
      <w:r w:rsidR="0006236A">
        <w:t>,</w:t>
      </w:r>
      <w:r w:rsidR="00A00F9B">
        <w:t xml:space="preserve"> </w:t>
      </w:r>
      <w:r w:rsidR="00D93E4F">
        <w:t xml:space="preserve">Bulb Bop meets three of the four initial user requirements. </w:t>
      </w:r>
      <w:r w:rsidR="00C3067F">
        <w:t xml:space="preserve">The missed </w:t>
      </w:r>
      <w:r w:rsidR="00F142ED">
        <w:t xml:space="preserve">requirement was missed due to several factors, the biggest of which was the time needed to </w:t>
      </w:r>
      <w:r w:rsidR="005F4F81">
        <w:t xml:space="preserve">figure out how to manage </w:t>
      </w:r>
      <w:r w:rsidR="00645AF6">
        <w:t xml:space="preserve">multiple Wi-Fi bulbs of different capabilities. </w:t>
      </w:r>
      <w:r w:rsidR="00281833">
        <w:t xml:space="preserve">Despite this Bulb Bop does provide </w:t>
      </w:r>
      <w:r w:rsidR="002E1ABB">
        <w:t xml:space="preserve">a good </w:t>
      </w:r>
      <w:r w:rsidR="00086D1D">
        <w:t xml:space="preserve">base for future development on this requirement. </w:t>
      </w:r>
    </w:p>
    <w:p w14:paraId="69C90AB8" w14:textId="7ACA45E5" w:rsidR="00A74734" w:rsidRDefault="00A74734" w:rsidP="006D1239">
      <w:pPr>
        <w:pStyle w:val="Heading2"/>
        <w:numPr>
          <w:ilvl w:val="1"/>
          <w:numId w:val="15"/>
        </w:numPr>
        <w:rPr>
          <w:rFonts w:ascii="Arial Black" w:hAnsi="Arial Black"/>
          <w:b/>
          <w:bCs/>
        </w:rPr>
      </w:pPr>
      <w:bookmarkStart w:id="48" w:name="_Toc197356890"/>
      <w:r w:rsidRPr="002A09A0">
        <w:rPr>
          <w:rFonts w:ascii="Arial Black" w:hAnsi="Arial Black"/>
          <w:b/>
          <w:bCs/>
        </w:rPr>
        <w:t>Suggestions for Further Work</w:t>
      </w:r>
      <w:bookmarkEnd w:id="48"/>
    </w:p>
    <w:p w14:paraId="6983C6A4" w14:textId="2CEE29AB" w:rsidR="00566310" w:rsidRDefault="00566310" w:rsidP="00086D1D">
      <w:r>
        <w:t xml:space="preserve">This report is going to make </w:t>
      </w:r>
      <w:r w:rsidR="004C27FA">
        <w:t xml:space="preserve">five suggestions for future development, </w:t>
      </w:r>
      <w:r w:rsidR="00F45C21">
        <w:t>which</w:t>
      </w:r>
      <w:r w:rsidR="004C27FA">
        <w:t xml:space="preserve"> will be listed in order of priority, from highest priority to lowest priority.</w:t>
      </w:r>
    </w:p>
    <w:p w14:paraId="6BD0F4F0" w14:textId="423E1744" w:rsidR="00F45C21" w:rsidRDefault="00F45C21" w:rsidP="00F45C21">
      <w:pPr>
        <w:pStyle w:val="ListParagraph"/>
        <w:numPr>
          <w:ilvl w:val="0"/>
          <w:numId w:val="18"/>
        </w:numPr>
      </w:pPr>
      <w:r>
        <w:t xml:space="preserve">Complete work on </w:t>
      </w:r>
      <w:r w:rsidR="00010123">
        <w:t xml:space="preserve">the </w:t>
      </w:r>
      <w:r>
        <w:t>fo</w:t>
      </w:r>
      <w:r w:rsidR="00FA32D6">
        <w:t>u</w:t>
      </w:r>
      <w:r>
        <w:t>rth user requirement.</w:t>
      </w:r>
    </w:p>
    <w:p w14:paraId="20148FA1" w14:textId="185C3B57" w:rsidR="00F45C21" w:rsidRDefault="004E3F63" w:rsidP="00F45C21">
      <w:r>
        <w:lastRenderedPageBreak/>
        <w:t xml:space="preserve">This work should be prioritised above all others so that Bulb Bop can meet </w:t>
      </w:r>
      <w:proofErr w:type="gramStart"/>
      <w:r>
        <w:t>all of</w:t>
      </w:r>
      <w:proofErr w:type="gramEnd"/>
      <w:r>
        <w:t xml:space="preserve"> the user requirements. To achieve this requirement, work will need to be carried out </w:t>
      </w:r>
      <w:r w:rsidR="005B794C">
        <w:t xml:space="preserve">to </w:t>
      </w:r>
      <w:r w:rsidR="007A58C6">
        <w:t xml:space="preserve">programmatically </w:t>
      </w:r>
      <w:r w:rsidR="005B794C">
        <w:t>discover the type of bulb that is connected</w:t>
      </w:r>
      <w:r w:rsidR="00B27B04">
        <w:t xml:space="preserve">, to allow for packets to change depending on the bulb that is connected to ensure that colour change packets aren’t sent to a bulb </w:t>
      </w:r>
      <w:r w:rsidR="00E83B5F">
        <w:t>without</w:t>
      </w:r>
      <w:r w:rsidR="00B27B04">
        <w:t xml:space="preserve"> that capability, and for the user interface to be modified to allow the user </w:t>
      </w:r>
      <w:r w:rsidR="00785EA7">
        <w:t>to control this extra functionality.</w:t>
      </w:r>
      <w:r w:rsidR="00785EA7">
        <w:br/>
        <w:t>To reiterate, some of the needed work for this development is already present in the repository</w:t>
      </w:r>
      <w:r w:rsidR="00010123">
        <w:t>; there</w:t>
      </w:r>
      <w:r w:rsidR="00785EA7">
        <w:t xml:space="preserve"> is a function that </w:t>
      </w:r>
      <w:r w:rsidR="007500DF">
        <w:t>creates a packet to change the colour of a bulb.</w:t>
      </w:r>
    </w:p>
    <w:p w14:paraId="63465114" w14:textId="469650F1" w:rsidR="00010123" w:rsidRDefault="004948E7" w:rsidP="00010123">
      <w:pPr>
        <w:pStyle w:val="ListParagraph"/>
        <w:numPr>
          <w:ilvl w:val="0"/>
          <w:numId w:val="18"/>
        </w:numPr>
      </w:pPr>
      <w:r>
        <w:t>Easy installation</w:t>
      </w:r>
    </w:p>
    <w:p w14:paraId="5511BF98" w14:textId="63E2B55F" w:rsidR="004948E7" w:rsidRDefault="004948E7" w:rsidP="004948E7">
      <w:r>
        <w:t xml:space="preserve">The current state of Bulb Bop means that the user needs to </w:t>
      </w:r>
      <w:proofErr w:type="gramStart"/>
      <w:r>
        <w:t>have an understanding of</w:t>
      </w:r>
      <w:proofErr w:type="gramEnd"/>
      <w:r>
        <w:t xml:space="preserve"> how to run a </w:t>
      </w:r>
      <w:r w:rsidR="007F0811">
        <w:t>P</w:t>
      </w:r>
      <w:r>
        <w:t>ython script so that they can run the web application. This could be simplified</w:t>
      </w:r>
      <w:r w:rsidR="007F0811">
        <w:t xml:space="preserve"> to </w:t>
      </w:r>
      <w:r w:rsidR="005A1DD5">
        <w:t>a</w:t>
      </w:r>
      <w:r w:rsidR="007F0811">
        <w:t xml:space="preserve"> </w:t>
      </w:r>
      <w:r w:rsidR="00D87647">
        <w:t>single executable file</w:t>
      </w:r>
      <w:r w:rsidR="005A1DD5">
        <w:t>.</w:t>
      </w:r>
      <w:r w:rsidR="00D87647">
        <w:t xml:space="preserve"> </w:t>
      </w:r>
      <w:r w:rsidR="005A1DD5">
        <w:t>A</w:t>
      </w:r>
      <w:r w:rsidR="009B4FD0">
        <w:t xml:space="preserve"> suggestion for this development would be to look into the use of PyInstaller </w:t>
      </w:r>
      <w:r w:rsidR="00AE3DA3">
        <w:fldChar w:fldCharType="begin"/>
      </w:r>
      <w:r w:rsidR="00F636EE">
        <w:instrText xml:space="preserve"> ADDIN ZOTERO_ITEM CSL_CITATION {"citationID":"rO8EHzHr","properties":{"formattedCitation":"(16)","plainCitation":"(16)","noteIndex":0},"citationItems":[{"id":28,"uris":["http://zotero.org/users/local/iChuLWie/items/XPU2WZTK"],"itemData":{"id":28,"type":"software","genre":"C, Python","license":"OSI Approved :: GNU General Public License v2","medium":"MacOS :: MacOS X, Microsoft :: Windows, POSIX, POSIX :: AIX, POSIX :: BSD, POSIX :: Linux, POSIX :: SunOS/Solaris","source":"PyPI","title":"pyinstaller: PyInstaller bundles a Python application and all its dependencies into a single package.","title-short":"pyinstaller","URL":"https://www.pyinstaller.org/","version":"6.13.0","accessed":{"date-parts":[["2025",5,2]]},"issued":{"date-parts":[["2025",4,16]]}}}],"schema":"https://github.com/citation-style-language/schema/raw/master/csl-citation.json"} </w:instrText>
      </w:r>
      <w:r w:rsidR="00AE3DA3">
        <w:fldChar w:fldCharType="separate"/>
      </w:r>
      <w:r w:rsidR="00F636EE" w:rsidRPr="00F636EE">
        <w:rPr>
          <w:rFonts w:cs="Arial"/>
        </w:rPr>
        <w:t>(16)</w:t>
      </w:r>
      <w:r w:rsidR="00AE3DA3">
        <w:fldChar w:fldCharType="end"/>
      </w:r>
      <w:r w:rsidR="00AE3DA3">
        <w:t xml:space="preserve">. </w:t>
      </w:r>
    </w:p>
    <w:p w14:paraId="1C472249" w14:textId="5DD9395C" w:rsidR="00F042D7" w:rsidRDefault="00F042D7" w:rsidP="00F042D7">
      <w:pPr>
        <w:pStyle w:val="ListParagraph"/>
        <w:numPr>
          <w:ilvl w:val="0"/>
          <w:numId w:val="18"/>
        </w:numPr>
      </w:pPr>
      <w:r>
        <w:t>Redesign User Interface</w:t>
      </w:r>
    </w:p>
    <w:p w14:paraId="7E7909EC" w14:textId="0FA981CD" w:rsidR="00F042D7" w:rsidRDefault="00CB0181" w:rsidP="00F042D7">
      <w:r>
        <w:t>With the addition of the final user requirement</w:t>
      </w:r>
      <w:r w:rsidR="00B12C01">
        <w:t>, Bulb Bop will have increased functionality. This should be reflected in the user interface when that is developed; however, as mentioned previously,</w:t>
      </w:r>
      <w:r>
        <w:t xml:space="preserve"> the user interface thus far is rather basic. The user experience is also similar. </w:t>
      </w:r>
      <w:r w:rsidR="00FE4BA1">
        <w:t>Both</w:t>
      </w:r>
      <w:r>
        <w:t xml:space="preserve"> should be updated to make Bulb Bop much more </w:t>
      </w:r>
      <w:r w:rsidR="00B12C01">
        <w:t>user-friendly</w:t>
      </w:r>
      <w:r>
        <w:t xml:space="preserve">, and something that people with little developer experience would have no difficulty using or understanding. </w:t>
      </w:r>
    </w:p>
    <w:p w14:paraId="27C76D0B" w14:textId="2A4F61CF" w:rsidR="00337399" w:rsidRDefault="00337399" w:rsidP="00337399">
      <w:pPr>
        <w:pStyle w:val="ListParagraph"/>
        <w:numPr>
          <w:ilvl w:val="0"/>
          <w:numId w:val="18"/>
        </w:numPr>
      </w:pPr>
      <w:r>
        <w:t>Expand usable bulb brands</w:t>
      </w:r>
    </w:p>
    <w:p w14:paraId="5721954E" w14:textId="54B3F6BA" w:rsidR="00337399" w:rsidRDefault="00337399" w:rsidP="00337399">
      <w:r>
        <w:t>Bulb Bop only supports Wi-Fi-enabled bulbs from the Wiz brand. This could be expanded to support many more brands of bulbs</w:t>
      </w:r>
      <w:r w:rsidR="00051704">
        <w:t xml:space="preserve">, </w:t>
      </w:r>
      <w:r w:rsidR="00B12C01">
        <w:t>which</w:t>
      </w:r>
      <w:r w:rsidR="00051704">
        <w:t xml:space="preserve"> would allow Bulb Bop to be used by many more people without the need for them to </w:t>
      </w:r>
      <w:r w:rsidR="005C5EC5">
        <w:t>purchase Wiz brand bulbs. This work would rely on the bulbs having an open API that can be used locally (</w:t>
      </w:r>
      <w:r w:rsidR="00B12C01">
        <w:t>cloud-based Wi-Fi bulbs often have increased</w:t>
      </w:r>
      <w:r w:rsidR="00DA124D">
        <w:t xml:space="preserve"> latency). </w:t>
      </w:r>
    </w:p>
    <w:p w14:paraId="605D9FA9" w14:textId="0F03D864" w:rsidR="007A36CE" w:rsidRDefault="004E6FE7" w:rsidP="007A36CE">
      <w:pPr>
        <w:pStyle w:val="ListParagraph"/>
        <w:numPr>
          <w:ilvl w:val="0"/>
          <w:numId w:val="18"/>
        </w:numPr>
      </w:pPr>
      <w:r>
        <w:t>Develop beat detection algorithm</w:t>
      </w:r>
    </w:p>
    <w:p w14:paraId="5B03E0BC" w14:textId="7997F8D4" w:rsidR="007A36CE" w:rsidRDefault="00AF6746" w:rsidP="007A36CE">
      <w:r>
        <w:t xml:space="preserve">The beat detection algorithm developed for Bulb Bop works, but </w:t>
      </w:r>
      <w:r w:rsidR="006973AF">
        <w:t>sometimes it can miss a beat, and when starting or stopping a song</w:t>
      </w:r>
      <w:r w:rsidR="007E2FCA">
        <w:t>,</w:t>
      </w:r>
      <w:r w:rsidR="006973AF">
        <w:t xml:space="preserve"> it can take a few seconds for the </w:t>
      </w:r>
      <w:r w:rsidR="000326E0">
        <w:t xml:space="preserve">algorithm to catch up or change tempo. </w:t>
      </w:r>
      <w:r w:rsidR="00810098">
        <w:t xml:space="preserve">This could be improved upon by tweaking the algorithm or changing to a different </w:t>
      </w:r>
      <w:r w:rsidR="007E2FCA">
        <w:t>programming language that better supports multi-threading and thus can run Bulb Bop faster.</w:t>
      </w:r>
    </w:p>
    <w:p w14:paraId="6B8AF11B" w14:textId="77777777" w:rsidR="0023087F" w:rsidRDefault="0023087F" w:rsidP="004948E7"/>
    <w:p w14:paraId="389DDF40" w14:textId="4AD90A7A" w:rsidR="00A74734" w:rsidRDefault="00A74734" w:rsidP="006D1239">
      <w:pPr>
        <w:pStyle w:val="Heading2"/>
        <w:numPr>
          <w:ilvl w:val="1"/>
          <w:numId w:val="15"/>
        </w:numPr>
        <w:rPr>
          <w:rFonts w:ascii="Arial Black" w:hAnsi="Arial Black"/>
          <w:b/>
          <w:bCs/>
        </w:rPr>
      </w:pPr>
      <w:bookmarkStart w:id="49" w:name="_Toc197356891"/>
      <w:r w:rsidRPr="002A09A0">
        <w:rPr>
          <w:rFonts w:ascii="Arial Black" w:hAnsi="Arial Black"/>
          <w:b/>
          <w:bCs/>
        </w:rPr>
        <w:t>Conclusion</w:t>
      </w:r>
      <w:bookmarkEnd w:id="49"/>
    </w:p>
    <w:p w14:paraId="4B5134DA" w14:textId="62708005" w:rsidR="005A2576" w:rsidRDefault="004802D3" w:rsidP="00C971B7">
      <w:r>
        <w:t>To conclude this repor</w:t>
      </w:r>
      <w:r w:rsidR="00C24321">
        <w:t>t, Bul</w:t>
      </w:r>
      <w:r w:rsidR="00B236E4">
        <w:t>b</w:t>
      </w:r>
      <w:r w:rsidR="00C24321">
        <w:t xml:space="preserve"> Bop is a limited success</w:t>
      </w:r>
      <w:r w:rsidR="004E6FE7">
        <w:t>; it met three of the four main user requirements, only losing out on</w:t>
      </w:r>
      <w:r w:rsidR="00651D8A">
        <w:t xml:space="preserve"> the fourth due to complexity and time constraints. </w:t>
      </w:r>
      <w:r w:rsidR="001C7B97">
        <w:t>Bulb Bop is robustly tested and well organised, aiding any future development that occurs</w:t>
      </w:r>
      <w:r w:rsidR="00566310">
        <w:t xml:space="preserve">. </w:t>
      </w:r>
      <w:r w:rsidR="005B794C">
        <w:t xml:space="preserve">It meets </w:t>
      </w:r>
      <w:r w:rsidR="00556697">
        <w:t xml:space="preserve">PEP8 standards, has </w:t>
      </w:r>
      <w:r w:rsidR="00D27486">
        <w:t>well-organised</w:t>
      </w:r>
      <w:r w:rsidR="00556697">
        <w:t xml:space="preserve"> code, and the beat detection algorithm, upon which Bulb Bop was built, works. </w:t>
      </w:r>
      <w:r w:rsidR="00C971B7">
        <w:t>Not only this, but the GitHub repository in which the code is stored is robust, has</w:t>
      </w:r>
      <w:r w:rsidR="007246A7">
        <w:t xml:space="preserve"> continuous integration checks, and rules that will allow others to help in future development without fear of damaging the working </w:t>
      </w:r>
      <w:r w:rsidR="00C27952">
        <w:t xml:space="preserve">system. </w:t>
      </w:r>
    </w:p>
    <w:p w14:paraId="23E13E9F" w14:textId="77777777" w:rsidR="006E5417" w:rsidRDefault="006E5417" w:rsidP="00C971B7"/>
    <w:p w14:paraId="1E941159" w14:textId="0CD91A34" w:rsidR="002351E2" w:rsidRDefault="002351E2">
      <w:r>
        <w:br w:type="page"/>
      </w:r>
    </w:p>
    <w:p w14:paraId="27EE9D44" w14:textId="2ACA6E28" w:rsidR="00146921" w:rsidRDefault="00D72344" w:rsidP="00D72344">
      <w:pPr>
        <w:pStyle w:val="Subtitle"/>
      </w:pPr>
      <w:r>
        <w:lastRenderedPageBreak/>
        <w:t>Bibliography:</w:t>
      </w:r>
    </w:p>
    <w:p w14:paraId="45A19F0A" w14:textId="77777777" w:rsidR="00D72344" w:rsidRPr="00D72344" w:rsidRDefault="00D72344" w:rsidP="00D72344"/>
    <w:p w14:paraId="7F3BE46E" w14:textId="77777777" w:rsidR="00F636EE" w:rsidRPr="00F636EE" w:rsidRDefault="00146921" w:rsidP="00F636EE">
      <w:pPr>
        <w:pStyle w:val="Bibliography"/>
        <w:rPr>
          <w:rFonts w:cs="Arial"/>
        </w:rPr>
      </w:pPr>
      <w:r>
        <w:fldChar w:fldCharType="begin"/>
      </w:r>
      <w:r w:rsidR="00EB72CE">
        <w:instrText xml:space="preserve"> ADDIN ZOTERO_BIBL {"uncited":[],"omitted":[],"custom":[]} CSL_BIBLIOGRAPHY </w:instrText>
      </w:r>
      <w:r>
        <w:fldChar w:fldCharType="separate"/>
      </w:r>
      <w:r w:rsidR="00F636EE" w:rsidRPr="00F636EE">
        <w:rPr>
          <w:rFonts w:cs="Arial"/>
        </w:rPr>
        <w:t>1.</w:t>
      </w:r>
      <w:r w:rsidR="00F636EE" w:rsidRPr="00F636EE">
        <w:rPr>
          <w:rFonts w:cs="Arial"/>
        </w:rPr>
        <w:tab/>
        <w:t>Six J. JorenSix/TarsosDSP [Internet]. 2025 [cited 2025 Apr 16]. Available from: https://github.com/JorenSix/TarsosDSP</w:t>
      </w:r>
    </w:p>
    <w:p w14:paraId="37B75E67" w14:textId="77777777" w:rsidR="00F636EE" w:rsidRPr="00F636EE" w:rsidRDefault="00F636EE" w:rsidP="00F636EE">
      <w:pPr>
        <w:pStyle w:val="Bibliography"/>
        <w:rPr>
          <w:rFonts w:cs="Arial"/>
        </w:rPr>
      </w:pPr>
      <w:r w:rsidRPr="00F636EE">
        <w:rPr>
          <w:rFonts w:cs="Arial"/>
        </w:rPr>
        <w:t>2.</w:t>
      </w:r>
      <w:r w:rsidRPr="00F636EE">
        <w:rPr>
          <w:rFonts w:cs="Arial"/>
        </w:rPr>
        <w:tab/>
        <w:t>Schreiber H. hendriks73/jipes [Internet]. 2024 [cited 2025 Apr 16]. Available from: https://github.com/hendriks73/jipes</w:t>
      </w:r>
    </w:p>
    <w:p w14:paraId="10AD5470" w14:textId="77777777" w:rsidR="00F636EE" w:rsidRPr="00F636EE" w:rsidRDefault="00F636EE" w:rsidP="00F636EE">
      <w:pPr>
        <w:pStyle w:val="Bibliography"/>
        <w:rPr>
          <w:rFonts w:cs="Arial"/>
        </w:rPr>
      </w:pPr>
      <w:r w:rsidRPr="00F636EE">
        <w:rPr>
          <w:rFonts w:cs="Arial"/>
        </w:rPr>
        <w:t>3.</w:t>
      </w:r>
      <w:r w:rsidRPr="00F636EE">
        <w:rPr>
          <w:rFonts w:cs="Arial"/>
        </w:rPr>
        <w:tab/>
        <w:t>drewbatgit. About WASAPI - Win32 apps [Internet]. 2021 [cited 2025 Apr 19]. Available from: https://learn.microsoft.com/en-us/windows/win32/coreaudio/wasapi</w:t>
      </w:r>
    </w:p>
    <w:p w14:paraId="648CF6F2" w14:textId="77777777" w:rsidR="00F636EE" w:rsidRPr="00F636EE" w:rsidRDefault="00F636EE" w:rsidP="00F636EE">
      <w:pPr>
        <w:pStyle w:val="Bibliography"/>
        <w:rPr>
          <w:rFonts w:cs="Arial"/>
        </w:rPr>
      </w:pPr>
      <w:r w:rsidRPr="00F636EE">
        <w:rPr>
          <w:rFonts w:cs="Arial"/>
        </w:rPr>
        <w:t>4.</w:t>
      </w:r>
      <w:r w:rsidRPr="00F636EE">
        <w:rPr>
          <w:rFonts w:cs="Arial"/>
        </w:rPr>
        <w:tab/>
        <w:t>WiZ Pro API Reference [Internet]. [cited 2025 Apr 19]. Available from: https://docs.pro.wizconnected.com/#introduction</w:t>
      </w:r>
    </w:p>
    <w:p w14:paraId="0EEA8CD7" w14:textId="77777777" w:rsidR="00F636EE" w:rsidRPr="00F636EE" w:rsidRDefault="00F636EE" w:rsidP="00F636EE">
      <w:pPr>
        <w:pStyle w:val="Bibliography"/>
        <w:rPr>
          <w:rFonts w:cs="Arial"/>
        </w:rPr>
      </w:pPr>
      <w:r w:rsidRPr="00F636EE">
        <w:rPr>
          <w:rFonts w:cs="Arial"/>
        </w:rPr>
        <w:t>5.</w:t>
      </w:r>
      <w:r w:rsidRPr="00F636EE">
        <w:rPr>
          <w:rFonts w:cs="Arial"/>
        </w:rPr>
        <w:tab/>
        <w:t>Traub S. sbidy/pywizlight [Internet]. 2025 [cited 2025 Apr 19]. Available from: https://github.com/sbidy/pywizlight</w:t>
      </w:r>
    </w:p>
    <w:p w14:paraId="5729CF4C" w14:textId="77777777" w:rsidR="00F636EE" w:rsidRPr="00F636EE" w:rsidRDefault="00F636EE" w:rsidP="00F636EE">
      <w:pPr>
        <w:pStyle w:val="Bibliography"/>
        <w:rPr>
          <w:rFonts w:cs="Arial"/>
        </w:rPr>
      </w:pPr>
      <w:r w:rsidRPr="00F636EE">
        <w:rPr>
          <w:rFonts w:cs="Arial"/>
        </w:rPr>
        <w:t>6.</w:t>
      </w:r>
      <w:r w:rsidRPr="00F636EE">
        <w:rPr>
          <w:rFonts w:cs="Arial"/>
        </w:rPr>
        <w:tab/>
        <w:t>aiXander/Realtime_PyAudio_FFT: Realtime audio analysis in Python, using PyAudio and Numpy to extract and visualize FFT features from streaming audio. [Internet]. [cited 2025 Apr 19]. Available from: https://github.com/aiXander/Realtime_PyAudio_FFT</w:t>
      </w:r>
    </w:p>
    <w:p w14:paraId="7A02837A" w14:textId="77777777" w:rsidR="00F636EE" w:rsidRPr="00F636EE" w:rsidRDefault="00F636EE" w:rsidP="00F636EE">
      <w:pPr>
        <w:pStyle w:val="Bibliography"/>
        <w:rPr>
          <w:rFonts w:cs="Arial"/>
        </w:rPr>
      </w:pPr>
      <w:r w:rsidRPr="00F636EE">
        <w:rPr>
          <w:rFonts w:cs="Arial"/>
        </w:rPr>
        <w:t>7.</w:t>
      </w:r>
      <w:r w:rsidRPr="00F636EE">
        <w:rPr>
          <w:rFonts w:cs="Arial"/>
        </w:rPr>
        <w:tab/>
        <w:t>McClean R. RyanMcClean/Realtime_PyAudio_FFT [Internet]. 2025 [cited 2025 May 3]. Available from: https://github.com/RyanMcClean/Realtime_PyAudio_FFT</w:t>
      </w:r>
    </w:p>
    <w:p w14:paraId="4D7ADC9A" w14:textId="77777777" w:rsidR="00F636EE" w:rsidRPr="00F636EE" w:rsidRDefault="00F636EE" w:rsidP="00F636EE">
      <w:pPr>
        <w:pStyle w:val="Bibliography"/>
        <w:rPr>
          <w:rFonts w:cs="Arial"/>
        </w:rPr>
      </w:pPr>
      <w:r w:rsidRPr="00F636EE">
        <w:rPr>
          <w:rFonts w:cs="Arial"/>
        </w:rPr>
        <w:t>8.</w:t>
      </w:r>
      <w:r w:rsidRPr="00F636EE">
        <w:rPr>
          <w:rFonts w:cs="Arial"/>
        </w:rPr>
        <w:tab/>
        <w:t>Beat detection. In: Wikipedia [Internet]. 2021 [cited 2025 Apr 20]. Available from: https://en.wikipedia.org/w/index.php?title=Beat_detection&amp;oldid=1019885396</w:t>
      </w:r>
    </w:p>
    <w:p w14:paraId="7D6DCE64" w14:textId="77777777" w:rsidR="00F636EE" w:rsidRPr="00F636EE" w:rsidRDefault="00F636EE" w:rsidP="00F636EE">
      <w:pPr>
        <w:pStyle w:val="Bibliography"/>
        <w:rPr>
          <w:rFonts w:cs="Arial"/>
        </w:rPr>
      </w:pPr>
      <w:r w:rsidRPr="00F636EE">
        <w:rPr>
          <w:rFonts w:cs="Arial"/>
        </w:rPr>
        <w:t>9.</w:t>
      </w:r>
      <w:r w:rsidRPr="00F636EE">
        <w:rPr>
          <w:rFonts w:cs="Arial"/>
        </w:rPr>
        <w:tab/>
        <w:t>Beat detection algorithm – Parallelcube [Internet]. 2018 [cited 2025 Apr 20]. Available from: https://www.parallelcube.com/2018/03/30/beat-detection-algorithm/</w:t>
      </w:r>
    </w:p>
    <w:p w14:paraId="7893D959" w14:textId="77777777" w:rsidR="00F636EE" w:rsidRPr="00F636EE" w:rsidRDefault="00F636EE" w:rsidP="00F636EE">
      <w:pPr>
        <w:pStyle w:val="Bibliography"/>
        <w:rPr>
          <w:rFonts w:cs="Arial"/>
        </w:rPr>
      </w:pPr>
      <w:r w:rsidRPr="00F636EE">
        <w:rPr>
          <w:rFonts w:cs="Arial"/>
        </w:rPr>
        <w:t>10.</w:t>
      </w:r>
      <w:r w:rsidRPr="00F636EE">
        <w:rPr>
          <w:rFonts w:cs="Arial"/>
        </w:rPr>
        <w:tab/>
        <w:t>labs R. What is Context-aware security? Adapting Security to Digital Era Challenges [Internet]. 2023 [cited 2025 May 4]. Available from: https://cyberpedia.reasonlabs.com/EN/context-aware%20security.html</w:t>
      </w:r>
    </w:p>
    <w:p w14:paraId="5B061175" w14:textId="77777777" w:rsidR="00F636EE" w:rsidRPr="00F636EE" w:rsidRDefault="00F636EE" w:rsidP="00F636EE">
      <w:pPr>
        <w:pStyle w:val="Bibliography"/>
        <w:rPr>
          <w:rFonts w:cs="Arial"/>
        </w:rPr>
      </w:pPr>
      <w:r w:rsidRPr="00F636EE">
        <w:rPr>
          <w:rFonts w:cs="Arial"/>
        </w:rPr>
        <w:t>11.</w:t>
      </w:r>
      <w:r w:rsidRPr="00F636EE">
        <w:rPr>
          <w:rFonts w:cs="Arial"/>
        </w:rPr>
        <w:tab/>
        <w:t>Urquhart R. RyanMcClean/wizlight-music-sync [Internet]. 2025 [cited 2025 Apr 24]. Available from: https://github.com/RyanMcClean/wizlight-music-sync</w:t>
      </w:r>
    </w:p>
    <w:p w14:paraId="12D8A586" w14:textId="77777777" w:rsidR="00F636EE" w:rsidRPr="00F636EE" w:rsidRDefault="00F636EE" w:rsidP="00F636EE">
      <w:pPr>
        <w:pStyle w:val="Bibliography"/>
        <w:rPr>
          <w:rFonts w:cs="Arial"/>
        </w:rPr>
      </w:pPr>
      <w:r w:rsidRPr="00F636EE">
        <w:rPr>
          <w:rFonts w:cs="Arial"/>
        </w:rPr>
        <w:t>12.</w:t>
      </w:r>
      <w:r w:rsidRPr="00F636EE">
        <w:rPr>
          <w:rFonts w:cs="Arial"/>
        </w:rPr>
        <w:tab/>
        <w:t xml:space="preserve">black: The uncompromising code formatter. 2025. </w:t>
      </w:r>
    </w:p>
    <w:p w14:paraId="1C52CE5D" w14:textId="77777777" w:rsidR="00F636EE" w:rsidRPr="00F636EE" w:rsidRDefault="00F636EE" w:rsidP="00F636EE">
      <w:pPr>
        <w:pStyle w:val="Bibliography"/>
        <w:rPr>
          <w:rFonts w:cs="Arial"/>
        </w:rPr>
      </w:pPr>
      <w:r w:rsidRPr="00F636EE">
        <w:rPr>
          <w:rFonts w:cs="Arial"/>
        </w:rPr>
        <w:t>13.</w:t>
      </w:r>
      <w:r w:rsidRPr="00F636EE">
        <w:rPr>
          <w:rFonts w:cs="Arial"/>
        </w:rPr>
        <w:tab/>
        <w:t>Prettier · Opinionated Code Formatter · Prettier [Internet]. 2025 [cited 2025 Apr 24]. Available from: https://prettier.io/</w:t>
      </w:r>
    </w:p>
    <w:p w14:paraId="2FC3809B" w14:textId="77777777" w:rsidR="00F636EE" w:rsidRPr="00F636EE" w:rsidRDefault="00F636EE" w:rsidP="00F636EE">
      <w:pPr>
        <w:pStyle w:val="Bibliography"/>
        <w:rPr>
          <w:rFonts w:cs="Arial"/>
        </w:rPr>
      </w:pPr>
      <w:r w:rsidRPr="00F636EE">
        <w:rPr>
          <w:rFonts w:cs="Arial"/>
        </w:rPr>
        <w:t>14.</w:t>
      </w:r>
      <w:r w:rsidRPr="00F636EE">
        <w:rPr>
          <w:rFonts w:cs="Arial"/>
        </w:rPr>
        <w:tab/>
        <w:t>Python Enhancement Proposals (PEPs) [Internet]. 2025 [cited 2025 Apr 24]. PEP 8 – Style Guide for Python Code | peps.python.org. Available from: https://peps.python.org/pep-0008/</w:t>
      </w:r>
    </w:p>
    <w:p w14:paraId="7A298456" w14:textId="77777777" w:rsidR="00F636EE" w:rsidRPr="00F636EE" w:rsidRDefault="00F636EE" w:rsidP="00F636EE">
      <w:pPr>
        <w:pStyle w:val="Bibliography"/>
        <w:rPr>
          <w:rFonts w:cs="Arial"/>
        </w:rPr>
      </w:pPr>
      <w:r w:rsidRPr="00F636EE">
        <w:rPr>
          <w:rFonts w:cs="Arial"/>
        </w:rPr>
        <w:t>15.</w:t>
      </w:r>
      <w:r w:rsidRPr="00F636EE">
        <w:rPr>
          <w:rFonts w:cs="Arial"/>
        </w:rPr>
        <w:tab/>
        <w:t>Pylint 3.3.6 documentation [Internet]. 2025 [cited 2025 Apr 25]. Available from: https://pylint.readthedocs.io/en/stable/</w:t>
      </w:r>
    </w:p>
    <w:p w14:paraId="25C6C2C4" w14:textId="77777777" w:rsidR="00F636EE" w:rsidRPr="00F636EE" w:rsidRDefault="00F636EE" w:rsidP="00F636EE">
      <w:pPr>
        <w:pStyle w:val="Bibliography"/>
        <w:rPr>
          <w:rFonts w:cs="Arial"/>
        </w:rPr>
      </w:pPr>
      <w:r w:rsidRPr="00F636EE">
        <w:rPr>
          <w:rFonts w:cs="Arial"/>
        </w:rPr>
        <w:t>16.</w:t>
      </w:r>
      <w:r w:rsidRPr="00F636EE">
        <w:rPr>
          <w:rFonts w:cs="Arial"/>
        </w:rPr>
        <w:tab/>
        <w:t>pyinstaller: PyInstaller bundles a Python application and all its dependencies into a single package. [Internet]. 2025 [cited 2025 May 2]. Available from: https://www.pyinstaller.org/</w:t>
      </w:r>
    </w:p>
    <w:p w14:paraId="7FCEFA07" w14:textId="365672C1" w:rsidR="006E5417" w:rsidRDefault="00146921" w:rsidP="00C971B7">
      <w:r>
        <w:fldChar w:fldCharType="end"/>
      </w:r>
    </w:p>
    <w:p w14:paraId="559F9405" w14:textId="2E6EC2EC" w:rsidR="009D655B" w:rsidRDefault="009D655B">
      <w:r>
        <w:br w:type="page"/>
      </w:r>
    </w:p>
    <w:p w14:paraId="6A38A296" w14:textId="3C15925F" w:rsidR="006E5417" w:rsidRDefault="009D655B" w:rsidP="00A53A27">
      <w:pPr>
        <w:pStyle w:val="Subtitle"/>
      </w:pPr>
      <w:r>
        <w:lastRenderedPageBreak/>
        <w:t>Appendix:</w:t>
      </w:r>
    </w:p>
    <w:p w14:paraId="4F43D348" w14:textId="2AE6D313" w:rsidR="00B86AA4" w:rsidRDefault="00B86AA4" w:rsidP="00B86AA4">
      <w:pPr>
        <w:pStyle w:val="ListParagraph"/>
        <w:numPr>
          <w:ilvl w:val="3"/>
          <w:numId w:val="1"/>
        </w:numPr>
      </w:pPr>
      <w:r>
        <w:t>Testing</w:t>
      </w:r>
    </w:p>
    <w:p w14:paraId="0A2138E6" w14:textId="247FA0AD" w:rsidR="00D07653" w:rsidRDefault="008C7B85" w:rsidP="00C971B7">
      <w:r>
        <w:t xml:space="preserve">(Tables are also provided in the </w:t>
      </w:r>
      <w:r w:rsidR="005F5357">
        <w:t xml:space="preserve">excel file in </w:t>
      </w:r>
      <w:r w:rsidR="00AD71DE">
        <w:t>the source code)</w:t>
      </w:r>
    </w:p>
    <w:p w14:paraId="634DD742" w14:textId="4D8CA263" w:rsidR="00D07653" w:rsidRDefault="00D07653" w:rsidP="00C971B7">
      <w:r>
        <w:t>Tes</w:t>
      </w:r>
      <w:r w:rsidR="00424425">
        <w:t>t cases:</w:t>
      </w:r>
    </w:p>
    <w:p w14:paraId="25F72CF9" w14:textId="249DC3A7" w:rsidR="00424425" w:rsidRDefault="00353668" w:rsidP="00C971B7">
      <w:r w:rsidRPr="00353668">
        <w:drawing>
          <wp:anchor distT="0" distB="0" distL="114300" distR="114300" simplePos="0" relativeHeight="251673600" behindDoc="1" locked="0" layoutInCell="1" allowOverlap="1" wp14:anchorId="7ED5B46D" wp14:editId="7C2FF533">
            <wp:simplePos x="0" y="0"/>
            <wp:positionH relativeFrom="column">
              <wp:posOffset>-666115</wp:posOffset>
            </wp:positionH>
            <wp:positionV relativeFrom="paragraph">
              <wp:posOffset>3706495</wp:posOffset>
            </wp:positionV>
            <wp:extent cx="7200900" cy="3276600"/>
            <wp:effectExtent l="0" t="0" r="0" b="0"/>
            <wp:wrapTight wrapText="bothSides">
              <wp:wrapPolygon edited="0">
                <wp:start x="0" y="0"/>
                <wp:lineTo x="0" y="21474"/>
                <wp:lineTo x="20057" y="21474"/>
                <wp:lineTo x="20057" y="18084"/>
                <wp:lineTo x="21543" y="17833"/>
                <wp:lineTo x="21543" y="0"/>
                <wp:lineTo x="0" y="0"/>
              </wp:wrapPolygon>
            </wp:wrapTight>
            <wp:docPr id="127975933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7200900" cy="3276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D71DE" w:rsidRPr="00AD71DE">
        <w:drawing>
          <wp:anchor distT="0" distB="0" distL="114300" distR="114300" simplePos="0" relativeHeight="251672576" behindDoc="1" locked="0" layoutInCell="1" allowOverlap="1" wp14:anchorId="2CEE7B21" wp14:editId="417692E9">
            <wp:simplePos x="0" y="0"/>
            <wp:positionH relativeFrom="column">
              <wp:posOffset>-662305</wp:posOffset>
            </wp:positionH>
            <wp:positionV relativeFrom="paragraph">
              <wp:posOffset>257810</wp:posOffset>
            </wp:positionV>
            <wp:extent cx="7203440" cy="3267075"/>
            <wp:effectExtent l="0" t="0" r="0" b="9525"/>
            <wp:wrapTight wrapText="bothSides">
              <wp:wrapPolygon edited="0">
                <wp:start x="0" y="0"/>
                <wp:lineTo x="0" y="21537"/>
                <wp:lineTo x="19822" y="21537"/>
                <wp:lineTo x="19822" y="18136"/>
                <wp:lineTo x="21535" y="17885"/>
                <wp:lineTo x="21535" y="0"/>
                <wp:lineTo x="0" y="0"/>
              </wp:wrapPolygon>
            </wp:wrapTight>
            <wp:docPr id="169210311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7203440" cy="32670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24425">
        <w:tab/>
        <w:t>Automated:</w:t>
      </w:r>
    </w:p>
    <w:p w14:paraId="1A2EF183" w14:textId="35C6BF18" w:rsidR="00424425" w:rsidRDefault="00424425" w:rsidP="00C971B7"/>
    <w:p w14:paraId="3854B3FD" w14:textId="77777777" w:rsidR="00353668" w:rsidRDefault="00353668" w:rsidP="00C971B7"/>
    <w:p w14:paraId="3409139B" w14:textId="77777777" w:rsidR="00353668" w:rsidRDefault="00353668" w:rsidP="00C971B7"/>
    <w:p w14:paraId="0D4132FF" w14:textId="77777777" w:rsidR="00353668" w:rsidRDefault="00353668" w:rsidP="00C971B7"/>
    <w:p w14:paraId="65CD9287" w14:textId="77777777" w:rsidR="00353668" w:rsidRDefault="00353668" w:rsidP="00C971B7"/>
    <w:p w14:paraId="1A237E32" w14:textId="28885847" w:rsidR="00EF7E85" w:rsidRDefault="00EF7E85" w:rsidP="00C971B7">
      <w:r w:rsidRPr="00EF7E85">
        <w:drawing>
          <wp:anchor distT="0" distB="0" distL="114300" distR="114300" simplePos="0" relativeHeight="251675648" behindDoc="1" locked="0" layoutInCell="1" allowOverlap="1" wp14:anchorId="5607EB65" wp14:editId="126BE319">
            <wp:simplePos x="0" y="0"/>
            <wp:positionH relativeFrom="column">
              <wp:posOffset>-433705</wp:posOffset>
            </wp:positionH>
            <wp:positionV relativeFrom="paragraph">
              <wp:posOffset>4162425</wp:posOffset>
            </wp:positionV>
            <wp:extent cx="6790690" cy="3810000"/>
            <wp:effectExtent l="0" t="0" r="0" b="0"/>
            <wp:wrapTight wrapText="bothSides">
              <wp:wrapPolygon edited="0">
                <wp:start x="0" y="0"/>
                <wp:lineTo x="0" y="21492"/>
                <wp:lineTo x="19814" y="21492"/>
                <wp:lineTo x="19814" y="20736"/>
                <wp:lineTo x="21511" y="20304"/>
                <wp:lineTo x="21511" y="19224"/>
                <wp:lineTo x="19814" y="19008"/>
                <wp:lineTo x="21511" y="18144"/>
                <wp:lineTo x="21511" y="14904"/>
                <wp:lineTo x="19875" y="13824"/>
                <wp:lineTo x="21511" y="13824"/>
                <wp:lineTo x="21511" y="0"/>
                <wp:lineTo x="0" y="0"/>
              </wp:wrapPolygon>
            </wp:wrapTight>
            <wp:docPr id="31929335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790690" cy="381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EF7E85">
        <w:drawing>
          <wp:anchor distT="0" distB="0" distL="114300" distR="114300" simplePos="0" relativeHeight="251674624" behindDoc="1" locked="0" layoutInCell="1" allowOverlap="1" wp14:anchorId="08DC9E43" wp14:editId="62DDF6B7">
            <wp:simplePos x="0" y="0"/>
            <wp:positionH relativeFrom="column">
              <wp:posOffset>-434340</wp:posOffset>
            </wp:positionH>
            <wp:positionV relativeFrom="paragraph">
              <wp:posOffset>48260</wp:posOffset>
            </wp:positionV>
            <wp:extent cx="6772275" cy="3998595"/>
            <wp:effectExtent l="0" t="0" r="9525" b="1905"/>
            <wp:wrapTight wrapText="bothSides">
              <wp:wrapPolygon edited="0">
                <wp:start x="0" y="0"/>
                <wp:lineTo x="0" y="21507"/>
                <wp:lineTo x="19625" y="21507"/>
                <wp:lineTo x="19625" y="18111"/>
                <wp:lineTo x="21144" y="18111"/>
                <wp:lineTo x="21570" y="17700"/>
                <wp:lineTo x="21570" y="2058"/>
                <wp:lineTo x="13792" y="1646"/>
                <wp:lineTo x="21570" y="1338"/>
                <wp:lineTo x="21570" y="0"/>
                <wp:lineTo x="0" y="0"/>
              </wp:wrapPolygon>
            </wp:wrapTight>
            <wp:docPr id="3833361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772275" cy="39985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2083400" w14:textId="524C5AE6" w:rsidR="00EF7E85" w:rsidRDefault="00EF7E85" w:rsidP="00C971B7"/>
    <w:p w14:paraId="41E40EDC" w14:textId="30EA8AF3" w:rsidR="00EF7E85" w:rsidRDefault="00EF7E85" w:rsidP="00C971B7"/>
    <w:p w14:paraId="061C5390" w14:textId="74DA28A3" w:rsidR="00353668" w:rsidRDefault="00353668" w:rsidP="00C971B7"/>
    <w:p w14:paraId="12312D2C" w14:textId="77777777" w:rsidR="00EF7E85" w:rsidRDefault="00EF7E85" w:rsidP="00C971B7"/>
    <w:p w14:paraId="00887183" w14:textId="77777777" w:rsidR="0061479A" w:rsidRDefault="0061479A" w:rsidP="00C971B7"/>
    <w:p w14:paraId="5CFA549F" w14:textId="669EB57F" w:rsidR="00EF7E85" w:rsidRDefault="00980AE7" w:rsidP="00C971B7">
      <w:r w:rsidRPr="00980AE7">
        <w:drawing>
          <wp:anchor distT="0" distB="0" distL="114300" distR="114300" simplePos="0" relativeHeight="251676672" behindDoc="1" locked="0" layoutInCell="1" allowOverlap="1" wp14:anchorId="358935B5" wp14:editId="73B35648">
            <wp:simplePos x="0" y="0"/>
            <wp:positionH relativeFrom="column">
              <wp:posOffset>-576580</wp:posOffset>
            </wp:positionH>
            <wp:positionV relativeFrom="paragraph">
              <wp:posOffset>3175</wp:posOffset>
            </wp:positionV>
            <wp:extent cx="7066915" cy="4772025"/>
            <wp:effectExtent l="0" t="0" r="635" b="9525"/>
            <wp:wrapTight wrapText="bothSides">
              <wp:wrapPolygon edited="0">
                <wp:start x="0" y="0"/>
                <wp:lineTo x="0" y="21557"/>
                <wp:lineTo x="20030" y="21557"/>
                <wp:lineTo x="20030" y="20695"/>
                <wp:lineTo x="21544" y="20522"/>
                <wp:lineTo x="21544" y="19660"/>
                <wp:lineTo x="20030" y="19315"/>
                <wp:lineTo x="20787" y="19315"/>
                <wp:lineTo x="21544" y="18625"/>
                <wp:lineTo x="21544" y="16125"/>
                <wp:lineTo x="21194" y="15866"/>
                <wp:lineTo x="20030" y="15176"/>
                <wp:lineTo x="21544" y="15176"/>
                <wp:lineTo x="21544" y="14314"/>
                <wp:lineTo x="20030" y="13796"/>
                <wp:lineTo x="21544" y="13365"/>
                <wp:lineTo x="21544" y="12503"/>
                <wp:lineTo x="20030" y="12417"/>
                <wp:lineTo x="21544" y="11554"/>
                <wp:lineTo x="21544" y="1380"/>
                <wp:lineTo x="17992" y="1380"/>
                <wp:lineTo x="21544" y="949"/>
                <wp:lineTo x="21544" y="0"/>
                <wp:lineTo x="0" y="0"/>
              </wp:wrapPolygon>
            </wp:wrapTight>
            <wp:docPr id="59275652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066915" cy="4772025"/>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 </w:t>
      </w:r>
    </w:p>
    <w:p w14:paraId="54FB622D" w14:textId="212FB59E" w:rsidR="00874215" w:rsidRDefault="00874215" w:rsidP="00C971B7"/>
    <w:p w14:paraId="4FCD3652" w14:textId="77777777" w:rsidR="0061479A" w:rsidRDefault="0061479A" w:rsidP="00C971B7"/>
    <w:p w14:paraId="2233C6A0" w14:textId="77777777" w:rsidR="0061479A" w:rsidRDefault="0061479A" w:rsidP="00C971B7"/>
    <w:p w14:paraId="3C237921" w14:textId="77777777" w:rsidR="0061479A" w:rsidRDefault="0061479A" w:rsidP="00C971B7"/>
    <w:p w14:paraId="4181B2E1" w14:textId="77777777" w:rsidR="0061479A" w:rsidRDefault="0061479A" w:rsidP="00C971B7"/>
    <w:p w14:paraId="64285389" w14:textId="77777777" w:rsidR="0061479A" w:rsidRDefault="0061479A" w:rsidP="00C971B7"/>
    <w:p w14:paraId="444F2FAB" w14:textId="77777777" w:rsidR="0061479A" w:rsidRDefault="0061479A" w:rsidP="00C971B7"/>
    <w:p w14:paraId="545A298F" w14:textId="77777777" w:rsidR="0061479A" w:rsidRDefault="0061479A" w:rsidP="00C971B7"/>
    <w:p w14:paraId="712C3C8D" w14:textId="77777777" w:rsidR="0061479A" w:rsidRDefault="0061479A" w:rsidP="00C971B7"/>
    <w:p w14:paraId="4B656EE7" w14:textId="77777777" w:rsidR="0061479A" w:rsidRDefault="0061479A" w:rsidP="00C971B7"/>
    <w:p w14:paraId="2D02A7A0" w14:textId="77777777" w:rsidR="0061479A" w:rsidRDefault="0061479A" w:rsidP="00C971B7"/>
    <w:p w14:paraId="527B8FF7" w14:textId="77777777" w:rsidR="0061479A" w:rsidRDefault="0061479A" w:rsidP="00C971B7"/>
    <w:p w14:paraId="1008DE30" w14:textId="77777777" w:rsidR="0061479A" w:rsidRDefault="0061479A" w:rsidP="00C971B7"/>
    <w:p w14:paraId="2B6E558D" w14:textId="77777777" w:rsidR="0061479A" w:rsidRDefault="0061479A" w:rsidP="00C971B7"/>
    <w:p w14:paraId="77B569E4" w14:textId="77777777" w:rsidR="0061479A" w:rsidRDefault="0061479A" w:rsidP="00C971B7"/>
    <w:p w14:paraId="3DE8FBB1" w14:textId="385B57E9" w:rsidR="0061479A" w:rsidRDefault="0061479A" w:rsidP="00C971B7">
      <w:r w:rsidRPr="00874215">
        <w:drawing>
          <wp:anchor distT="0" distB="0" distL="114300" distR="114300" simplePos="0" relativeHeight="251677696" behindDoc="1" locked="0" layoutInCell="1" allowOverlap="1" wp14:anchorId="476907F6" wp14:editId="43D40D53">
            <wp:simplePos x="0" y="0"/>
            <wp:positionH relativeFrom="column">
              <wp:posOffset>-510540</wp:posOffset>
            </wp:positionH>
            <wp:positionV relativeFrom="paragraph">
              <wp:posOffset>21590</wp:posOffset>
            </wp:positionV>
            <wp:extent cx="6886575" cy="6033135"/>
            <wp:effectExtent l="0" t="0" r="9525" b="5715"/>
            <wp:wrapTight wrapText="bothSides">
              <wp:wrapPolygon edited="0">
                <wp:start x="0" y="0"/>
                <wp:lineTo x="0" y="21552"/>
                <wp:lineTo x="19598" y="21552"/>
                <wp:lineTo x="19598" y="20734"/>
                <wp:lineTo x="21570" y="20529"/>
                <wp:lineTo x="21570" y="19643"/>
                <wp:lineTo x="19598" y="19643"/>
                <wp:lineTo x="21510" y="18756"/>
                <wp:lineTo x="21570" y="18620"/>
                <wp:lineTo x="21570" y="17869"/>
                <wp:lineTo x="19598" y="17460"/>
                <wp:lineTo x="21570" y="16914"/>
                <wp:lineTo x="21570" y="16096"/>
                <wp:lineTo x="19598" y="15278"/>
                <wp:lineTo x="21570" y="15141"/>
                <wp:lineTo x="21570" y="14323"/>
                <wp:lineTo x="19598" y="14186"/>
                <wp:lineTo x="21510" y="13368"/>
                <wp:lineTo x="21570" y="13231"/>
                <wp:lineTo x="21570" y="12481"/>
                <wp:lineTo x="19598" y="12004"/>
                <wp:lineTo x="21570" y="11526"/>
                <wp:lineTo x="21570" y="4638"/>
                <wp:lineTo x="20674" y="4365"/>
                <wp:lineTo x="21510" y="4365"/>
                <wp:lineTo x="21570" y="4297"/>
                <wp:lineTo x="21570" y="1364"/>
                <wp:lineTo x="13802" y="1091"/>
                <wp:lineTo x="21570" y="887"/>
                <wp:lineTo x="21570" y="0"/>
                <wp:lineTo x="0" y="0"/>
              </wp:wrapPolygon>
            </wp:wrapTight>
            <wp:docPr id="55202573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886575" cy="60331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43D09B" w14:textId="162F465B" w:rsidR="0061479A" w:rsidRDefault="0061479A" w:rsidP="00C971B7"/>
    <w:p w14:paraId="081F8C8F" w14:textId="62456CD2" w:rsidR="0061479A" w:rsidRDefault="0061479A" w:rsidP="00C971B7"/>
    <w:p w14:paraId="2969EF2A" w14:textId="2C8127A1" w:rsidR="0061479A" w:rsidRDefault="0061479A" w:rsidP="00C971B7"/>
    <w:p w14:paraId="497EE178" w14:textId="2849F57C" w:rsidR="00874215" w:rsidRDefault="00874215" w:rsidP="00C971B7"/>
    <w:p w14:paraId="2892A018" w14:textId="77777777" w:rsidR="0061479A" w:rsidRDefault="0061479A" w:rsidP="00C971B7"/>
    <w:p w14:paraId="6E742662" w14:textId="77777777" w:rsidR="0061479A" w:rsidRDefault="0061479A" w:rsidP="00C971B7"/>
    <w:p w14:paraId="5FE7C273" w14:textId="77777777" w:rsidR="0061479A" w:rsidRDefault="0061479A" w:rsidP="00C971B7"/>
    <w:p w14:paraId="120DEA50" w14:textId="77777777" w:rsidR="0061479A" w:rsidRDefault="0061479A" w:rsidP="00C971B7"/>
    <w:p w14:paraId="290745DB" w14:textId="77777777" w:rsidR="0061479A" w:rsidRDefault="0061479A" w:rsidP="00C971B7"/>
    <w:p w14:paraId="4CB3A0AA" w14:textId="77777777" w:rsidR="0061479A" w:rsidRDefault="0061479A" w:rsidP="00C971B7"/>
    <w:p w14:paraId="5F313EC0" w14:textId="77777777" w:rsidR="0061479A" w:rsidRDefault="0061479A" w:rsidP="00C971B7"/>
    <w:p w14:paraId="336D3343" w14:textId="673B2DB9" w:rsidR="00387998" w:rsidRDefault="00387998" w:rsidP="00C971B7">
      <w:r w:rsidRPr="00387998">
        <w:drawing>
          <wp:anchor distT="0" distB="0" distL="114300" distR="114300" simplePos="0" relativeHeight="251679744" behindDoc="1" locked="0" layoutInCell="1" allowOverlap="1" wp14:anchorId="2A5D76F9" wp14:editId="63797890">
            <wp:simplePos x="0" y="0"/>
            <wp:positionH relativeFrom="column">
              <wp:posOffset>-576580</wp:posOffset>
            </wp:positionH>
            <wp:positionV relativeFrom="page">
              <wp:posOffset>4133850</wp:posOffset>
            </wp:positionV>
            <wp:extent cx="6972300" cy="3486150"/>
            <wp:effectExtent l="0" t="0" r="0" b="0"/>
            <wp:wrapTight wrapText="bothSides">
              <wp:wrapPolygon edited="0">
                <wp:start x="0" y="0"/>
                <wp:lineTo x="0" y="21482"/>
                <wp:lineTo x="20125" y="21482"/>
                <wp:lineTo x="20125" y="20774"/>
                <wp:lineTo x="21541" y="20302"/>
                <wp:lineTo x="21541" y="19239"/>
                <wp:lineTo x="20125" y="18885"/>
                <wp:lineTo x="21541" y="18177"/>
                <wp:lineTo x="21541" y="16997"/>
                <wp:lineTo x="20125" y="16997"/>
                <wp:lineTo x="21541" y="16052"/>
                <wp:lineTo x="21541" y="0"/>
                <wp:lineTo x="0" y="0"/>
              </wp:wrapPolygon>
            </wp:wrapTight>
            <wp:docPr id="118808583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972300" cy="3486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B1441">
        <w:drawing>
          <wp:anchor distT="0" distB="0" distL="114300" distR="114300" simplePos="0" relativeHeight="251678720" behindDoc="1" locked="0" layoutInCell="1" allowOverlap="1" wp14:anchorId="5D0D98F5" wp14:editId="10B1E7E4">
            <wp:simplePos x="0" y="0"/>
            <wp:positionH relativeFrom="column">
              <wp:posOffset>-576580</wp:posOffset>
            </wp:positionH>
            <wp:positionV relativeFrom="paragraph">
              <wp:posOffset>152400</wp:posOffset>
            </wp:positionV>
            <wp:extent cx="7005955" cy="3057525"/>
            <wp:effectExtent l="0" t="0" r="4445" b="9525"/>
            <wp:wrapTight wrapText="bothSides">
              <wp:wrapPolygon edited="0">
                <wp:start x="0" y="0"/>
                <wp:lineTo x="0" y="21533"/>
                <wp:lineTo x="20087" y="21533"/>
                <wp:lineTo x="20439" y="21398"/>
                <wp:lineTo x="21555" y="19918"/>
                <wp:lineTo x="21555" y="0"/>
                <wp:lineTo x="0" y="0"/>
              </wp:wrapPolygon>
            </wp:wrapTight>
            <wp:docPr id="158840709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005955" cy="30575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C35658" w14:textId="64714F85" w:rsidR="00387998" w:rsidRDefault="00387998" w:rsidP="00C971B7"/>
    <w:p w14:paraId="05F62053" w14:textId="0ACFF6C9" w:rsidR="00387998" w:rsidRDefault="00387998" w:rsidP="00C971B7"/>
    <w:p w14:paraId="05A7315A" w14:textId="4815DD5F" w:rsidR="0061479A" w:rsidRDefault="0061479A" w:rsidP="00C971B7"/>
    <w:p w14:paraId="673565EB" w14:textId="77777777" w:rsidR="00387998" w:rsidRDefault="00387998" w:rsidP="00C971B7"/>
    <w:p w14:paraId="1769A2E1" w14:textId="77777777" w:rsidR="00387998" w:rsidRDefault="00387998" w:rsidP="00C971B7"/>
    <w:p w14:paraId="1F2F74AF" w14:textId="77777777" w:rsidR="00387998" w:rsidRDefault="00387998" w:rsidP="00C971B7"/>
    <w:p w14:paraId="52F3129D" w14:textId="77777777" w:rsidR="00387998" w:rsidRDefault="00387998" w:rsidP="00C971B7"/>
    <w:p w14:paraId="6335491C" w14:textId="77777777" w:rsidR="00387998" w:rsidRDefault="00387998" w:rsidP="00C971B7"/>
    <w:p w14:paraId="2F457DC6" w14:textId="77777777" w:rsidR="00387998" w:rsidRDefault="00387998" w:rsidP="00C971B7"/>
    <w:p w14:paraId="2D2FD0CA" w14:textId="717119F6" w:rsidR="000A32C8" w:rsidRDefault="000A32C8" w:rsidP="00C971B7">
      <w:r w:rsidRPr="000A32C8">
        <w:lastRenderedPageBreak/>
        <w:drawing>
          <wp:anchor distT="0" distB="0" distL="114300" distR="114300" simplePos="0" relativeHeight="251680768" behindDoc="1" locked="0" layoutInCell="1" allowOverlap="1" wp14:anchorId="75C7AAF6" wp14:editId="51663406">
            <wp:simplePos x="0" y="0"/>
            <wp:positionH relativeFrom="column">
              <wp:posOffset>-738505</wp:posOffset>
            </wp:positionH>
            <wp:positionV relativeFrom="paragraph">
              <wp:posOffset>247650</wp:posOffset>
            </wp:positionV>
            <wp:extent cx="7141210" cy="3514725"/>
            <wp:effectExtent l="0" t="0" r="2540" b="9525"/>
            <wp:wrapTight wrapText="bothSides">
              <wp:wrapPolygon edited="0">
                <wp:start x="0" y="0"/>
                <wp:lineTo x="0" y="21541"/>
                <wp:lineTo x="19879" y="21541"/>
                <wp:lineTo x="19879" y="16859"/>
                <wp:lineTo x="21550" y="15805"/>
                <wp:lineTo x="21550" y="0"/>
                <wp:lineTo x="0" y="0"/>
              </wp:wrapPolygon>
            </wp:wrapTight>
            <wp:docPr id="199121305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141210" cy="3514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803A8E9" w14:textId="2C131B15" w:rsidR="000A32C8" w:rsidRDefault="000A32C8" w:rsidP="00C971B7">
      <w:r w:rsidRPr="000A32C8">
        <w:drawing>
          <wp:anchor distT="0" distB="0" distL="114300" distR="114300" simplePos="0" relativeHeight="251681792" behindDoc="1" locked="0" layoutInCell="1" allowOverlap="1" wp14:anchorId="262E8510" wp14:editId="72F21DE1">
            <wp:simplePos x="0" y="0"/>
            <wp:positionH relativeFrom="column">
              <wp:posOffset>-758190</wp:posOffset>
            </wp:positionH>
            <wp:positionV relativeFrom="paragraph">
              <wp:posOffset>3688080</wp:posOffset>
            </wp:positionV>
            <wp:extent cx="7135495" cy="3524250"/>
            <wp:effectExtent l="0" t="0" r="8255" b="0"/>
            <wp:wrapTight wrapText="bothSides">
              <wp:wrapPolygon edited="0">
                <wp:start x="0" y="0"/>
                <wp:lineTo x="0" y="21483"/>
                <wp:lineTo x="20068" y="21483"/>
                <wp:lineTo x="20068" y="16813"/>
                <wp:lineTo x="21567" y="15762"/>
                <wp:lineTo x="21567" y="0"/>
                <wp:lineTo x="0" y="0"/>
              </wp:wrapPolygon>
            </wp:wrapTight>
            <wp:docPr id="21644164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7135495" cy="35242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04D9DA" w14:textId="778107BF" w:rsidR="000A32C8" w:rsidRDefault="000A32C8" w:rsidP="00C971B7"/>
    <w:p w14:paraId="76135A2B" w14:textId="04C2A692" w:rsidR="00387998" w:rsidRDefault="00387998" w:rsidP="00C971B7"/>
    <w:p w14:paraId="260BD911" w14:textId="77777777" w:rsidR="000A32C8" w:rsidRDefault="000A32C8" w:rsidP="00C971B7"/>
    <w:p w14:paraId="70EFFDC4" w14:textId="77777777" w:rsidR="000A32C8" w:rsidRDefault="000A32C8" w:rsidP="00C971B7"/>
    <w:p w14:paraId="60645471" w14:textId="77777777" w:rsidR="000A32C8" w:rsidRDefault="000A32C8" w:rsidP="00C971B7"/>
    <w:p w14:paraId="4EED67D1" w14:textId="77777777" w:rsidR="000A32C8" w:rsidRDefault="000A32C8" w:rsidP="00C971B7"/>
    <w:p w14:paraId="1FC94636" w14:textId="77777777" w:rsidR="000A32C8" w:rsidRDefault="000A32C8" w:rsidP="00C971B7"/>
    <w:p w14:paraId="54024B03" w14:textId="7CEEC2B4" w:rsidR="000A32C8" w:rsidRDefault="00961DBD" w:rsidP="00C971B7">
      <w:r w:rsidRPr="00961DBD">
        <w:lastRenderedPageBreak/>
        <w:drawing>
          <wp:anchor distT="0" distB="0" distL="114300" distR="114300" simplePos="0" relativeHeight="251682816" behindDoc="1" locked="0" layoutInCell="1" allowOverlap="1" wp14:anchorId="7A2EA41E" wp14:editId="5DFCCC18">
            <wp:simplePos x="0" y="0"/>
            <wp:positionH relativeFrom="column">
              <wp:posOffset>-576580</wp:posOffset>
            </wp:positionH>
            <wp:positionV relativeFrom="paragraph">
              <wp:posOffset>260350</wp:posOffset>
            </wp:positionV>
            <wp:extent cx="6918960" cy="5819775"/>
            <wp:effectExtent l="0" t="0" r="0" b="9525"/>
            <wp:wrapTight wrapText="bothSides">
              <wp:wrapPolygon edited="0">
                <wp:start x="0" y="0"/>
                <wp:lineTo x="0" y="21565"/>
                <wp:lineTo x="19863" y="21565"/>
                <wp:lineTo x="19863" y="21494"/>
                <wp:lineTo x="21529" y="20787"/>
                <wp:lineTo x="21529" y="20363"/>
                <wp:lineTo x="21291" y="20363"/>
                <wp:lineTo x="21529" y="20080"/>
                <wp:lineTo x="21529" y="18666"/>
                <wp:lineTo x="21291" y="18524"/>
                <wp:lineTo x="19863" y="18100"/>
                <wp:lineTo x="21529" y="17888"/>
                <wp:lineTo x="21529" y="17181"/>
                <wp:lineTo x="20696" y="16969"/>
                <wp:lineTo x="21529" y="16403"/>
                <wp:lineTo x="21529" y="14282"/>
                <wp:lineTo x="19863" y="13575"/>
                <wp:lineTo x="21529" y="13575"/>
                <wp:lineTo x="21529" y="12868"/>
                <wp:lineTo x="19863" y="12444"/>
                <wp:lineTo x="21529" y="12161"/>
                <wp:lineTo x="21529" y="11454"/>
                <wp:lineTo x="19863" y="11313"/>
                <wp:lineTo x="21529" y="10676"/>
                <wp:lineTo x="21529" y="0"/>
                <wp:lineTo x="0" y="0"/>
              </wp:wrapPolygon>
            </wp:wrapTight>
            <wp:docPr id="14671021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918960" cy="58197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73EFB31" w14:textId="4475F96E" w:rsidR="000A32C8" w:rsidRDefault="000A32C8" w:rsidP="00C971B7"/>
    <w:p w14:paraId="62642933" w14:textId="77777777" w:rsidR="000A32C8" w:rsidRDefault="000A32C8" w:rsidP="00C971B7"/>
    <w:p w14:paraId="4B0F266F" w14:textId="77777777" w:rsidR="000A32C8" w:rsidRDefault="000A32C8" w:rsidP="00C971B7"/>
    <w:p w14:paraId="4E0434D7" w14:textId="77777777" w:rsidR="000A32C8" w:rsidRDefault="000A32C8" w:rsidP="00C971B7"/>
    <w:p w14:paraId="5647EE3C" w14:textId="77777777" w:rsidR="000A32C8" w:rsidRDefault="000A32C8" w:rsidP="00C971B7"/>
    <w:p w14:paraId="1DE5D898" w14:textId="77777777" w:rsidR="000A32C8" w:rsidRDefault="000A32C8" w:rsidP="00C971B7"/>
    <w:p w14:paraId="0595594D" w14:textId="77777777" w:rsidR="00961DBD" w:rsidRDefault="00961DBD" w:rsidP="00C971B7"/>
    <w:p w14:paraId="11CAAA16" w14:textId="77777777" w:rsidR="00961DBD" w:rsidRDefault="00961DBD" w:rsidP="00C971B7"/>
    <w:p w14:paraId="3DE2A4D6" w14:textId="77777777" w:rsidR="00961DBD" w:rsidRDefault="00961DBD" w:rsidP="00C971B7"/>
    <w:p w14:paraId="685AEB75" w14:textId="77777777" w:rsidR="00961DBD" w:rsidRDefault="00961DBD" w:rsidP="00C971B7"/>
    <w:p w14:paraId="60092B2B" w14:textId="77777777" w:rsidR="00961DBD" w:rsidRDefault="00961DBD" w:rsidP="00C971B7"/>
    <w:p w14:paraId="108D8A07" w14:textId="77777777" w:rsidR="00961DBD" w:rsidRDefault="00961DBD" w:rsidP="00C971B7"/>
    <w:p w14:paraId="6CC394AB" w14:textId="2847AB2A" w:rsidR="00961DBD" w:rsidRDefault="00723334" w:rsidP="00C971B7">
      <w:r w:rsidRPr="00723334">
        <w:lastRenderedPageBreak/>
        <w:drawing>
          <wp:anchor distT="0" distB="0" distL="114300" distR="114300" simplePos="0" relativeHeight="251683840" behindDoc="1" locked="0" layoutInCell="1" allowOverlap="1" wp14:anchorId="456F1D3B" wp14:editId="79598348">
            <wp:simplePos x="0" y="0"/>
            <wp:positionH relativeFrom="column">
              <wp:posOffset>-519430</wp:posOffset>
            </wp:positionH>
            <wp:positionV relativeFrom="paragraph">
              <wp:posOffset>337185</wp:posOffset>
            </wp:positionV>
            <wp:extent cx="6828790" cy="5762625"/>
            <wp:effectExtent l="0" t="0" r="0" b="9525"/>
            <wp:wrapTight wrapText="bothSides">
              <wp:wrapPolygon edited="0">
                <wp:start x="0" y="0"/>
                <wp:lineTo x="0" y="21564"/>
                <wp:lineTo x="20005" y="21564"/>
                <wp:lineTo x="21451" y="20779"/>
                <wp:lineTo x="21512" y="20636"/>
                <wp:lineTo x="21512" y="20065"/>
                <wp:lineTo x="20005" y="19422"/>
                <wp:lineTo x="21512" y="19351"/>
                <wp:lineTo x="21512" y="18637"/>
                <wp:lineTo x="20005" y="18280"/>
                <wp:lineTo x="21512" y="17851"/>
                <wp:lineTo x="21512" y="17137"/>
                <wp:lineTo x="20005" y="17137"/>
                <wp:lineTo x="21512" y="16423"/>
                <wp:lineTo x="21512" y="14281"/>
                <wp:lineTo x="20005" y="13710"/>
                <wp:lineTo x="21512" y="13567"/>
                <wp:lineTo x="21512" y="12853"/>
                <wp:lineTo x="20065" y="12567"/>
                <wp:lineTo x="21512" y="12139"/>
                <wp:lineTo x="21512" y="11425"/>
                <wp:lineTo x="20065" y="11425"/>
                <wp:lineTo x="21512" y="10711"/>
                <wp:lineTo x="21512" y="0"/>
                <wp:lineTo x="0" y="0"/>
              </wp:wrapPolygon>
            </wp:wrapTight>
            <wp:docPr id="161816844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828790" cy="5762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7E4F73" w14:textId="7AD07CF2" w:rsidR="00961DBD" w:rsidRDefault="00961DBD" w:rsidP="00C971B7"/>
    <w:p w14:paraId="62A3250E" w14:textId="68FBFBA1" w:rsidR="00961DBD" w:rsidRDefault="00961DBD" w:rsidP="00C971B7"/>
    <w:p w14:paraId="2B31DBE3" w14:textId="1AE6EE10" w:rsidR="00961DBD" w:rsidRDefault="00961DBD" w:rsidP="00C971B7"/>
    <w:p w14:paraId="0A5AC3E1" w14:textId="77777777" w:rsidR="00961DBD" w:rsidRDefault="00961DBD" w:rsidP="00C971B7"/>
    <w:p w14:paraId="158BAEA8" w14:textId="77777777" w:rsidR="00723334" w:rsidRDefault="00723334" w:rsidP="00C971B7"/>
    <w:p w14:paraId="411636E2" w14:textId="77777777" w:rsidR="00723334" w:rsidRDefault="00723334" w:rsidP="00C971B7"/>
    <w:p w14:paraId="33FB17B9" w14:textId="77777777" w:rsidR="00723334" w:rsidRDefault="00723334" w:rsidP="00C971B7"/>
    <w:p w14:paraId="5900058C" w14:textId="77777777" w:rsidR="00723334" w:rsidRDefault="00723334" w:rsidP="00C971B7"/>
    <w:p w14:paraId="1B5F588C" w14:textId="77777777" w:rsidR="00723334" w:rsidRDefault="00723334" w:rsidP="00C971B7"/>
    <w:p w14:paraId="02036BA4" w14:textId="77777777" w:rsidR="00723334" w:rsidRDefault="00723334" w:rsidP="00C971B7"/>
    <w:p w14:paraId="6DD20FC7" w14:textId="77777777" w:rsidR="00723334" w:rsidRDefault="00723334" w:rsidP="00C971B7"/>
    <w:p w14:paraId="532E9E3A" w14:textId="77777777" w:rsidR="00723334" w:rsidRDefault="00723334" w:rsidP="00C971B7"/>
    <w:p w14:paraId="42CCF4A6" w14:textId="22C1EE1B" w:rsidR="00723334" w:rsidRDefault="00723334" w:rsidP="00C971B7">
      <w:r w:rsidRPr="00723334">
        <w:lastRenderedPageBreak/>
        <w:drawing>
          <wp:anchor distT="0" distB="0" distL="114300" distR="114300" simplePos="0" relativeHeight="251684864" behindDoc="1" locked="0" layoutInCell="1" allowOverlap="1" wp14:anchorId="6D0F4E82" wp14:editId="512A131C">
            <wp:simplePos x="0" y="0"/>
            <wp:positionH relativeFrom="column">
              <wp:posOffset>-377190</wp:posOffset>
            </wp:positionH>
            <wp:positionV relativeFrom="paragraph">
              <wp:posOffset>50800</wp:posOffset>
            </wp:positionV>
            <wp:extent cx="6486525" cy="7951470"/>
            <wp:effectExtent l="0" t="0" r="9525" b="0"/>
            <wp:wrapTight wrapText="bothSides">
              <wp:wrapPolygon edited="0">
                <wp:start x="0" y="0"/>
                <wp:lineTo x="0" y="21528"/>
                <wp:lineTo x="19602" y="21528"/>
                <wp:lineTo x="21505" y="20803"/>
                <wp:lineTo x="21568" y="20700"/>
                <wp:lineTo x="21568" y="20182"/>
                <wp:lineTo x="19602" y="19872"/>
                <wp:lineTo x="21568" y="19509"/>
                <wp:lineTo x="21568" y="18888"/>
                <wp:lineTo x="19602" y="18216"/>
                <wp:lineTo x="21568" y="18216"/>
                <wp:lineTo x="21568" y="17646"/>
                <wp:lineTo x="19602" y="17388"/>
                <wp:lineTo x="21568" y="16974"/>
                <wp:lineTo x="21568" y="16353"/>
                <wp:lineTo x="19602" y="15732"/>
                <wp:lineTo x="21568" y="15680"/>
                <wp:lineTo x="21568" y="15059"/>
                <wp:lineTo x="20236" y="14904"/>
                <wp:lineTo x="21568" y="14334"/>
                <wp:lineTo x="21568" y="12782"/>
                <wp:lineTo x="19665" y="12420"/>
                <wp:lineTo x="21568" y="12109"/>
                <wp:lineTo x="21568" y="10246"/>
                <wp:lineTo x="21315" y="10143"/>
                <wp:lineTo x="19665" y="9936"/>
                <wp:lineTo x="21568" y="9522"/>
                <wp:lineTo x="21568" y="8901"/>
                <wp:lineTo x="19665" y="8280"/>
                <wp:lineTo x="21505" y="8280"/>
                <wp:lineTo x="21568" y="8228"/>
                <wp:lineTo x="21568" y="983"/>
                <wp:lineTo x="19411" y="828"/>
                <wp:lineTo x="21568" y="621"/>
                <wp:lineTo x="21568" y="0"/>
                <wp:lineTo x="0" y="0"/>
              </wp:wrapPolygon>
            </wp:wrapTight>
            <wp:docPr id="176928605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486525" cy="79514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EAC4E0C" w14:textId="50199BC5" w:rsidR="00961DBD" w:rsidRDefault="00961DBD" w:rsidP="00C971B7"/>
    <w:p w14:paraId="7C98D7DA" w14:textId="60186405" w:rsidR="00961DBD" w:rsidRDefault="00961DBD" w:rsidP="00C971B7"/>
    <w:p w14:paraId="6EE88DD4" w14:textId="77777777" w:rsidR="00723334" w:rsidRDefault="00723334" w:rsidP="00C971B7"/>
    <w:p w14:paraId="505C0774" w14:textId="77777777" w:rsidR="00723334" w:rsidRDefault="00723334" w:rsidP="00C971B7"/>
    <w:p w14:paraId="32F7ECE5" w14:textId="1F97EF29" w:rsidR="00723334" w:rsidRDefault="000C5E6F" w:rsidP="00C971B7">
      <w:r w:rsidRPr="000C5E6F">
        <w:lastRenderedPageBreak/>
        <w:drawing>
          <wp:anchor distT="0" distB="0" distL="114300" distR="114300" simplePos="0" relativeHeight="251685888" behindDoc="1" locked="0" layoutInCell="1" allowOverlap="1" wp14:anchorId="00865776" wp14:editId="1C87E532">
            <wp:simplePos x="0" y="0"/>
            <wp:positionH relativeFrom="column">
              <wp:posOffset>-728980</wp:posOffset>
            </wp:positionH>
            <wp:positionV relativeFrom="paragraph">
              <wp:posOffset>260985</wp:posOffset>
            </wp:positionV>
            <wp:extent cx="7143750" cy="5838190"/>
            <wp:effectExtent l="0" t="0" r="0" b="0"/>
            <wp:wrapTight wrapText="bothSides">
              <wp:wrapPolygon edited="0">
                <wp:start x="0" y="0"/>
                <wp:lineTo x="0" y="21497"/>
                <wp:lineTo x="20102" y="21497"/>
                <wp:lineTo x="20102" y="21426"/>
                <wp:lineTo x="21542" y="20721"/>
                <wp:lineTo x="21542" y="18536"/>
                <wp:lineTo x="20102" y="18043"/>
                <wp:lineTo x="21542" y="17832"/>
                <wp:lineTo x="21542" y="17127"/>
                <wp:lineTo x="20102" y="16915"/>
                <wp:lineTo x="21542" y="16422"/>
                <wp:lineTo x="21542" y="14237"/>
                <wp:lineTo x="20102" y="13532"/>
                <wp:lineTo x="21542" y="13532"/>
                <wp:lineTo x="21542" y="12827"/>
                <wp:lineTo x="20160" y="12405"/>
                <wp:lineTo x="21542" y="12123"/>
                <wp:lineTo x="21542" y="11418"/>
                <wp:lineTo x="20160" y="11277"/>
                <wp:lineTo x="21542" y="10643"/>
                <wp:lineTo x="21542" y="0"/>
                <wp:lineTo x="0" y="0"/>
              </wp:wrapPolygon>
            </wp:wrapTight>
            <wp:docPr id="187841841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7143750" cy="58381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9831D1A" w14:textId="7318F5BB" w:rsidR="00723334" w:rsidRDefault="00723334" w:rsidP="00C971B7"/>
    <w:p w14:paraId="62C2771F" w14:textId="77777777" w:rsidR="00723334" w:rsidRDefault="00723334" w:rsidP="00C971B7"/>
    <w:p w14:paraId="0B2549F9" w14:textId="77777777" w:rsidR="000C5E6F" w:rsidRDefault="000C5E6F" w:rsidP="00C971B7"/>
    <w:p w14:paraId="08790246" w14:textId="77777777" w:rsidR="000C5E6F" w:rsidRDefault="000C5E6F" w:rsidP="00C971B7"/>
    <w:p w14:paraId="6060AAA2" w14:textId="77777777" w:rsidR="000C5E6F" w:rsidRDefault="000C5E6F" w:rsidP="00C971B7"/>
    <w:p w14:paraId="595B5704" w14:textId="77777777" w:rsidR="000C5E6F" w:rsidRDefault="000C5E6F" w:rsidP="00C971B7"/>
    <w:p w14:paraId="70079904" w14:textId="77777777" w:rsidR="000C5E6F" w:rsidRDefault="000C5E6F" w:rsidP="00C971B7"/>
    <w:p w14:paraId="2D53EDCC" w14:textId="77777777" w:rsidR="000C5E6F" w:rsidRDefault="000C5E6F" w:rsidP="00C971B7"/>
    <w:p w14:paraId="48199998" w14:textId="77777777" w:rsidR="000C5E6F" w:rsidRDefault="000C5E6F" w:rsidP="00C971B7"/>
    <w:p w14:paraId="6787CB0E" w14:textId="77777777" w:rsidR="000C5E6F" w:rsidRDefault="000C5E6F" w:rsidP="00C971B7"/>
    <w:p w14:paraId="28215619" w14:textId="77777777" w:rsidR="000C5E6F" w:rsidRDefault="000C5E6F" w:rsidP="00C971B7"/>
    <w:p w14:paraId="2C58911A" w14:textId="77777777" w:rsidR="000C5E6F" w:rsidRDefault="000C5E6F" w:rsidP="00C971B7"/>
    <w:p w14:paraId="4E07563F" w14:textId="74582CE4" w:rsidR="000C5E6F" w:rsidRDefault="000A534F" w:rsidP="00C971B7">
      <w:r w:rsidRPr="000A534F">
        <w:lastRenderedPageBreak/>
        <w:drawing>
          <wp:anchor distT="0" distB="0" distL="114300" distR="114300" simplePos="0" relativeHeight="251686912" behindDoc="1" locked="0" layoutInCell="1" allowOverlap="1" wp14:anchorId="78582183" wp14:editId="597E727D">
            <wp:simplePos x="0" y="0"/>
            <wp:positionH relativeFrom="column">
              <wp:posOffset>-586740</wp:posOffset>
            </wp:positionH>
            <wp:positionV relativeFrom="paragraph">
              <wp:posOffset>260985</wp:posOffset>
            </wp:positionV>
            <wp:extent cx="6991985" cy="4543425"/>
            <wp:effectExtent l="0" t="0" r="0" b="9525"/>
            <wp:wrapTight wrapText="bothSides">
              <wp:wrapPolygon edited="0">
                <wp:start x="0" y="0"/>
                <wp:lineTo x="0" y="21555"/>
                <wp:lineTo x="20127" y="21555"/>
                <wp:lineTo x="21480" y="20649"/>
                <wp:lineTo x="21539" y="20468"/>
                <wp:lineTo x="21539" y="18113"/>
                <wp:lineTo x="20127" y="17389"/>
                <wp:lineTo x="21539" y="17298"/>
                <wp:lineTo x="21539" y="16483"/>
                <wp:lineTo x="20127" y="15940"/>
                <wp:lineTo x="21539" y="15668"/>
                <wp:lineTo x="21539" y="14853"/>
                <wp:lineTo x="20186" y="14491"/>
                <wp:lineTo x="21539" y="14038"/>
                <wp:lineTo x="21539" y="13132"/>
                <wp:lineTo x="20774" y="13042"/>
                <wp:lineTo x="21539" y="12226"/>
                <wp:lineTo x="21539" y="0"/>
                <wp:lineTo x="0" y="0"/>
              </wp:wrapPolygon>
            </wp:wrapTight>
            <wp:docPr id="195170354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991985" cy="45434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E1F4BB" w14:textId="1DE9D7AC" w:rsidR="000A534F" w:rsidRDefault="000A534F" w:rsidP="00C971B7"/>
    <w:p w14:paraId="2066F2AB" w14:textId="278B9EE5" w:rsidR="000A534F" w:rsidRDefault="000A534F" w:rsidP="00C971B7"/>
    <w:p w14:paraId="2A8369DD" w14:textId="4C8C325A" w:rsidR="000A534F" w:rsidRDefault="00093AE4" w:rsidP="00C971B7">
      <w:r>
        <w:t>.</w:t>
      </w:r>
    </w:p>
    <w:p w14:paraId="4825D168" w14:textId="77777777" w:rsidR="00093AE4" w:rsidRDefault="00093AE4" w:rsidP="00C971B7"/>
    <w:p w14:paraId="2CC5F360" w14:textId="77777777" w:rsidR="00093AE4" w:rsidRDefault="00093AE4" w:rsidP="00C971B7"/>
    <w:p w14:paraId="157D6F8A" w14:textId="77777777" w:rsidR="00093AE4" w:rsidRDefault="00093AE4" w:rsidP="00C971B7"/>
    <w:p w14:paraId="3589DCD0" w14:textId="77777777" w:rsidR="00093AE4" w:rsidRDefault="00093AE4" w:rsidP="00C971B7"/>
    <w:p w14:paraId="73D2F881" w14:textId="77777777" w:rsidR="00093AE4" w:rsidRDefault="00093AE4" w:rsidP="00C971B7"/>
    <w:p w14:paraId="7D70A82D" w14:textId="77777777" w:rsidR="00093AE4" w:rsidRDefault="00093AE4" w:rsidP="00C971B7"/>
    <w:p w14:paraId="6090A5E2" w14:textId="77777777" w:rsidR="00093AE4" w:rsidRDefault="00093AE4" w:rsidP="00C971B7"/>
    <w:p w14:paraId="2228C68B" w14:textId="77777777" w:rsidR="00093AE4" w:rsidRDefault="00093AE4" w:rsidP="00C971B7"/>
    <w:p w14:paraId="175C3A78" w14:textId="77777777" w:rsidR="00093AE4" w:rsidRDefault="00093AE4" w:rsidP="00C971B7"/>
    <w:p w14:paraId="36370F0D" w14:textId="77777777" w:rsidR="00093AE4" w:rsidRDefault="00093AE4" w:rsidP="00C971B7"/>
    <w:p w14:paraId="071E8B42" w14:textId="77777777" w:rsidR="00093AE4" w:rsidRDefault="00093AE4" w:rsidP="00C971B7"/>
    <w:p w14:paraId="27F7D38D" w14:textId="77777777" w:rsidR="00093AE4" w:rsidRDefault="00093AE4" w:rsidP="00C971B7"/>
    <w:p w14:paraId="462A9B50" w14:textId="77777777" w:rsidR="00093AE4" w:rsidRDefault="00093AE4" w:rsidP="00C971B7"/>
    <w:p w14:paraId="54BC1680" w14:textId="77777777" w:rsidR="00093AE4" w:rsidRDefault="00093AE4" w:rsidP="00C971B7"/>
    <w:p w14:paraId="1817D4FE" w14:textId="306BF270" w:rsidR="00093AE4" w:rsidRDefault="00093AE4" w:rsidP="00C971B7">
      <w:r w:rsidRPr="00093AE4">
        <w:lastRenderedPageBreak/>
        <w:drawing>
          <wp:anchor distT="0" distB="0" distL="114300" distR="114300" simplePos="0" relativeHeight="251687936" behindDoc="1" locked="0" layoutInCell="1" allowOverlap="1" wp14:anchorId="5336A070" wp14:editId="7E4D6FB7">
            <wp:simplePos x="0" y="0"/>
            <wp:positionH relativeFrom="column">
              <wp:posOffset>-500380</wp:posOffset>
            </wp:positionH>
            <wp:positionV relativeFrom="paragraph">
              <wp:posOffset>130175</wp:posOffset>
            </wp:positionV>
            <wp:extent cx="6829425" cy="6107430"/>
            <wp:effectExtent l="0" t="0" r="9525" b="7620"/>
            <wp:wrapTight wrapText="bothSides">
              <wp:wrapPolygon edited="0">
                <wp:start x="0" y="0"/>
                <wp:lineTo x="0" y="21560"/>
                <wp:lineTo x="19582" y="21560"/>
                <wp:lineTo x="21570" y="20549"/>
                <wp:lineTo x="21570" y="19740"/>
                <wp:lineTo x="21449" y="19673"/>
                <wp:lineTo x="19642" y="19404"/>
                <wp:lineTo x="20305" y="19404"/>
                <wp:lineTo x="21570" y="18663"/>
                <wp:lineTo x="21570" y="17921"/>
                <wp:lineTo x="21329" y="17787"/>
                <wp:lineTo x="19582" y="17248"/>
                <wp:lineTo x="20907" y="17248"/>
                <wp:lineTo x="21570" y="16911"/>
                <wp:lineTo x="21570" y="14351"/>
                <wp:lineTo x="21449" y="14283"/>
                <wp:lineTo x="19642" y="14014"/>
                <wp:lineTo x="20305" y="14014"/>
                <wp:lineTo x="21570" y="13273"/>
                <wp:lineTo x="21570" y="12599"/>
                <wp:lineTo x="21208" y="12397"/>
                <wp:lineTo x="19642" y="11858"/>
                <wp:lineTo x="21028" y="11858"/>
                <wp:lineTo x="21570" y="11521"/>
                <wp:lineTo x="21570" y="1415"/>
                <wp:lineTo x="13858" y="1078"/>
                <wp:lineTo x="21570" y="876"/>
                <wp:lineTo x="21570" y="0"/>
                <wp:lineTo x="0" y="0"/>
              </wp:wrapPolygon>
            </wp:wrapTight>
            <wp:docPr id="144859516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29425" cy="61074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5277284" w14:textId="6DC80ED8" w:rsidR="00093AE4" w:rsidRDefault="00093AE4" w:rsidP="00C971B7"/>
    <w:p w14:paraId="35C3AB4B" w14:textId="7A8B0D87" w:rsidR="00093AE4" w:rsidRDefault="00093AE4" w:rsidP="00C971B7"/>
    <w:p w14:paraId="4352073F" w14:textId="517EF255" w:rsidR="00093AE4" w:rsidRDefault="00093AE4" w:rsidP="00C971B7"/>
    <w:p w14:paraId="65E6E5B2" w14:textId="333EE6BD" w:rsidR="00093AE4" w:rsidRDefault="00093AE4" w:rsidP="00C971B7"/>
    <w:p w14:paraId="2DFF1BE7" w14:textId="77777777" w:rsidR="00093AE4" w:rsidRDefault="00093AE4" w:rsidP="00C971B7"/>
    <w:p w14:paraId="0858E0EE" w14:textId="1758456C" w:rsidR="00093AE4" w:rsidRDefault="00093AE4" w:rsidP="00C971B7"/>
    <w:p w14:paraId="1DA13CA2" w14:textId="77777777" w:rsidR="00093AE4" w:rsidRDefault="00093AE4" w:rsidP="00C971B7"/>
    <w:p w14:paraId="5141D076" w14:textId="77777777" w:rsidR="00093AE4" w:rsidRDefault="00093AE4" w:rsidP="00C971B7"/>
    <w:p w14:paraId="10C58844" w14:textId="77777777" w:rsidR="00093AE4" w:rsidRDefault="00093AE4" w:rsidP="00C971B7"/>
    <w:p w14:paraId="50DBF0F6" w14:textId="77777777" w:rsidR="00093AE4" w:rsidRDefault="00093AE4" w:rsidP="00C971B7"/>
    <w:p w14:paraId="6C92238F" w14:textId="5044C99F" w:rsidR="00093AE4" w:rsidRDefault="00E76422" w:rsidP="00C971B7">
      <w:r w:rsidRPr="00E76422">
        <w:lastRenderedPageBreak/>
        <w:drawing>
          <wp:anchor distT="0" distB="0" distL="114300" distR="114300" simplePos="0" relativeHeight="251688960" behindDoc="1" locked="0" layoutInCell="1" allowOverlap="1" wp14:anchorId="2E227A38" wp14:editId="6F27E324">
            <wp:simplePos x="0" y="0"/>
            <wp:positionH relativeFrom="column">
              <wp:posOffset>-519430</wp:posOffset>
            </wp:positionH>
            <wp:positionV relativeFrom="paragraph">
              <wp:posOffset>3810</wp:posOffset>
            </wp:positionV>
            <wp:extent cx="6848475" cy="6635115"/>
            <wp:effectExtent l="0" t="0" r="9525" b="0"/>
            <wp:wrapTight wrapText="bothSides">
              <wp:wrapPolygon edited="0">
                <wp:start x="0" y="0"/>
                <wp:lineTo x="0" y="21519"/>
                <wp:lineTo x="19587" y="21519"/>
                <wp:lineTo x="19587" y="20837"/>
                <wp:lineTo x="21029" y="20837"/>
                <wp:lineTo x="21570" y="20589"/>
                <wp:lineTo x="21570" y="18171"/>
                <wp:lineTo x="21450" y="18109"/>
                <wp:lineTo x="19587" y="17860"/>
                <wp:lineTo x="20308" y="17860"/>
                <wp:lineTo x="21570" y="17240"/>
                <wp:lineTo x="21570" y="16558"/>
                <wp:lineTo x="21209" y="16372"/>
                <wp:lineTo x="19587" y="15876"/>
                <wp:lineTo x="21029" y="15876"/>
                <wp:lineTo x="21570" y="15628"/>
                <wp:lineTo x="21570" y="13209"/>
                <wp:lineTo x="21450" y="13147"/>
                <wp:lineTo x="19647" y="12899"/>
                <wp:lineTo x="20308" y="12899"/>
                <wp:lineTo x="21570" y="12217"/>
                <wp:lineTo x="21570" y="11597"/>
                <wp:lineTo x="21209" y="11411"/>
                <wp:lineTo x="19647" y="10915"/>
                <wp:lineTo x="21029" y="10915"/>
                <wp:lineTo x="21570" y="10605"/>
                <wp:lineTo x="21570" y="1302"/>
                <wp:lineTo x="13819" y="992"/>
                <wp:lineTo x="21570" y="806"/>
                <wp:lineTo x="21570" y="0"/>
                <wp:lineTo x="0" y="0"/>
              </wp:wrapPolygon>
            </wp:wrapTight>
            <wp:docPr id="289221477"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48475" cy="66351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161D34" w14:textId="77777777" w:rsidR="00E76422" w:rsidRDefault="00E76422" w:rsidP="00C971B7"/>
    <w:p w14:paraId="019D9B66" w14:textId="77777777" w:rsidR="00E76422" w:rsidRDefault="00E76422" w:rsidP="00C971B7"/>
    <w:p w14:paraId="63039981" w14:textId="77777777" w:rsidR="00E76422" w:rsidRDefault="00E76422" w:rsidP="00C971B7"/>
    <w:p w14:paraId="41F184CD" w14:textId="77777777" w:rsidR="00E76422" w:rsidRDefault="00E76422" w:rsidP="00C971B7"/>
    <w:p w14:paraId="6D0654CA" w14:textId="77777777" w:rsidR="00E76422" w:rsidRDefault="00E76422" w:rsidP="00C971B7"/>
    <w:p w14:paraId="545DE782" w14:textId="77777777" w:rsidR="00E76422" w:rsidRDefault="00E76422" w:rsidP="00C971B7"/>
    <w:p w14:paraId="2FAB5B94" w14:textId="77777777" w:rsidR="00E76422" w:rsidRDefault="00E76422" w:rsidP="00C971B7"/>
    <w:p w14:paraId="7BE0C9A9" w14:textId="77777777" w:rsidR="00E76422" w:rsidRDefault="00E76422" w:rsidP="00C971B7"/>
    <w:p w14:paraId="590802F3" w14:textId="77777777" w:rsidR="00E76422" w:rsidRDefault="00E76422" w:rsidP="00C971B7"/>
    <w:p w14:paraId="1B8A8E4C" w14:textId="35AB8E7E" w:rsidR="00E76422" w:rsidRDefault="00545001" w:rsidP="00C971B7">
      <w:r w:rsidRPr="00545001">
        <w:lastRenderedPageBreak/>
        <w:drawing>
          <wp:anchor distT="0" distB="0" distL="114300" distR="114300" simplePos="0" relativeHeight="251689984" behindDoc="1" locked="0" layoutInCell="1" allowOverlap="1" wp14:anchorId="4D9AB94B" wp14:editId="78FD2A3E">
            <wp:simplePos x="0" y="0"/>
            <wp:positionH relativeFrom="column">
              <wp:posOffset>-462280</wp:posOffset>
            </wp:positionH>
            <wp:positionV relativeFrom="paragraph">
              <wp:posOffset>260985</wp:posOffset>
            </wp:positionV>
            <wp:extent cx="6730365" cy="6524625"/>
            <wp:effectExtent l="0" t="0" r="0" b="9525"/>
            <wp:wrapTight wrapText="bothSides">
              <wp:wrapPolygon edited="0">
                <wp:start x="0" y="0"/>
                <wp:lineTo x="0" y="21568"/>
                <wp:lineTo x="19381" y="21568"/>
                <wp:lineTo x="19381" y="21190"/>
                <wp:lineTo x="21459" y="20559"/>
                <wp:lineTo x="21521" y="20433"/>
                <wp:lineTo x="20542" y="20181"/>
                <wp:lineTo x="21521" y="20181"/>
                <wp:lineTo x="21521" y="19676"/>
                <wp:lineTo x="19381" y="19172"/>
                <wp:lineTo x="21521" y="18731"/>
                <wp:lineTo x="21521" y="17911"/>
                <wp:lineTo x="19381" y="17154"/>
                <wp:lineTo x="21521" y="16965"/>
                <wp:lineTo x="21521" y="16145"/>
                <wp:lineTo x="20420" y="15577"/>
                <wp:lineTo x="19381" y="15136"/>
                <wp:lineTo x="21521" y="15136"/>
                <wp:lineTo x="21521" y="14316"/>
                <wp:lineTo x="19381" y="14127"/>
                <wp:lineTo x="21459" y="13370"/>
                <wp:lineTo x="21521" y="13244"/>
                <wp:lineTo x="21521" y="12487"/>
                <wp:lineTo x="19381" y="12109"/>
                <wp:lineTo x="21521" y="11541"/>
                <wp:lineTo x="21521" y="11100"/>
                <wp:lineTo x="21215" y="11100"/>
                <wp:lineTo x="21521" y="10784"/>
                <wp:lineTo x="21521" y="6054"/>
                <wp:lineTo x="21215" y="6054"/>
                <wp:lineTo x="21521" y="5739"/>
                <wp:lineTo x="21521" y="4352"/>
                <wp:lineTo x="21459" y="4288"/>
                <wp:lineTo x="20542" y="4036"/>
                <wp:lineTo x="21521" y="4036"/>
                <wp:lineTo x="21521" y="1387"/>
                <wp:lineTo x="13573" y="1009"/>
                <wp:lineTo x="21521" y="883"/>
                <wp:lineTo x="21521" y="0"/>
                <wp:lineTo x="0" y="0"/>
              </wp:wrapPolygon>
            </wp:wrapTight>
            <wp:docPr id="1014926409"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730365" cy="6524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80AF29" w14:textId="43307955" w:rsidR="00E76422" w:rsidRDefault="00E76422" w:rsidP="00C971B7"/>
    <w:p w14:paraId="795AF8C9" w14:textId="77777777" w:rsidR="00E76422" w:rsidRDefault="00E76422" w:rsidP="00C971B7"/>
    <w:p w14:paraId="4E80B7F8" w14:textId="77777777" w:rsidR="00E76422" w:rsidRDefault="00E76422" w:rsidP="00C971B7"/>
    <w:p w14:paraId="1AC7B635" w14:textId="77777777" w:rsidR="00E76422" w:rsidRDefault="00E76422" w:rsidP="00C971B7"/>
    <w:p w14:paraId="7C4AE13B" w14:textId="77777777" w:rsidR="00545001" w:rsidRDefault="00545001" w:rsidP="00C971B7"/>
    <w:p w14:paraId="231A45DE" w14:textId="77777777" w:rsidR="00545001" w:rsidRDefault="00545001" w:rsidP="00C971B7"/>
    <w:p w14:paraId="3E005878" w14:textId="77777777" w:rsidR="00545001" w:rsidRDefault="00545001" w:rsidP="00C971B7"/>
    <w:p w14:paraId="1F2938A3" w14:textId="77777777" w:rsidR="00545001" w:rsidRDefault="00545001" w:rsidP="00C971B7"/>
    <w:p w14:paraId="2BDEC485" w14:textId="77777777" w:rsidR="00545001" w:rsidRDefault="00545001" w:rsidP="00C971B7"/>
    <w:p w14:paraId="77AC232F" w14:textId="311C345F" w:rsidR="00545001" w:rsidRDefault="00545001" w:rsidP="00C971B7">
      <w:r w:rsidRPr="00545001">
        <w:lastRenderedPageBreak/>
        <w:drawing>
          <wp:anchor distT="0" distB="0" distL="114300" distR="114300" simplePos="0" relativeHeight="251691008" behindDoc="1" locked="0" layoutInCell="1" allowOverlap="1" wp14:anchorId="65E8C811" wp14:editId="6C7F519F">
            <wp:simplePos x="0" y="0"/>
            <wp:positionH relativeFrom="column">
              <wp:posOffset>-443865</wp:posOffset>
            </wp:positionH>
            <wp:positionV relativeFrom="paragraph">
              <wp:posOffset>3810</wp:posOffset>
            </wp:positionV>
            <wp:extent cx="6677025" cy="8147685"/>
            <wp:effectExtent l="0" t="0" r="9525" b="5715"/>
            <wp:wrapTight wrapText="bothSides">
              <wp:wrapPolygon edited="0">
                <wp:start x="0" y="0"/>
                <wp:lineTo x="0" y="21565"/>
                <wp:lineTo x="18858" y="21565"/>
                <wp:lineTo x="18858" y="21009"/>
                <wp:lineTo x="21508" y="20504"/>
                <wp:lineTo x="21569" y="20403"/>
                <wp:lineTo x="20275" y="20201"/>
                <wp:lineTo x="21569" y="20151"/>
                <wp:lineTo x="21569" y="19696"/>
                <wp:lineTo x="18858" y="19393"/>
                <wp:lineTo x="21508" y="18736"/>
                <wp:lineTo x="21569" y="18635"/>
                <wp:lineTo x="20275" y="18585"/>
                <wp:lineTo x="21569" y="18383"/>
                <wp:lineTo x="21569" y="17928"/>
                <wp:lineTo x="18858" y="17777"/>
                <wp:lineTo x="18858" y="16969"/>
                <wp:lineTo x="21569" y="16918"/>
                <wp:lineTo x="21569" y="16110"/>
                <wp:lineTo x="18858" y="15353"/>
                <wp:lineTo x="21569" y="15151"/>
                <wp:lineTo x="21569" y="14343"/>
                <wp:lineTo x="18858" y="13737"/>
                <wp:lineTo x="20152" y="13737"/>
                <wp:lineTo x="21569" y="13333"/>
                <wp:lineTo x="21569" y="12575"/>
                <wp:lineTo x="21323" y="12474"/>
                <wp:lineTo x="18858" y="12121"/>
                <wp:lineTo x="21508" y="11565"/>
                <wp:lineTo x="21569" y="11464"/>
                <wp:lineTo x="21569" y="10707"/>
                <wp:lineTo x="20275" y="10505"/>
                <wp:lineTo x="21384" y="10505"/>
                <wp:lineTo x="21569" y="10404"/>
                <wp:lineTo x="21569" y="8989"/>
                <wp:lineTo x="21446" y="8939"/>
                <wp:lineTo x="20275" y="8888"/>
                <wp:lineTo x="21569" y="8686"/>
                <wp:lineTo x="21569" y="7525"/>
                <wp:lineTo x="20275" y="7272"/>
                <wp:lineTo x="21384" y="7272"/>
                <wp:lineTo x="21569" y="7171"/>
                <wp:lineTo x="21569" y="5757"/>
                <wp:lineTo x="21446" y="5707"/>
                <wp:lineTo x="20275" y="5656"/>
                <wp:lineTo x="21569" y="5454"/>
                <wp:lineTo x="21569" y="4293"/>
                <wp:lineTo x="20275" y="4040"/>
                <wp:lineTo x="21384" y="4040"/>
                <wp:lineTo x="21569" y="3939"/>
                <wp:lineTo x="21569" y="2525"/>
                <wp:lineTo x="21446" y="2475"/>
                <wp:lineTo x="20275" y="2424"/>
                <wp:lineTo x="21569" y="2222"/>
                <wp:lineTo x="21569" y="0"/>
                <wp:lineTo x="0" y="0"/>
              </wp:wrapPolygon>
            </wp:wrapTight>
            <wp:docPr id="151400971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677025" cy="81476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C97D83" w14:textId="17D448C6" w:rsidR="00545001" w:rsidRDefault="00545001" w:rsidP="00C971B7"/>
    <w:p w14:paraId="059812FC" w14:textId="237DEDE5" w:rsidR="00545001" w:rsidRDefault="00545001" w:rsidP="00C971B7"/>
    <w:p w14:paraId="0F309236" w14:textId="77777777" w:rsidR="00545001" w:rsidRDefault="00545001" w:rsidP="00C971B7"/>
    <w:p w14:paraId="0D06F123" w14:textId="77777777" w:rsidR="00545001" w:rsidRDefault="00545001" w:rsidP="00C971B7"/>
    <w:p w14:paraId="193C6740" w14:textId="77777777" w:rsidR="00545001" w:rsidRDefault="00545001" w:rsidP="00C971B7"/>
    <w:p w14:paraId="03EEC426" w14:textId="77777777" w:rsidR="00545001" w:rsidRDefault="00545001" w:rsidP="00C971B7"/>
    <w:p w14:paraId="468B3E56" w14:textId="4E03FF2C" w:rsidR="00545001" w:rsidRDefault="0003353C" w:rsidP="00C971B7">
      <w:r w:rsidRPr="0003353C">
        <w:drawing>
          <wp:inline distT="0" distB="0" distL="0" distR="0" wp14:anchorId="534AABC9" wp14:editId="5E827AE4">
            <wp:extent cx="5759450" cy="7049770"/>
            <wp:effectExtent l="0" t="0" r="0" b="0"/>
            <wp:docPr id="32514073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59450" cy="7049770"/>
                    </a:xfrm>
                    <a:prstGeom prst="rect">
                      <a:avLst/>
                    </a:prstGeom>
                    <a:noFill/>
                    <a:ln>
                      <a:noFill/>
                    </a:ln>
                  </pic:spPr>
                </pic:pic>
              </a:graphicData>
            </a:graphic>
          </wp:inline>
        </w:drawing>
      </w:r>
    </w:p>
    <w:p w14:paraId="356F26E0" w14:textId="77777777" w:rsidR="00545001" w:rsidRDefault="00545001" w:rsidP="00C971B7"/>
    <w:p w14:paraId="38B16C7C" w14:textId="77777777" w:rsidR="00545001" w:rsidRDefault="00545001" w:rsidP="00C971B7"/>
    <w:p w14:paraId="3464D339" w14:textId="77777777" w:rsidR="00545001" w:rsidRDefault="00545001" w:rsidP="00C971B7"/>
    <w:p w14:paraId="1E25D1BE" w14:textId="77777777" w:rsidR="00545001" w:rsidRDefault="00545001" w:rsidP="00C971B7"/>
    <w:p w14:paraId="40D1D2B1" w14:textId="77777777" w:rsidR="00545001" w:rsidRDefault="00545001" w:rsidP="00C971B7"/>
    <w:p w14:paraId="05C97F1D" w14:textId="77777777" w:rsidR="0003353C" w:rsidRDefault="0003353C" w:rsidP="00C971B7"/>
    <w:p w14:paraId="13A13184" w14:textId="77777777" w:rsidR="0003353C" w:rsidRDefault="0003353C" w:rsidP="00C971B7"/>
    <w:p w14:paraId="44863780" w14:textId="0E8D3A7E" w:rsidR="0003353C" w:rsidRDefault="0003353C" w:rsidP="00C971B7">
      <w:r w:rsidRPr="0003353C">
        <w:lastRenderedPageBreak/>
        <w:drawing>
          <wp:anchor distT="0" distB="0" distL="114300" distR="114300" simplePos="0" relativeHeight="251692032" behindDoc="1" locked="0" layoutInCell="1" allowOverlap="1" wp14:anchorId="587B7AC1" wp14:editId="46AF6CFB">
            <wp:simplePos x="0" y="0"/>
            <wp:positionH relativeFrom="column">
              <wp:posOffset>-434340</wp:posOffset>
            </wp:positionH>
            <wp:positionV relativeFrom="paragraph">
              <wp:posOffset>260350</wp:posOffset>
            </wp:positionV>
            <wp:extent cx="6848475" cy="8382000"/>
            <wp:effectExtent l="0" t="0" r="9525" b="0"/>
            <wp:wrapTight wrapText="bothSides">
              <wp:wrapPolygon edited="0">
                <wp:start x="0" y="0"/>
                <wp:lineTo x="0" y="21551"/>
                <wp:lineTo x="18806" y="21551"/>
                <wp:lineTo x="18806" y="21207"/>
                <wp:lineTo x="21510" y="20520"/>
                <wp:lineTo x="21570" y="20422"/>
                <wp:lineTo x="20248" y="20422"/>
                <wp:lineTo x="21570" y="20127"/>
                <wp:lineTo x="21570" y="19685"/>
                <wp:lineTo x="18866" y="19636"/>
                <wp:lineTo x="18866" y="18851"/>
                <wp:lineTo x="21570" y="18704"/>
                <wp:lineTo x="21570" y="18262"/>
                <wp:lineTo x="20248" y="18065"/>
                <wp:lineTo x="21570" y="18016"/>
                <wp:lineTo x="21570" y="17918"/>
                <wp:lineTo x="18806" y="17280"/>
                <wp:lineTo x="20308" y="17280"/>
                <wp:lineTo x="21570" y="16936"/>
                <wp:lineTo x="21570" y="16151"/>
                <wp:lineTo x="21330" y="16053"/>
                <wp:lineTo x="18866" y="15709"/>
                <wp:lineTo x="21510" y="15120"/>
                <wp:lineTo x="21570" y="15022"/>
                <wp:lineTo x="21570" y="14335"/>
                <wp:lineTo x="18866" y="14138"/>
                <wp:lineTo x="18866" y="13353"/>
                <wp:lineTo x="21570" y="13353"/>
                <wp:lineTo x="21570" y="12518"/>
                <wp:lineTo x="18866" y="11782"/>
                <wp:lineTo x="21570" y="11536"/>
                <wp:lineTo x="21570" y="11095"/>
                <wp:lineTo x="20248" y="10996"/>
                <wp:lineTo x="21570" y="10800"/>
                <wp:lineTo x="21570" y="9671"/>
                <wp:lineTo x="20248" y="9425"/>
                <wp:lineTo x="21390" y="9425"/>
                <wp:lineTo x="21570" y="9327"/>
                <wp:lineTo x="21570" y="7904"/>
                <wp:lineTo x="21450" y="7855"/>
                <wp:lineTo x="20248" y="7855"/>
                <wp:lineTo x="21570" y="7609"/>
                <wp:lineTo x="21570" y="7118"/>
                <wp:lineTo x="20248" y="7069"/>
                <wp:lineTo x="21570" y="6873"/>
                <wp:lineTo x="21570" y="5695"/>
                <wp:lineTo x="20248" y="5498"/>
                <wp:lineTo x="21570" y="5449"/>
                <wp:lineTo x="21570" y="5007"/>
                <wp:lineTo x="20248" y="4713"/>
                <wp:lineTo x="21570" y="4713"/>
                <wp:lineTo x="21570" y="3927"/>
                <wp:lineTo x="20248" y="3927"/>
                <wp:lineTo x="21570" y="3633"/>
                <wp:lineTo x="21570" y="3191"/>
                <wp:lineTo x="20248" y="3142"/>
                <wp:lineTo x="21570" y="2945"/>
                <wp:lineTo x="21570" y="1767"/>
                <wp:lineTo x="20248" y="1571"/>
                <wp:lineTo x="21570" y="1522"/>
                <wp:lineTo x="21570" y="785"/>
                <wp:lineTo x="20969" y="785"/>
                <wp:lineTo x="21570" y="442"/>
                <wp:lineTo x="21570" y="0"/>
                <wp:lineTo x="0" y="0"/>
              </wp:wrapPolygon>
            </wp:wrapTight>
            <wp:docPr id="649823252"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848475" cy="8382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3AC94FF" w14:textId="1F620602" w:rsidR="0003353C" w:rsidRDefault="0003353C" w:rsidP="00C971B7"/>
    <w:p w14:paraId="647A8FE9" w14:textId="77777777" w:rsidR="0003353C" w:rsidRDefault="0003353C" w:rsidP="00C971B7"/>
    <w:p w14:paraId="11C9903E" w14:textId="250C237D" w:rsidR="0003353C" w:rsidRDefault="002D6BA9" w:rsidP="00C971B7">
      <w:r w:rsidRPr="002D6BA9">
        <w:lastRenderedPageBreak/>
        <w:drawing>
          <wp:anchor distT="0" distB="0" distL="114300" distR="114300" simplePos="0" relativeHeight="251693056" behindDoc="1" locked="0" layoutInCell="1" allowOverlap="1" wp14:anchorId="1C957A7E" wp14:editId="78AC074B">
            <wp:simplePos x="0" y="0"/>
            <wp:positionH relativeFrom="column">
              <wp:posOffset>-558165</wp:posOffset>
            </wp:positionH>
            <wp:positionV relativeFrom="paragraph">
              <wp:posOffset>260985</wp:posOffset>
            </wp:positionV>
            <wp:extent cx="6978650" cy="2743200"/>
            <wp:effectExtent l="0" t="0" r="0" b="0"/>
            <wp:wrapTight wrapText="bothSides">
              <wp:wrapPolygon edited="0">
                <wp:start x="0" y="0"/>
                <wp:lineTo x="0" y="21450"/>
                <wp:lineTo x="19811" y="21450"/>
                <wp:lineTo x="21521" y="19800"/>
                <wp:lineTo x="21521" y="0"/>
                <wp:lineTo x="0" y="0"/>
              </wp:wrapPolygon>
            </wp:wrapTight>
            <wp:docPr id="20284960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978650" cy="2743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30101EC" w14:textId="309D7E89" w:rsidR="0003353C" w:rsidRDefault="0003353C" w:rsidP="00C971B7"/>
    <w:p w14:paraId="4FA4B70D" w14:textId="1AD7C955" w:rsidR="0003353C" w:rsidRDefault="008F4A44" w:rsidP="00C971B7">
      <w:r w:rsidRPr="008F4A44">
        <w:drawing>
          <wp:anchor distT="0" distB="0" distL="114300" distR="114300" simplePos="0" relativeHeight="251694080" behindDoc="1" locked="0" layoutInCell="1" allowOverlap="1" wp14:anchorId="40F22F18" wp14:editId="00C78912">
            <wp:simplePos x="0" y="0"/>
            <wp:positionH relativeFrom="column">
              <wp:posOffset>-538480</wp:posOffset>
            </wp:positionH>
            <wp:positionV relativeFrom="paragraph">
              <wp:posOffset>263525</wp:posOffset>
            </wp:positionV>
            <wp:extent cx="6882765" cy="2714625"/>
            <wp:effectExtent l="0" t="0" r="0" b="9525"/>
            <wp:wrapTight wrapText="bothSides">
              <wp:wrapPolygon edited="0">
                <wp:start x="0" y="0"/>
                <wp:lineTo x="0" y="21524"/>
                <wp:lineTo x="20028" y="21524"/>
                <wp:lineTo x="21462" y="19857"/>
                <wp:lineTo x="21522" y="19554"/>
                <wp:lineTo x="21522" y="0"/>
                <wp:lineTo x="0" y="0"/>
              </wp:wrapPolygon>
            </wp:wrapTight>
            <wp:docPr id="172965779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882765" cy="2714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5E5497" w14:textId="1245CD0B" w:rsidR="008F4A44" w:rsidRDefault="008F4A44" w:rsidP="00C971B7"/>
    <w:p w14:paraId="1269C23F" w14:textId="77777777" w:rsidR="008F4A44" w:rsidRDefault="008F4A44" w:rsidP="00C971B7"/>
    <w:p w14:paraId="03ACDCDB" w14:textId="77777777" w:rsidR="008F4A44" w:rsidRDefault="008F4A44" w:rsidP="00C971B7"/>
    <w:p w14:paraId="508F1615" w14:textId="77777777" w:rsidR="0003353C" w:rsidRDefault="0003353C" w:rsidP="00C971B7"/>
    <w:p w14:paraId="21190B55" w14:textId="77777777" w:rsidR="0003353C" w:rsidRDefault="0003353C" w:rsidP="00C971B7"/>
    <w:p w14:paraId="5CB8A8B4" w14:textId="77777777" w:rsidR="008F4A44" w:rsidRDefault="008F4A44" w:rsidP="00C971B7"/>
    <w:p w14:paraId="0C772E9B" w14:textId="77777777" w:rsidR="008F4A44" w:rsidRDefault="008F4A44" w:rsidP="00C971B7"/>
    <w:p w14:paraId="643FCF94" w14:textId="77777777" w:rsidR="008F4A44" w:rsidRDefault="008F4A44" w:rsidP="00C971B7"/>
    <w:p w14:paraId="6FF05A28" w14:textId="77777777" w:rsidR="008F4A44" w:rsidRDefault="008F4A44" w:rsidP="00C971B7"/>
    <w:p w14:paraId="3A8520BD" w14:textId="77777777" w:rsidR="008F4A44" w:rsidRDefault="008F4A44" w:rsidP="00C971B7"/>
    <w:p w14:paraId="3261098D" w14:textId="77777777" w:rsidR="008F4A44" w:rsidRDefault="008F4A44" w:rsidP="00C971B7"/>
    <w:p w14:paraId="67BB574C" w14:textId="778026D2" w:rsidR="008F4A44" w:rsidRDefault="008F4A44" w:rsidP="00C971B7">
      <w:r w:rsidRPr="008F4A44">
        <w:lastRenderedPageBreak/>
        <w:drawing>
          <wp:anchor distT="0" distB="0" distL="114300" distR="114300" simplePos="0" relativeHeight="251695104" behindDoc="1" locked="0" layoutInCell="1" allowOverlap="1" wp14:anchorId="454D7764" wp14:editId="60DF39B3">
            <wp:simplePos x="0" y="0"/>
            <wp:positionH relativeFrom="column">
              <wp:posOffset>-491490</wp:posOffset>
            </wp:positionH>
            <wp:positionV relativeFrom="paragraph">
              <wp:posOffset>260985</wp:posOffset>
            </wp:positionV>
            <wp:extent cx="6775450" cy="3467100"/>
            <wp:effectExtent l="0" t="0" r="6350" b="0"/>
            <wp:wrapTight wrapText="bothSides">
              <wp:wrapPolygon edited="0">
                <wp:start x="0" y="0"/>
                <wp:lineTo x="0" y="21481"/>
                <wp:lineTo x="19616" y="21481"/>
                <wp:lineTo x="19616" y="20888"/>
                <wp:lineTo x="20284" y="20888"/>
                <wp:lineTo x="21560" y="19582"/>
                <wp:lineTo x="21560" y="17209"/>
                <wp:lineTo x="21499" y="17090"/>
                <wp:lineTo x="20649" y="17090"/>
                <wp:lineTo x="21560" y="16615"/>
                <wp:lineTo x="21560" y="2374"/>
                <wp:lineTo x="13786" y="1899"/>
                <wp:lineTo x="21560" y="1543"/>
                <wp:lineTo x="21560" y="0"/>
                <wp:lineTo x="0" y="0"/>
              </wp:wrapPolygon>
            </wp:wrapTight>
            <wp:docPr id="909711504"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775450" cy="34671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5F9C3B8" w14:textId="0E9276F1" w:rsidR="0003353C" w:rsidRDefault="00A4516E" w:rsidP="00C971B7">
      <w:r w:rsidRPr="00A4516E">
        <w:drawing>
          <wp:anchor distT="0" distB="0" distL="114300" distR="114300" simplePos="0" relativeHeight="251696128" behindDoc="1" locked="0" layoutInCell="1" allowOverlap="1" wp14:anchorId="54B23480" wp14:editId="0479EA7A">
            <wp:simplePos x="0" y="0"/>
            <wp:positionH relativeFrom="column">
              <wp:posOffset>-538480</wp:posOffset>
            </wp:positionH>
            <wp:positionV relativeFrom="paragraph">
              <wp:posOffset>3764280</wp:posOffset>
            </wp:positionV>
            <wp:extent cx="6983095" cy="2667000"/>
            <wp:effectExtent l="0" t="0" r="8255" b="0"/>
            <wp:wrapTight wrapText="bothSides">
              <wp:wrapPolygon edited="0">
                <wp:start x="0" y="0"/>
                <wp:lineTo x="0" y="21446"/>
                <wp:lineTo x="20152" y="21446"/>
                <wp:lineTo x="20152" y="19749"/>
                <wp:lineTo x="21567" y="19749"/>
                <wp:lineTo x="21567" y="0"/>
                <wp:lineTo x="0" y="0"/>
              </wp:wrapPolygon>
            </wp:wrapTight>
            <wp:docPr id="410166125"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983095" cy="2667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6916011" w14:textId="141BEE52" w:rsidR="0003353C" w:rsidRDefault="0003353C" w:rsidP="00C971B7"/>
    <w:p w14:paraId="70FC8518" w14:textId="77777777" w:rsidR="0003353C" w:rsidRDefault="0003353C" w:rsidP="00C971B7"/>
    <w:p w14:paraId="436E34D0" w14:textId="77777777" w:rsidR="0003353C" w:rsidRDefault="0003353C" w:rsidP="00C971B7"/>
    <w:p w14:paraId="2A48EB5C" w14:textId="77777777" w:rsidR="00A4516E" w:rsidRDefault="00A4516E" w:rsidP="00C971B7"/>
    <w:p w14:paraId="0B5C6180" w14:textId="77777777" w:rsidR="00A4516E" w:rsidRDefault="00A4516E" w:rsidP="00C971B7"/>
    <w:p w14:paraId="31129A52" w14:textId="77777777" w:rsidR="00A4516E" w:rsidRDefault="00A4516E" w:rsidP="00C971B7"/>
    <w:p w14:paraId="535EC5DB" w14:textId="77777777" w:rsidR="00A4516E" w:rsidRDefault="00A4516E" w:rsidP="00C971B7"/>
    <w:p w14:paraId="2A7EA043" w14:textId="77777777" w:rsidR="00A4516E" w:rsidRDefault="00A4516E" w:rsidP="00C971B7"/>
    <w:p w14:paraId="0F94C3BC" w14:textId="77777777" w:rsidR="00A4516E" w:rsidRDefault="00A4516E" w:rsidP="00C971B7"/>
    <w:p w14:paraId="1720D8C2" w14:textId="77777777" w:rsidR="00A4516E" w:rsidRDefault="00A4516E" w:rsidP="00C971B7"/>
    <w:p w14:paraId="407561EE" w14:textId="151A4078" w:rsidR="00A4516E" w:rsidRDefault="00BD61A5" w:rsidP="00C971B7">
      <w:r w:rsidRPr="00BD61A5">
        <w:drawing>
          <wp:anchor distT="0" distB="0" distL="114300" distR="114300" simplePos="0" relativeHeight="251698176" behindDoc="1" locked="0" layoutInCell="1" allowOverlap="1" wp14:anchorId="75870C57" wp14:editId="7546540F">
            <wp:simplePos x="0" y="0"/>
            <wp:positionH relativeFrom="column">
              <wp:posOffset>-529590</wp:posOffset>
            </wp:positionH>
            <wp:positionV relativeFrom="paragraph">
              <wp:posOffset>3030855</wp:posOffset>
            </wp:positionV>
            <wp:extent cx="6783705" cy="3543300"/>
            <wp:effectExtent l="0" t="0" r="0" b="0"/>
            <wp:wrapTight wrapText="bothSides">
              <wp:wrapPolygon edited="0">
                <wp:start x="0" y="0"/>
                <wp:lineTo x="0" y="21484"/>
                <wp:lineTo x="19532" y="21484"/>
                <wp:lineTo x="19532" y="20439"/>
                <wp:lineTo x="21533" y="19742"/>
                <wp:lineTo x="21533" y="9755"/>
                <wp:lineTo x="20623" y="9290"/>
                <wp:lineTo x="21533" y="9290"/>
                <wp:lineTo x="21533" y="7897"/>
                <wp:lineTo x="20623" y="7432"/>
                <wp:lineTo x="21473" y="7432"/>
                <wp:lineTo x="21533" y="7316"/>
                <wp:lineTo x="21533" y="2323"/>
                <wp:lineTo x="13830" y="1858"/>
                <wp:lineTo x="21533" y="1510"/>
                <wp:lineTo x="21533" y="0"/>
                <wp:lineTo x="0" y="0"/>
              </wp:wrapPolygon>
            </wp:wrapTight>
            <wp:docPr id="1996406843"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783705" cy="3543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4516E" w:rsidRPr="00A4516E">
        <w:drawing>
          <wp:anchor distT="0" distB="0" distL="114300" distR="114300" simplePos="0" relativeHeight="251697152" behindDoc="1" locked="0" layoutInCell="1" allowOverlap="1" wp14:anchorId="0DE0CF69" wp14:editId="0FDB34CA">
            <wp:simplePos x="0" y="0"/>
            <wp:positionH relativeFrom="column">
              <wp:posOffset>-796290</wp:posOffset>
            </wp:positionH>
            <wp:positionV relativeFrom="paragraph">
              <wp:posOffset>135255</wp:posOffset>
            </wp:positionV>
            <wp:extent cx="7341870" cy="2571750"/>
            <wp:effectExtent l="0" t="0" r="0" b="0"/>
            <wp:wrapTight wrapText="bothSides">
              <wp:wrapPolygon edited="0">
                <wp:start x="0" y="0"/>
                <wp:lineTo x="0" y="21440"/>
                <wp:lineTo x="20120" y="21440"/>
                <wp:lineTo x="20120" y="20480"/>
                <wp:lineTo x="21522" y="19680"/>
                <wp:lineTo x="21522" y="0"/>
                <wp:lineTo x="0" y="0"/>
              </wp:wrapPolygon>
            </wp:wrapTight>
            <wp:docPr id="29690582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7341870" cy="2571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DD5240" w14:textId="7877558F" w:rsidR="00A4516E" w:rsidRDefault="00A4516E" w:rsidP="00C971B7"/>
    <w:p w14:paraId="1CE84469" w14:textId="77777777" w:rsidR="0003353C" w:rsidRDefault="0003353C" w:rsidP="00C971B7"/>
    <w:p w14:paraId="6028C545" w14:textId="77777777" w:rsidR="00BD61A5" w:rsidRDefault="00BD61A5" w:rsidP="00C971B7"/>
    <w:p w14:paraId="6666FC53" w14:textId="77777777" w:rsidR="00BD61A5" w:rsidRDefault="00BD61A5" w:rsidP="00C971B7"/>
    <w:p w14:paraId="2A2E1FC5" w14:textId="77777777" w:rsidR="00BD61A5" w:rsidRDefault="00BD61A5" w:rsidP="00C971B7"/>
    <w:p w14:paraId="0E6110B8" w14:textId="77777777" w:rsidR="00BD61A5" w:rsidRDefault="00BD61A5" w:rsidP="00C971B7"/>
    <w:p w14:paraId="5435AFB4" w14:textId="77777777" w:rsidR="00BD61A5" w:rsidRDefault="00BD61A5" w:rsidP="00C971B7"/>
    <w:p w14:paraId="35E4D854" w14:textId="77777777" w:rsidR="00BD61A5" w:rsidRDefault="00BD61A5" w:rsidP="00C971B7"/>
    <w:p w14:paraId="22CAE303" w14:textId="77777777" w:rsidR="00BD61A5" w:rsidRDefault="00BD61A5" w:rsidP="00C971B7"/>
    <w:p w14:paraId="5EF4215B" w14:textId="4D233C85" w:rsidR="00BD61A5" w:rsidRDefault="00BD61A5" w:rsidP="00C971B7">
      <w:r w:rsidRPr="00BD61A5">
        <w:lastRenderedPageBreak/>
        <w:drawing>
          <wp:anchor distT="0" distB="0" distL="114300" distR="114300" simplePos="0" relativeHeight="251699200" behindDoc="1" locked="0" layoutInCell="1" allowOverlap="1" wp14:anchorId="51EE7363" wp14:editId="6C4FA6F2">
            <wp:simplePos x="0" y="0"/>
            <wp:positionH relativeFrom="column">
              <wp:posOffset>-452755</wp:posOffset>
            </wp:positionH>
            <wp:positionV relativeFrom="paragraph">
              <wp:posOffset>260985</wp:posOffset>
            </wp:positionV>
            <wp:extent cx="6729095" cy="3514725"/>
            <wp:effectExtent l="0" t="0" r="0" b="9525"/>
            <wp:wrapTight wrapText="bothSides">
              <wp:wrapPolygon edited="0">
                <wp:start x="0" y="0"/>
                <wp:lineTo x="0" y="21541"/>
                <wp:lineTo x="19568" y="21541"/>
                <wp:lineTo x="19568" y="20605"/>
                <wp:lineTo x="21525" y="19785"/>
                <wp:lineTo x="21525" y="6088"/>
                <wp:lineTo x="20607" y="5620"/>
                <wp:lineTo x="21463" y="5620"/>
                <wp:lineTo x="21525" y="5502"/>
                <wp:lineTo x="21525" y="2341"/>
                <wp:lineTo x="13820" y="1873"/>
                <wp:lineTo x="21525" y="1522"/>
                <wp:lineTo x="21525" y="0"/>
                <wp:lineTo x="0" y="0"/>
              </wp:wrapPolygon>
            </wp:wrapTight>
            <wp:docPr id="18954184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729095" cy="3514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E188F2" w14:textId="1EC48522" w:rsidR="00BD61A5" w:rsidRDefault="00A605B9" w:rsidP="00C971B7">
      <w:r w:rsidRPr="00A605B9">
        <w:drawing>
          <wp:anchor distT="0" distB="0" distL="114300" distR="114300" simplePos="0" relativeHeight="251700224" behindDoc="1" locked="0" layoutInCell="1" allowOverlap="1" wp14:anchorId="68EF42B2" wp14:editId="64A7E2E8">
            <wp:simplePos x="0" y="0"/>
            <wp:positionH relativeFrom="column">
              <wp:posOffset>-424815</wp:posOffset>
            </wp:positionH>
            <wp:positionV relativeFrom="paragraph">
              <wp:posOffset>3907155</wp:posOffset>
            </wp:positionV>
            <wp:extent cx="6594475" cy="3733800"/>
            <wp:effectExtent l="0" t="0" r="0" b="0"/>
            <wp:wrapTight wrapText="bothSides">
              <wp:wrapPolygon edited="0">
                <wp:start x="0" y="0"/>
                <wp:lineTo x="0" y="21490"/>
                <wp:lineTo x="19343" y="21490"/>
                <wp:lineTo x="19343" y="21159"/>
                <wp:lineTo x="21465" y="19727"/>
                <wp:lineTo x="21527" y="19506"/>
                <wp:lineTo x="21527" y="15869"/>
                <wp:lineTo x="21215" y="15869"/>
                <wp:lineTo x="21527" y="15318"/>
                <wp:lineTo x="21527" y="12894"/>
                <wp:lineTo x="21465" y="12784"/>
                <wp:lineTo x="20529" y="12343"/>
                <wp:lineTo x="21527" y="12343"/>
                <wp:lineTo x="21527" y="2314"/>
                <wp:lineTo x="13416" y="1763"/>
                <wp:lineTo x="21527" y="1543"/>
                <wp:lineTo x="21527" y="0"/>
                <wp:lineTo x="0" y="0"/>
              </wp:wrapPolygon>
            </wp:wrapTight>
            <wp:docPr id="78561398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594475" cy="37338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3E60A1" w14:textId="2D33294F" w:rsidR="00BD61A5" w:rsidRDefault="00BD61A5" w:rsidP="00C971B7"/>
    <w:p w14:paraId="7D296476" w14:textId="77777777" w:rsidR="00BD61A5" w:rsidRDefault="00BD61A5" w:rsidP="00C971B7"/>
    <w:p w14:paraId="24DE0A8A" w14:textId="77777777" w:rsidR="00A605B9" w:rsidRDefault="00A605B9" w:rsidP="00C971B7"/>
    <w:p w14:paraId="41EFEBC9" w14:textId="77777777" w:rsidR="00A605B9" w:rsidRDefault="00A605B9" w:rsidP="00C971B7"/>
    <w:p w14:paraId="148F8F12" w14:textId="77777777" w:rsidR="00A605B9" w:rsidRDefault="00A605B9" w:rsidP="00C971B7"/>
    <w:p w14:paraId="0F0A727A" w14:textId="6E9B9C49" w:rsidR="00A605B9" w:rsidRDefault="00A605B9" w:rsidP="00C971B7">
      <w:r w:rsidRPr="00A605B9">
        <w:lastRenderedPageBreak/>
        <w:drawing>
          <wp:anchor distT="0" distB="0" distL="114300" distR="114300" simplePos="0" relativeHeight="251701248" behindDoc="1" locked="0" layoutInCell="1" allowOverlap="1" wp14:anchorId="651DF00F" wp14:editId="0B7D91EB">
            <wp:simplePos x="0" y="0"/>
            <wp:positionH relativeFrom="column">
              <wp:posOffset>-662305</wp:posOffset>
            </wp:positionH>
            <wp:positionV relativeFrom="paragraph">
              <wp:posOffset>260985</wp:posOffset>
            </wp:positionV>
            <wp:extent cx="7027545" cy="2762250"/>
            <wp:effectExtent l="0" t="0" r="1905" b="0"/>
            <wp:wrapTight wrapText="bothSides">
              <wp:wrapPolygon edited="0">
                <wp:start x="0" y="0"/>
                <wp:lineTo x="0" y="21451"/>
                <wp:lineTo x="19849" y="21451"/>
                <wp:lineTo x="21547" y="19663"/>
                <wp:lineTo x="21547" y="2383"/>
                <wp:lineTo x="17332" y="2383"/>
                <wp:lineTo x="21547" y="1490"/>
                <wp:lineTo x="21547" y="0"/>
                <wp:lineTo x="0" y="0"/>
              </wp:wrapPolygon>
            </wp:wrapTight>
            <wp:docPr id="677785933"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7027545" cy="27622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70B042" w14:textId="015E38F4" w:rsidR="00A605B9" w:rsidRDefault="00BB0EDE" w:rsidP="00C971B7">
      <w:r w:rsidRPr="00BB0EDE">
        <w:drawing>
          <wp:anchor distT="0" distB="0" distL="114300" distR="114300" simplePos="0" relativeHeight="251702272" behindDoc="1" locked="0" layoutInCell="1" allowOverlap="1" wp14:anchorId="4CC84A71" wp14:editId="0BA517CC">
            <wp:simplePos x="0" y="0"/>
            <wp:positionH relativeFrom="column">
              <wp:posOffset>-614680</wp:posOffset>
            </wp:positionH>
            <wp:positionV relativeFrom="paragraph">
              <wp:posOffset>3030220</wp:posOffset>
            </wp:positionV>
            <wp:extent cx="6834505" cy="2695575"/>
            <wp:effectExtent l="0" t="0" r="4445" b="9525"/>
            <wp:wrapTight wrapText="bothSides">
              <wp:wrapPolygon edited="0">
                <wp:start x="0" y="0"/>
                <wp:lineTo x="0" y="21524"/>
                <wp:lineTo x="20049" y="21524"/>
                <wp:lineTo x="21494" y="19845"/>
                <wp:lineTo x="21554" y="19539"/>
                <wp:lineTo x="21554" y="0"/>
                <wp:lineTo x="0" y="0"/>
              </wp:wrapPolygon>
            </wp:wrapTight>
            <wp:docPr id="95908596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834505" cy="26955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778FAE" w14:textId="11583E64" w:rsidR="00A605B9" w:rsidRDefault="00A605B9" w:rsidP="00C971B7"/>
    <w:p w14:paraId="00909609" w14:textId="77777777" w:rsidR="00A605B9" w:rsidRDefault="00A605B9" w:rsidP="00C971B7"/>
    <w:p w14:paraId="3F3D2897" w14:textId="77777777" w:rsidR="00A605B9" w:rsidRDefault="00A605B9" w:rsidP="00C971B7"/>
    <w:p w14:paraId="752A88D9" w14:textId="77777777" w:rsidR="00267AEF" w:rsidRDefault="00267AEF" w:rsidP="00C971B7"/>
    <w:p w14:paraId="47E4FC6A" w14:textId="77777777" w:rsidR="00267AEF" w:rsidRDefault="00267AEF" w:rsidP="00C971B7"/>
    <w:p w14:paraId="3BF23F65" w14:textId="77777777" w:rsidR="00267AEF" w:rsidRDefault="00267AEF" w:rsidP="00C971B7"/>
    <w:p w14:paraId="0519E537" w14:textId="77777777" w:rsidR="00267AEF" w:rsidRDefault="00267AEF" w:rsidP="00C971B7"/>
    <w:p w14:paraId="05593189" w14:textId="77777777" w:rsidR="00267AEF" w:rsidRDefault="00267AEF" w:rsidP="00C971B7"/>
    <w:p w14:paraId="024431DD" w14:textId="77777777" w:rsidR="00267AEF" w:rsidRDefault="00267AEF" w:rsidP="00C971B7"/>
    <w:p w14:paraId="7381738F" w14:textId="77777777" w:rsidR="00267AEF" w:rsidRDefault="00267AEF" w:rsidP="00C971B7"/>
    <w:p w14:paraId="20B7E2D2" w14:textId="77777777" w:rsidR="00267AEF" w:rsidRDefault="00267AEF" w:rsidP="00C971B7"/>
    <w:p w14:paraId="1C9AF64B" w14:textId="77777777" w:rsidR="00267AEF" w:rsidRDefault="00267AEF" w:rsidP="00C971B7"/>
    <w:p w14:paraId="6C4A4CC2" w14:textId="2396CA22" w:rsidR="00267AEF" w:rsidRDefault="00E5612E" w:rsidP="00C971B7">
      <w:r w:rsidRPr="00E5612E">
        <w:lastRenderedPageBreak/>
        <w:drawing>
          <wp:anchor distT="0" distB="0" distL="114300" distR="114300" simplePos="0" relativeHeight="251704320" behindDoc="1" locked="0" layoutInCell="1" allowOverlap="1" wp14:anchorId="6E925D29" wp14:editId="42EECEC1">
            <wp:simplePos x="0" y="0"/>
            <wp:positionH relativeFrom="column">
              <wp:posOffset>-519430</wp:posOffset>
            </wp:positionH>
            <wp:positionV relativeFrom="paragraph">
              <wp:posOffset>3908425</wp:posOffset>
            </wp:positionV>
            <wp:extent cx="6892925" cy="3095625"/>
            <wp:effectExtent l="0" t="0" r="3175" b="9525"/>
            <wp:wrapTight wrapText="bothSides">
              <wp:wrapPolygon edited="0">
                <wp:start x="0" y="0"/>
                <wp:lineTo x="0" y="21534"/>
                <wp:lineTo x="19879" y="21534"/>
                <wp:lineTo x="19879" y="21268"/>
                <wp:lineTo x="21550" y="20071"/>
                <wp:lineTo x="21550" y="0"/>
                <wp:lineTo x="0" y="0"/>
              </wp:wrapPolygon>
            </wp:wrapTight>
            <wp:docPr id="1518122815"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6892925" cy="3095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67AEF" w:rsidRPr="00267AEF">
        <w:drawing>
          <wp:anchor distT="0" distB="0" distL="114300" distR="114300" simplePos="0" relativeHeight="251703296" behindDoc="1" locked="0" layoutInCell="1" allowOverlap="1" wp14:anchorId="6B1185A1" wp14:editId="6BB2FD6D">
            <wp:simplePos x="0" y="0"/>
            <wp:positionH relativeFrom="column">
              <wp:posOffset>-548005</wp:posOffset>
            </wp:positionH>
            <wp:positionV relativeFrom="paragraph">
              <wp:posOffset>3810</wp:posOffset>
            </wp:positionV>
            <wp:extent cx="6886575" cy="3524250"/>
            <wp:effectExtent l="0" t="0" r="9525" b="0"/>
            <wp:wrapTight wrapText="bothSides">
              <wp:wrapPolygon edited="0">
                <wp:start x="0" y="0"/>
                <wp:lineTo x="0" y="21483"/>
                <wp:lineTo x="19598" y="21483"/>
                <wp:lineTo x="19598" y="20549"/>
                <wp:lineTo x="21570" y="19732"/>
                <wp:lineTo x="21570" y="6071"/>
                <wp:lineTo x="20674" y="5604"/>
                <wp:lineTo x="21510" y="5604"/>
                <wp:lineTo x="21570" y="5488"/>
                <wp:lineTo x="21570" y="2335"/>
                <wp:lineTo x="13802" y="1868"/>
                <wp:lineTo x="21570" y="1518"/>
                <wp:lineTo x="21570" y="0"/>
                <wp:lineTo x="0" y="0"/>
              </wp:wrapPolygon>
            </wp:wrapTight>
            <wp:docPr id="516717522"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6886575" cy="35242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AD26EE0" w14:textId="0E2103AD" w:rsidR="00267AEF" w:rsidRDefault="00267AEF" w:rsidP="00C971B7"/>
    <w:p w14:paraId="099E9F8A" w14:textId="77777777" w:rsidR="00267AEF" w:rsidRDefault="00267AEF" w:rsidP="00C971B7"/>
    <w:p w14:paraId="396B5A3D" w14:textId="77777777" w:rsidR="00E5612E" w:rsidRDefault="00E5612E" w:rsidP="00C971B7"/>
    <w:p w14:paraId="620AC8D3" w14:textId="77777777" w:rsidR="00E5612E" w:rsidRDefault="00E5612E" w:rsidP="00C971B7"/>
    <w:p w14:paraId="40A8A03C" w14:textId="77777777" w:rsidR="00E5612E" w:rsidRDefault="00E5612E" w:rsidP="00C971B7"/>
    <w:p w14:paraId="4F595E5B" w14:textId="77777777" w:rsidR="00E5612E" w:rsidRDefault="00E5612E" w:rsidP="00C971B7"/>
    <w:p w14:paraId="4D65109A" w14:textId="77777777" w:rsidR="00E5612E" w:rsidRDefault="00E5612E" w:rsidP="00C971B7"/>
    <w:p w14:paraId="208C374B" w14:textId="77777777" w:rsidR="00E5612E" w:rsidRDefault="00E5612E" w:rsidP="00C971B7"/>
    <w:p w14:paraId="1E8E4E77" w14:textId="60D64C84" w:rsidR="00E5612E" w:rsidRDefault="00276A9A" w:rsidP="00C971B7">
      <w:r>
        <w:lastRenderedPageBreak/>
        <w:t>Manual Testing:</w:t>
      </w:r>
    </w:p>
    <w:p w14:paraId="4570CB0F" w14:textId="41A4D84B" w:rsidR="00276A9A" w:rsidRDefault="00276A9A" w:rsidP="00C971B7">
      <w:r w:rsidRPr="00276A9A">
        <w:drawing>
          <wp:anchor distT="0" distB="0" distL="114300" distR="114300" simplePos="0" relativeHeight="251705344" behindDoc="1" locked="0" layoutInCell="1" allowOverlap="1" wp14:anchorId="56E1ED08" wp14:editId="1D8AD3D3">
            <wp:simplePos x="0" y="0"/>
            <wp:positionH relativeFrom="column">
              <wp:posOffset>-719455</wp:posOffset>
            </wp:positionH>
            <wp:positionV relativeFrom="paragraph">
              <wp:posOffset>259080</wp:posOffset>
            </wp:positionV>
            <wp:extent cx="7163435" cy="5505450"/>
            <wp:effectExtent l="0" t="0" r="0" b="0"/>
            <wp:wrapTight wrapText="bothSides">
              <wp:wrapPolygon edited="0">
                <wp:start x="0" y="0"/>
                <wp:lineTo x="0" y="21525"/>
                <wp:lineTo x="19875" y="21525"/>
                <wp:lineTo x="21541" y="20404"/>
                <wp:lineTo x="21541" y="19433"/>
                <wp:lineTo x="19875" y="19134"/>
                <wp:lineTo x="21541" y="18386"/>
                <wp:lineTo x="21541" y="17415"/>
                <wp:lineTo x="19875" y="16742"/>
                <wp:lineTo x="21541" y="16368"/>
                <wp:lineTo x="21541" y="13453"/>
                <wp:lineTo x="19875" y="13154"/>
                <wp:lineTo x="21541" y="12407"/>
                <wp:lineTo x="21541" y="1570"/>
                <wp:lineTo x="13671" y="1196"/>
                <wp:lineTo x="21541" y="972"/>
                <wp:lineTo x="21541" y="0"/>
                <wp:lineTo x="0" y="0"/>
              </wp:wrapPolygon>
            </wp:wrapTight>
            <wp:docPr id="362058211"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7163435" cy="55054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B55C12" w14:textId="72BC6CBF" w:rsidR="00267AEF" w:rsidRDefault="00267AEF" w:rsidP="00C971B7"/>
    <w:p w14:paraId="180E3096" w14:textId="77777777" w:rsidR="00267AEF" w:rsidRDefault="00267AEF" w:rsidP="00C971B7"/>
    <w:p w14:paraId="60151F72" w14:textId="77777777" w:rsidR="00A605B9" w:rsidRDefault="00A605B9" w:rsidP="00C971B7"/>
    <w:p w14:paraId="2E6592E6" w14:textId="77777777" w:rsidR="00276A9A" w:rsidRDefault="00276A9A" w:rsidP="00C971B7"/>
    <w:p w14:paraId="61DFE774" w14:textId="77777777" w:rsidR="00276A9A" w:rsidRDefault="00276A9A" w:rsidP="00C971B7"/>
    <w:p w14:paraId="72EAE9F9" w14:textId="77777777" w:rsidR="00276A9A" w:rsidRDefault="00276A9A" w:rsidP="00C971B7"/>
    <w:p w14:paraId="6FC3D42E" w14:textId="77777777" w:rsidR="00276A9A" w:rsidRDefault="00276A9A" w:rsidP="00C971B7"/>
    <w:p w14:paraId="6225F1C1" w14:textId="77777777" w:rsidR="00276A9A" w:rsidRDefault="00276A9A" w:rsidP="00C971B7"/>
    <w:p w14:paraId="12441EEC" w14:textId="77777777" w:rsidR="00276A9A" w:rsidRDefault="00276A9A" w:rsidP="00C971B7"/>
    <w:p w14:paraId="2353718A" w14:textId="77777777" w:rsidR="00276A9A" w:rsidRDefault="00276A9A" w:rsidP="00C971B7"/>
    <w:p w14:paraId="12F9AD0F" w14:textId="77777777" w:rsidR="00276A9A" w:rsidRDefault="00276A9A" w:rsidP="00C971B7"/>
    <w:p w14:paraId="77265F6D" w14:textId="77777777" w:rsidR="00276A9A" w:rsidRDefault="00276A9A" w:rsidP="00C971B7"/>
    <w:p w14:paraId="67BE9613" w14:textId="5D9905A2" w:rsidR="00246D2F" w:rsidRDefault="00246D2F" w:rsidP="00C971B7">
      <w:r w:rsidRPr="00246D2F">
        <w:lastRenderedPageBreak/>
        <w:drawing>
          <wp:anchor distT="0" distB="0" distL="114300" distR="114300" simplePos="0" relativeHeight="251707392" behindDoc="1" locked="0" layoutInCell="1" allowOverlap="1" wp14:anchorId="17B23BFE" wp14:editId="58DA42CE">
            <wp:simplePos x="0" y="0"/>
            <wp:positionH relativeFrom="column">
              <wp:posOffset>-576580</wp:posOffset>
            </wp:positionH>
            <wp:positionV relativeFrom="paragraph">
              <wp:posOffset>4776470</wp:posOffset>
            </wp:positionV>
            <wp:extent cx="6906260" cy="3835400"/>
            <wp:effectExtent l="0" t="0" r="8890" b="0"/>
            <wp:wrapTight wrapText="bothSides">
              <wp:wrapPolygon edited="0">
                <wp:start x="0" y="0"/>
                <wp:lineTo x="0" y="21457"/>
                <wp:lineTo x="19900" y="21457"/>
                <wp:lineTo x="19900" y="20599"/>
                <wp:lineTo x="21568" y="19848"/>
                <wp:lineTo x="21568" y="18668"/>
                <wp:lineTo x="19900" y="17166"/>
                <wp:lineTo x="21568" y="17166"/>
                <wp:lineTo x="21568" y="15878"/>
                <wp:lineTo x="20675" y="15449"/>
                <wp:lineTo x="21509" y="15449"/>
                <wp:lineTo x="21568" y="15342"/>
                <wp:lineTo x="21568" y="2146"/>
                <wp:lineTo x="13704" y="1717"/>
                <wp:lineTo x="21568" y="1395"/>
                <wp:lineTo x="21568" y="0"/>
                <wp:lineTo x="0" y="0"/>
              </wp:wrapPolygon>
            </wp:wrapTight>
            <wp:docPr id="1079330865"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6906260" cy="38354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246D2F">
        <w:drawing>
          <wp:anchor distT="0" distB="0" distL="114300" distR="114300" simplePos="0" relativeHeight="251706368" behindDoc="1" locked="0" layoutInCell="1" allowOverlap="1" wp14:anchorId="21491C1F" wp14:editId="3DF8FAA2">
            <wp:simplePos x="0" y="0"/>
            <wp:positionH relativeFrom="column">
              <wp:posOffset>-576580</wp:posOffset>
            </wp:positionH>
            <wp:positionV relativeFrom="paragraph">
              <wp:posOffset>259715</wp:posOffset>
            </wp:positionV>
            <wp:extent cx="6901815" cy="4324350"/>
            <wp:effectExtent l="0" t="0" r="0" b="0"/>
            <wp:wrapTight wrapText="bothSides">
              <wp:wrapPolygon edited="0">
                <wp:start x="0" y="0"/>
                <wp:lineTo x="0" y="21505"/>
                <wp:lineTo x="19853" y="21505"/>
                <wp:lineTo x="19853" y="21315"/>
                <wp:lineTo x="21522" y="20078"/>
                <wp:lineTo x="21522" y="18936"/>
                <wp:lineTo x="19853" y="18270"/>
                <wp:lineTo x="21522" y="17699"/>
                <wp:lineTo x="21522" y="16557"/>
                <wp:lineTo x="19853" y="15225"/>
                <wp:lineTo x="21463" y="15225"/>
                <wp:lineTo x="21522" y="15130"/>
                <wp:lineTo x="21522" y="1903"/>
                <wp:lineTo x="13712" y="1522"/>
                <wp:lineTo x="21522" y="1237"/>
                <wp:lineTo x="21522" y="0"/>
                <wp:lineTo x="0" y="0"/>
              </wp:wrapPolygon>
            </wp:wrapTight>
            <wp:docPr id="54986406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6901815" cy="43243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A961912" w14:textId="2E1584E4" w:rsidR="00246D2F" w:rsidRDefault="00246D2F" w:rsidP="00C971B7"/>
    <w:p w14:paraId="562E1408" w14:textId="2EA7273C" w:rsidR="00246D2F" w:rsidRDefault="00246D2F" w:rsidP="00C971B7"/>
    <w:p w14:paraId="2B87817B" w14:textId="38DE366C" w:rsidR="00246D2F" w:rsidRDefault="00364FC0" w:rsidP="00C971B7">
      <w:r w:rsidRPr="00364FC0">
        <w:lastRenderedPageBreak/>
        <w:drawing>
          <wp:anchor distT="0" distB="0" distL="114300" distR="114300" simplePos="0" relativeHeight="251708416" behindDoc="1" locked="0" layoutInCell="1" allowOverlap="1" wp14:anchorId="06D39767" wp14:editId="36107CC2">
            <wp:simplePos x="0" y="0"/>
            <wp:positionH relativeFrom="column">
              <wp:posOffset>-453390</wp:posOffset>
            </wp:positionH>
            <wp:positionV relativeFrom="paragraph">
              <wp:posOffset>260985</wp:posOffset>
            </wp:positionV>
            <wp:extent cx="6722110" cy="3314700"/>
            <wp:effectExtent l="0" t="0" r="2540" b="0"/>
            <wp:wrapTight wrapText="bothSides">
              <wp:wrapPolygon edited="0">
                <wp:start x="0" y="0"/>
                <wp:lineTo x="0" y="21476"/>
                <wp:lineTo x="20078" y="21476"/>
                <wp:lineTo x="20078" y="19862"/>
                <wp:lineTo x="21547" y="19862"/>
                <wp:lineTo x="21547" y="18621"/>
                <wp:lineTo x="20078" y="17876"/>
                <wp:lineTo x="20874" y="17876"/>
                <wp:lineTo x="21547" y="17007"/>
                <wp:lineTo x="21547" y="2110"/>
                <wp:lineTo x="17997" y="1986"/>
                <wp:lineTo x="21547" y="1366"/>
                <wp:lineTo x="21547" y="0"/>
                <wp:lineTo x="0" y="0"/>
              </wp:wrapPolygon>
            </wp:wrapTight>
            <wp:docPr id="769918943"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6722110" cy="3314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FE5948" w14:textId="5654AA2E" w:rsidR="00246D2F" w:rsidRDefault="00364FC0" w:rsidP="00C971B7">
      <w:r w:rsidRPr="00364FC0">
        <w:drawing>
          <wp:anchor distT="0" distB="0" distL="114300" distR="114300" simplePos="0" relativeHeight="251709440" behindDoc="1" locked="0" layoutInCell="1" allowOverlap="1" wp14:anchorId="1B660C37" wp14:editId="00F53B41">
            <wp:simplePos x="0" y="0"/>
            <wp:positionH relativeFrom="column">
              <wp:posOffset>-610235</wp:posOffset>
            </wp:positionH>
            <wp:positionV relativeFrom="paragraph">
              <wp:posOffset>3621405</wp:posOffset>
            </wp:positionV>
            <wp:extent cx="6993890" cy="4772025"/>
            <wp:effectExtent l="0" t="0" r="0" b="9525"/>
            <wp:wrapTight wrapText="bothSides">
              <wp:wrapPolygon edited="0">
                <wp:start x="0" y="0"/>
                <wp:lineTo x="0" y="21557"/>
                <wp:lineTo x="20062" y="21557"/>
                <wp:lineTo x="20062" y="20695"/>
                <wp:lineTo x="21533" y="20436"/>
                <wp:lineTo x="21533" y="19487"/>
                <wp:lineTo x="20533" y="19315"/>
                <wp:lineTo x="21533" y="18366"/>
                <wp:lineTo x="21533" y="17590"/>
                <wp:lineTo x="21121" y="17246"/>
                <wp:lineTo x="20062" y="16556"/>
                <wp:lineTo x="21533" y="16469"/>
                <wp:lineTo x="21533" y="15435"/>
                <wp:lineTo x="20062" y="15176"/>
                <wp:lineTo x="21533" y="14486"/>
                <wp:lineTo x="21533" y="13538"/>
                <wp:lineTo x="20062" y="12417"/>
                <wp:lineTo x="21533" y="12417"/>
                <wp:lineTo x="21533" y="1552"/>
                <wp:lineTo x="19298" y="1380"/>
                <wp:lineTo x="21533" y="1035"/>
                <wp:lineTo x="21533" y="0"/>
                <wp:lineTo x="0" y="0"/>
              </wp:wrapPolygon>
            </wp:wrapTight>
            <wp:docPr id="121305923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6993890" cy="47720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B94D29A" w14:textId="3E36C5F2" w:rsidR="00246D2F" w:rsidRDefault="00246D2F" w:rsidP="00C971B7"/>
    <w:p w14:paraId="7EFE8612" w14:textId="77777777" w:rsidR="00246D2F" w:rsidRDefault="00246D2F" w:rsidP="00C971B7"/>
    <w:p w14:paraId="5C7E713C" w14:textId="77777777" w:rsidR="00246D2F" w:rsidRDefault="00246D2F" w:rsidP="00C971B7"/>
    <w:p w14:paraId="78BB028E" w14:textId="00D264C4" w:rsidR="007A6A77" w:rsidRDefault="007A6A77" w:rsidP="007A6A77">
      <w:pPr>
        <w:pStyle w:val="ListParagraph"/>
        <w:numPr>
          <w:ilvl w:val="3"/>
          <w:numId w:val="1"/>
        </w:numPr>
      </w:pPr>
      <w:r>
        <w:t>External Code:</w:t>
      </w:r>
    </w:p>
    <w:p w14:paraId="7ACE4F0F" w14:textId="15B5C108" w:rsidR="00246D2F" w:rsidRDefault="00EA7CD4" w:rsidP="00C971B7">
      <w:r>
        <w:t>Realtime_PyAudio_FFT</w:t>
      </w:r>
      <w:r w:rsidR="00B86AA4">
        <w:t>:</w:t>
      </w:r>
    </w:p>
    <w:p w14:paraId="1624F793" w14:textId="45AF7284" w:rsidR="00E625E3" w:rsidRDefault="00E625E3" w:rsidP="00C971B7">
      <w:r>
        <w:t>Original found at:</w:t>
      </w:r>
    </w:p>
    <w:p w14:paraId="17FBF1C2" w14:textId="0DB13670" w:rsidR="00E625E3" w:rsidRDefault="00E625E3" w:rsidP="00C971B7">
      <w:r w:rsidRPr="00E625E3">
        <w:t>https://github.com/aiXander/Realtime_PyAudio_FFT</w:t>
      </w:r>
    </w:p>
    <w:p w14:paraId="1C6B459B" w14:textId="14DD9DE0" w:rsidR="00E625E3" w:rsidRDefault="00E625E3" w:rsidP="009B28DC">
      <w:r>
        <w:t>Modifications specific to this project can be found at:</w:t>
      </w:r>
    </w:p>
    <w:p w14:paraId="7AFA95FE" w14:textId="1AA17471" w:rsidR="00E625E3" w:rsidRDefault="00BB1162" w:rsidP="009B28DC">
      <w:hyperlink r:id="rId81" w:history="1">
        <w:r w:rsidRPr="00961979">
          <w:rPr>
            <w:rStyle w:val="Hyperlink"/>
          </w:rPr>
          <w:t>https://github.com/RyanMcClean/Realtime_PyAudio_FFT</w:t>
        </w:r>
      </w:hyperlink>
    </w:p>
    <w:p w14:paraId="0D1C20BB" w14:textId="5CE74B58" w:rsidR="00BB1162" w:rsidRDefault="0013062E" w:rsidP="009B28DC">
      <w:r>
        <w:t xml:space="preserve">Beyond this all other code is either from libraries used (like Django), or self-generated, with </w:t>
      </w:r>
      <w:r w:rsidR="00F51A40">
        <w:t>sources for ideas referenced in this report.</w:t>
      </w:r>
    </w:p>
    <w:p w14:paraId="380A7A80" w14:textId="77777777" w:rsidR="00F44441" w:rsidRDefault="00F44441" w:rsidP="00C971B7"/>
    <w:p w14:paraId="7960CB77" w14:textId="77777777" w:rsidR="00F44441" w:rsidRDefault="00F44441" w:rsidP="00C971B7"/>
    <w:p w14:paraId="3DD65A37" w14:textId="77777777" w:rsidR="00F44441" w:rsidRDefault="00F44441" w:rsidP="00C971B7"/>
    <w:p w14:paraId="04498E22" w14:textId="77777777" w:rsidR="00F44441" w:rsidRDefault="00F44441" w:rsidP="00C971B7"/>
    <w:p w14:paraId="31A6BBD6" w14:textId="77777777" w:rsidR="00F44441" w:rsidRDefault="00F44441" w:rsidP="00C971B7"/>
    <w:p w14:paraId="3CE707F8" w14:textId="77777777" w:rsidR="00F44441" w:rsidRDefault="00F44441" w:rsidP="00C971B7"/>
    <w:p w14:paraId="0001BF2B" w14:textId="77777777" w:rsidR="00F44441" w:rsidRDefault="00F44441" w:rsidP="00C971B7"/>
    <w:p w14:paraId="158311A5" w14:textId="77777777" w:rsidR="00F44441" w:rsidRDefault="00F44441" w:rsidP="00C971B7"/>
    <w:p w14:paraId="0638F3E3" w14:textId="70737CDB" w:rsidR="007A6A77" w:rsidRDefault="007A6A77" w:rsidP="00C971B7"/>
    <w:sectPr w:rsidR="007A6A77" w:rsidSect="004500E1">
      <w:headerReference w:type="default" r:id="rId82"/>
      <w:footerReference w:type="default" r:id="rId8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47E3EE" w14:textId="77777777" w:rsidR="0024202D" w:rsidRDefault="0024202D" w:rsidP="00175125">
      <w:pPr>
        <w:spacing w:after="0" w:line="240" w:lineRule="auto"/>
      </w:pPr>
      <w:r>
        <w:separator/>
      </w:r>
    </w:p>
  </w:endnote>
  <w:endnote w:type="continuationSeparator" w:id="0">
    <w:p w14:paraId="6EDEF6AC" w14:textId="77777777" w:rsidR="0024202D" w:rsidRDefault="0024202D" w:rsidP="00175125">
      <w:pPr>
        <w:spacing w:after="0" w:line="240" w:lineRule="auto"/>
      </w:pPr>
      <w:r>
        <w:continuationSeparator/>
      </w:r>
    </w:p>
  </w:endnote>
  <w:endnote w:type="continuationNotice" w:id="1">
    <w:p w14:paraId="6CA761BF" w14:textId="77777777" w:rsidR="0024202D" w:rsidRDefault="002420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05926956"/>
      <w:docPartObj>
        <w:docPartGallery w:val="Page Numbers (Bottom of Page)"/>
        <w:docPartUnique/>
      </w:docPartObj>
    </w:sdtPr>
    <w:sdtEndPr>
      <w:rPr>
        <w:noProof/>
      </w:rPr>
    </w:sdtEndPr>
    <w:sdtContent>
      <w:p w14:paraId="4460A73D" w14:textId="2CBFE730" w:rsidR="00292C56" w:rsidRDefault="00292C5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72345F" w14:textId="77777777" w:rsidR="00B531C8" w:rsidRDefault="00B531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06F8C9" w14:textId="77777777" w:rsidR="0024202D" w:rsidRDefault="0024202D" w:rsidP="00175125">
      <w:pPr>
        <w:spacing w:after="0" w:line="240" w:lineRule="auto"/>
      </w:pPr>
      <w:r>
        <w:separator/>
      </w:r>
    </w:p>
  </w:footnote>
  <w:footnote w:type="continuationSeparator" w:id="0">
    <w:p w14:paraId="2CB20A89" w14:textId="77777777" w:rsidR="0024202D" w:rsidRDefault="0024202D" w:rsidP="00175125">
      <w:pPr>
        <w:spacing w:after="0" w:line="240" w:lineRule="auto"/>
      </w:pPr>
      <w:r>
        <w:continuationSeparator/>
      </w:r>
    </w:p>
  </w:footnote>
  <w:footnote w:type="continuationNotice" w:id="1">
    <w:p w14:paraId="6A2F6555" w14:textId="77777777" w:rsidR="0024202D" w:rsidRDefault="0024202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3180AC" w14:textId="233B87AD" w:rsidR="00175125" w:rsidRDefault="006F4432">
    <w:pPr>
      <w:pStyle w:val="Header"/>
    </w:pPr>
    <w:r>
      <w:t>CSC7058</w:t>
    </w:r>
    <w:r w:rsidR="003270C4">
      <w:t xml:space="preserve"> </w:t>
    </w:r>
    <w:r>
      <w:t xml:space="preserve"> – </w:t>
    </w:r>
    <w:r w:rsidR="003270C4">
      <w:t xml:space="preserve"> </w:t>
    </w:r>
    <w:r>
      <w:t>Ryan Urquhart - 4009911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733DC"/>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07C4265D"/>
    <w:multiLevelType w:val="multilevel"/>
    <w:tmpl w:val="09AED77E"/>
    <w:lvl w:ilvl="0">
      <w:start w:val="2"/>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ADE7809"/>
    <w:multiLevelType w:val="hybridMultilevel"/>
    <w:tmpl w:val="793EA73C"/>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65127C9"/>
    <w:multiLevelType w:val="hybridMultilevel"/>
    <w:tmpl w:val="8524609E"/>
    <w:lvl w:ilvl="0" w:tplc="CD84F1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57A492A"/>
    <w:multiLevelType w:val="hybridMultilevel"/>
    <w:tmpl w:val="285A68CA"/>
    <w:lvl w:ilvl="0" w:tplc="2A14931C">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79756E"/>
    <w:multiLevelType w:val="multilevel"/>
    <w:tmpl w:val="A866DE9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FB84076"/>
    <w:multiLevelType w:val="hybridMultilevel"/>
    <w:tmpl w:val="81120C70"/>
    <w:lvl w:ilvl="0" w:tplc="E04671B4">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E2D5625"/>
    <w:multiLevelType w:val="hybridMultilevel"/>
    <w:tmpl w:val="3AEAB0A8"/>
    <w:lvl w:ilvl="0" w:tplc="A386CDB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19A58CE"/>
    <w:multiLevelType w:val="hybridMultilevel"/>
    <w:tmpl w:val="44F0364A"/>
    <w:lvl w:ilvl="0" w:tplc="FFFFFFFF">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52747E8A"/>
    <w:multiLevelType w:val="hybridMultilevel"/>
    <w:tmpl w:val="9196B270"/>
    <w:lvl w:ilvl="0" w:tplc="75F81616">
      <w:start w:val="1"/>
      <w:numFmt w:val="decimal"/>
      <w:lvlText w:val="%1."/>
      <w:lvlJc w:val="left"/>
      <w:pPr>
        <w:ind w:left="720" w:hanging="360"/>
      </w:pPr>
      <w:rPr>
        <w:rFonts w:hint="default"/>
        <w:sz w:val="4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5530BEA"/>
    <w:multiLevelType w:val="hybridMultilevel"/>
    <w:tmpl w:val="206657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F3D7EEA"/>
    <w:multiLevelType w:val="hybridMultilevel"/>
    <w:tmpl w:val="2066578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05603C8"/>
    <w:multiLevelType w:val="hybridMultilevel"/>
    <w:tmpl w:val="9378C7F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1332CDE"/>
    <w:multiLevelType w:val="hybridMultilevel"/>
    <w:tmpl w:val="5792EE10"/>
    <w:lvl w:ilvl="0" w:tplc="1DFCD754">
      <w:numFmt w:val="bullet"/>
      <w:lvlText w:val="-"/>
      <w:lvlJc w:val="left"/>
      <w:pPr>
        <w:ind w:left="720" w:hanging="360"/>
      </w:pPr>
      <w:rPr>
        <w:rFonts w:ascii="Aptos Display" w:eastAsiaTheme="minorHAnsi" w:hAnsi="Aptos Display"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81074C"/>
    <w:multiLevelType w:val="hybridMultilevel"/>
    <w:tmpl w:val="3092B03A"/>
    <w:lvl w:ilvl="0" w:tplc="FFFFFFF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655F27CF"/>
    <w:multiLevelType w:val="hybridMultilevel"/>
    <w:tmpl w:val="D47295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100AFC"/>
    <w:multiLevelType w:val="hybridMultilevel"/>
    <w:tmpl w:val="22D2146C"/>
    <w:lvl w:ilvl="0" w:tplc="CA780E26">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7E2718B"/>
    <w:multiLevelType w:val="hybridMultilevel"/>
    <w:tmpl w:val="9378C7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41780508">
    <w:abstractNumId w:val="5"/>
  </w:num>
  <w:num w:numId="2" w16cid:durableId="793596890">
    <w:abstractNumId w:val="13"/>
  </w:num>
  <w:num w:numId="3" w16cid:durableId="249898880">
    <w:abstractNumId w:val="0"/>
  </w:num>
  <w:num w:numId="4" w16cid:durableId="857355924">
    <w:abstractNumId w:val="4"/>
  </w:num>
  <w:num w:numId="5" w16cid:durableId="1851676395">
    <w:abstractNumId w:val="9"/>
  </w:num>
  <w:num w:numId="6" w16cid:durableId="1138032774">
    <w:abstractNumId w:val="7"/>
  </w:num>
  <w:num w:numId="7" w16cid:durableId="1025911943">
    <w:abstractNumId w:val="16"/>
  </w:num>
  <w:num w:numId="8" w16cid:durableId="94256603">
    <w:abstractNumId w:val="12"/>
  </w:num>
  <w:num w:numId="9" w16cid:durableId="728647047">
    <w:abstractNumId w:val="10"/>
  </w:num>
  <w:num w:numId="10" w16cid:durableId="898127066">
    <w:abstractNumId w:val="11"/>
  </w:num>
  <w:num w:numId="11" w16cid:durableId="2081902574">
    <w:abstractNumId w:val="2"/>
  </w:num>
  <w:num w:numId="12" w16cid:durableId="616301512">
    <w:abstractNumId w:val="8"/>
  </w:num>
  <w:num w:numId="13" w16cid:durableId="570769537">
    <w:abstractNumId w:val="14"/>
  </w:num>
  <w:num w:numId="14" w16cid:durableId="775177146">
    <w:abstractNumId w:val="6"/>
  </w:num>
  <w:num w:numId="15" w16cid:durableId="463737863">
    <w:abstractNumId w:val="1"/>
  </w:num>
  <w:num w:numId="16" w16cid:durableId="2050300021">
    <w:abstractNumId w:val="3"/>
  </w:num>
  <w:num w:numId="17" w16cid:durableId="990643156">
    <w:abstractNumId w:val="17"/>
  </w:num>
  <w:num w:numId="18" w16cid:durableId="132975397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46CB"/>
    <w:rsid w:val="00001813"/>
    <w:rsid w:val="0000228D"/>
    <w:rsid w:val="0000321F"/>
    <w:rsid w:val="00004800"/>
    <w:rsid w:val="00005736"/>
    <w:rsid w:val="00006D12"/>
    <w:rsid w:val="00010123"/>
    <w:rsid w:val="000118DA"/>
    <w:rsid w:val="00011A79"/>
    <w:rsid w:val="000145A8"/>
    <w:rsid w:val="00014A07"/>
    <w:rsid w:val="0001562D"/>
    <w:rsid w:val="00020635"/>
    <w:rsid w:val="0002187C"/>
    <w:rsid w:val="00021CD5"/>
    <w:rsid w:val="00023147"/>
    <w:rsid w:val="00023156"/>
    <w:rsid w:val="00025332"/>
    <w:rsid w:val="00025AE9"/>
    <w:rsid w:val="000303BD"/>
    <w:rsid w:val="00031F00"/>
    <w:rsid w:val="00031F09"/>
    <w:rsid w:val="000326E0"/>
    <w:rsid w:val="0003353C"/>
    <w:rsid w:val="0003421B"/>
    <w:rsid w:val="000367C2"/>
    <w:rsid w:val="000372CF"/>
    <w:rsid w:val="00037A73"/>
    <w:rsid w:val="00040295"/>
    <w:rsid w:val="00040613"/>
    <w:rsid w:val="00040DD8"/>
    <w:rsid w:val="0004120C"/>
    <w:rsid w:val="000425FB"/>
    <w:rsid w:val="00043505"/>
    <w:rsid w:val="00044564"/>
    <w:rsid w:val="000472C1"/>
    <w:rsid w:val="0004761D"/>
    <w:rsid w:val="000476F2"/>
    <w:rsid w:val="00050512"/>
    <w:rsid w:val="0005089B"/>
    <w:rsid w:val="00051704"/>
    <w:rsid w:val="00052328"/>
    <w:rsid w:val="00055AF5"/>
    <w:rsid w:val="00056277"/>
    <w:rsid w:val="000573A2"/>
    <w:rsid w:val="00057C0B"/>
    <w:rsid w:val="000606F1"/>
    <w:rsid w:val="00060DAB"/>
    <w:rsid w:val="0006236A"/>
    <w:rsid w:val="000643BA"/>
    <w:rsid w:val="00065348"/>
    <w:rsid w:val="00065F9B"/>
    <w:rsid w:val="00070019"/>
    <w:rsid w:val="0007205F"/>
    <w:rsid w:val="000720F7"/>
    <w:rsid w:val="00073D35"/>
    <w:rsid w:val="00075983"/>
    <w:rsid w:val="0007650B"/>
    <w:rsid w:val="00080A56"/>
    <w:rsid w:val="00080AD2"/>
    <w:rsid w:val="00080DA3"/>
    <w:rsid w:val="0008191E"/>
    <w:rsid w:val="00082805"/>
    <w:rsid w:val="00083903"/>
    <w:rsid w:val="00083D84"/>
    <w:rsid w:val="00085A5E"/>
    <w:rsid w:val="00086D1D"/>
    <w:rsid w:val="00090379"/>
    <w:rsid w:val="00093AE4"/>
    <w:rsid w:val="000961E9"/>
    <w:rsid w:val="00097DBD"/>
    <w:rsid w:val="000A2D38"/>
    <w:rsid w:val="000A32C8"/>
    <w:rsid w:val="000A38B9"/>
    <w:rsid w:val="000A4695"/>
    <w:rsid w:val="000A534F"/>
    <w:rsid w:val="000A5C24"/>
    <w:rsid w:val="000A78AD"/>
    <w:rsid w:val="000B00BC"/>
    <w:rsid w:val="000B0EA3"/>
    <w:rsid w:val="000B1C07"/>
    <w:rsid w:val="000B2B07"/>
    <w:rsid w:val="000B3B95"/>
    <w:rsid w:val="000B5C87"/>
    <w:rsid w:val="000B7694"/>
    <w:rsid w:val="000C3378"/>
    <w:rsid w:val="000C380A"/>
    <w:rsid w:val="000C3FF8"/>
    <w:rsid w:val="000C4FC7"/>
    <w:rsid w:val="000C50CE"/>
    <w:rsid w:val="000C5682"/>
    <w:rsid w:val="000C59BF"/>
    <w:rsid w:val="000C5E6F"/>
    <w:rsid w:val="000C67E3"/>
    <w:rsid w:val="000C6D3D"/>
    <w:rsid w:val="000C7677"/>
    <w:rsid w:val="000C7E10"/>
    <w:rsid w:val="000D2A35"/>
    <w:rsid w:val="000D48BE"/>
    <w:rsid w:val="000D6FF1"/>
    <w:rsid w:val="000D72CF"/>
    <w:rsid w:val="000D75B2"/>
    <w:rsid w:val="000D7DEA"/>
    <w:rsid w:val="000E1893"/>
    <w:rsid w:val="000E3626"/>
    <w:rsid w:val="000E58A5"/>
    <w:rsid w:val="000E6B46"/>
    <w:rsid w:val="000E6EF7"/>
    <w:rsid w:val="000F014A"/>
    <w:rsid w:val="000F16FE"/>
    <w:rsid w:val="000F172F"/>
    <w:rsid w:val="000F1E71"/>
    <w:rsid w:val="000F2945"/>
    <w:rsid w:val="000F4211"/>
    <w:rsid w:val="000F5728"/>
    <w:rsid w:val="000F64F4"/>
    <w:rsid w:val="000F7B71"/>
    <w:rsid w:val="0010308B"/>
    <w:rsid w:val="00103D70"/>
    <w:rsid w:val="001043BB"/>
    <w:rsid w:val="00107AAE"/>
    <w:rsid w:val="00107DBA"/>
    <w:rsid w:val="00110CC9"/>
    <w:rsid w:val="00110EAA"/>
    <w:rsid w:val="00111C74"/>
    <w:rsid w:val="00112194"/>
    <w:rsid w:val="0011454D"/>
    <w:rsid w:val="00116DD0"/>
    <w:rsid w:val="001218A5"/>
    <w:rsid w:val="00123177"/>
    <w:rsid w:val="00126474"/>
    <w:rsid w:val="001266D3"/>
    <w:rsid w:val="0013062E"/>
    <w:rsid w:val="00131E3D"/>
    <w:rsid w:val="00132331"/>
    <w:rsid w:val="00133910"/>
    <w:rsid w:val="0013408D"/>
    <w:rsid w:val="00134238"/>
    <w:rsid w:val="00135E3F"/>
    <w:rsid w:val="001369BF"/>
    <w:rsid w:val="00137C3D"/>
    <w:rsid w:val="00140EFB"/>
    <w:rsid w:val="00141ABF"/>
    <w:rsid w:val="00142004"/>
    <w:rsid w:val="00146394"/>
    <w:rsid w:val="0014683A"/>
    <w:rsid w:val="00146921"/>
    <w:rsid w:val="00150122"/>
    <w:rsid w:val="001510B6"/>
    <w:rsid w:val="00151FD1"/>
    <w:rsid w:val="001529B5"/>
    <w:rsid w:val="00153056"/>
    <w:rsid w:val="00155428"/>
    <w:rsid w:val="00155614"/>
    <w:rsid w:val="00155A90"/>
    <w:rsid w:val="001570B4"/>
    <w:rsid w:val="00160168"/>
    <w:rsid w:val="00160916"/>
    <w:rsid w:val="00160C6F"/>
    <w:rsid w:val="00161786"/>
    <w:rsid w:val="00163CA8"/>
    <w:rsid w:val="00166EC4"/>
    <w:rsid w:val="00167A9E"/>
    <w:rsid w:val="001703BE"/>
    <w:rsid w:val="001726F7"/>
    <w:rsid w:val="00172AA2"/>
    <w:rsid w:val="00172DF9"/>
    <w:rsid w:val="001731B4"/>
    <w:rsid w:val="001740A3"/>
    <w:rsid w:val="00175125"/>
    <w:rsid w:val="001776E5"/>
    <w:rsid w:val="0018198F"/>
    <w:rsid w:val="001834B4"/>
    <w:rsid w:val="00184015"/>
    <w:rsid w:val="001844B1"/>
    <w:rsid w:val="001849AE"/>
    <w:rsid w:val="00184D33"/>
    <w:rsid w:val="0018763F"/>
    <w:rsid w:val="001908B7"/>
    <w:rsid w:val="00190E3D"/>
    <w:rsid w:val="00190E52"/>
    <w:rsid w:val="00191631"/>
    <w:rsid w:val="00191FAA"/>
    <w:rsid w:val="00192FA9"/>
    <w:rsid w:val="0019441A"/>
    <w:rsid w:val="00194B1C"/>
    <w:rsid w:val="00194B99"/>
    <w:rsid w:val="00194CFB"/>
    <w:rsid w:val="001950FD"/>
    <w:rsid w:val="00196868"/>
    <w:rsid w:val="001A01AB"/>
    <w:rsid w:val="001A0A03"/>
    <w:rsid w:val="001A0E46"/>
    <w:rsid w:val="001A141D"/>
    <w:rsid w:val="001A19D5"/>
    <w:rsid w:val="001A3858"/>
    <w:rsid w:val="001A4279"/>
    <w:rsid w:val="001A4395"/>
    <w:rsid w:val="001A6086"/>
    <w:rsid w:val="001A7857"/>
    <w:rsid w:val="001B1E14"/>
    <w:rsid w:val="001B2103"/>
    <w:rsid w:val="001B310A"/>
    <w:rsid w:val="001B361B"/>
    <w:rsid w:val="001B3F33"/>
    <w:rsid w:val="001B444A"/>
    <w:rsid w:val="001B4768"/>
    <w:rsid w:val="001B5175"/>
    <w:rsid w:val="001B7772"/>
    <w:rsid w:val="001B7C1C"/>
    <w:rsid w:val="001C06FB"/>
    <w:rsid w:val="001C29A0"/>
    <w:rsid w:val="001C3E0D"/>
    <w:rsid w:val="001C4A11"/>
    <w:rsid w:val="001C5AC4"/>
    <w:rsid w:val="001C7849"/>
    <w:rsid w:val="001C7B97"/>
    <w:rsid w:val="001C7BD8"/>
    <w:rsid w:val="001D0070"/>
    <w:rsid w:val="001D038D"/>
    <w:rsid w:val="001D05F8"/>
    <w:rsid w:val="001D0A76"/>
    <w:rsid w:val="001D0BF7"/>
    <w:rsid w:val="001D1D08"/>
    <w:rsid w:val="001D69B6"/>
    <w:rsid w:val="001D7C5E"/>
    <w:rsid w:val="001E0280"/>
    <w:rsid w:val="001E0377"/>
    <w:rsid w:val="001E0DF5"/>
    <w:rsid w:val="001E1979"/>
    <w:rsid w:val="001E2D99"/>
    <w:rsid w:val="001E4082"/>
    <w:rsid w:val="001E5008"/>
    <w:rsid w:val="001E66C0"/>
    <w:rsid w:val="001F0A25"/>
    <w:rsid w:val="001F11D9"/>
    <w:rsid w:val="001F25A6"/>
    <w:rsid w:val="001F2831"/>
    <w:rsid w:val="001F3400"/>
    <w:rsid w:val="001F43A9"/>
    <w:rsid w:val="001F4AED"/>
    <w:rsid w:val="001F7F70"/>
    <w:rsid w:val="002034DD"/>
    <w:rsid w:val="0020408A"/>
    <w:rsid w:val="00206707"/>
    <w:rsid w:val="00207E55"/>
    <w:rsid w:val="00211085"/>
    <w:rsid w:val="00215191"/>
    <w:rsid w:val="00215C96"/>
    <w:rsid w:val="00216317"/>
    <w:rsid w:val="0021754A"/>
    <w:rsid w:val="00220D69"/>
    <w:rsid w:val="002214C0"/>
    <w:rsid w:val="00221C91"/>
    <w:rsid w:val="00222E23"/>
    <w:rsid w:val="002235E4"/>
    <w:rsid w:val="00223799"/>
    <w:rsid w:val="002237B7"/>
    <w:rsid w:val="00224361"/>
    <w:rsid w:val="002256F9"/>
    <w:rsid w:val="00226A05"/>
    <w:rsid w:val="00226C01"/>
    <w:rsid w:val="00227A72"/>
    <w:rsid w:val="00227C21"/>
    <w:rsid w:val="00227E05"/>
    <w:rsid w:val="0023087F"/>
    <w:rsid w:val="002351E2"/>
    <w:rsid w:val="00236A78"/>
    <w:rsid w:val="00236A91"/>
    <w:rsid w:val="002372DC"/>
    <w:rsid w:val="0023759E"/>
    <w:rsid w:val="00237E77"/>
    <w:rsid w:val="002402DB"/>
    <w:rsid w:val="002404F5"/>
    <w:rsid w:val="00240B85"/>
    <w:rsid w:val="0024202D"/>
    <w:rsid w:val="00242D08"/>
    <w:rsid w:val="00242E2A"/>
    <w:rsid w:val="002434C5"/>
    <w:rsid w:val="00243702"/>
    <w:rsid w:val="00243A5B"/>
    <w:rsid w:val="00243E0D"/>
    <w:rsid w:val="00245DD4"/>
    <w:rsid w:val="00246D2F"/>
    <w:rsid w:val="00247075"/>
    <w:rsid w:val="002474FD"/>
    <w:rsid w:val="0025006B"/>
    <w:rsid w:val="00250A92"/>
    <w:rsid w:val="00251E06"/>
    <w:rsid w:val="00252D61"/>
    <w:rsid w:val="0025385E"/>
    <w:rsid w:val="002562BD"/>
    <w:rsid w:val="002601FF"/>
    <w:rsid w:val="002630FF"/>
    <w:rsid w:val="00263850"/>
    <w:rsid w:val="002640DB"/>
    <w:rsid w:val="0026545E"/>
    <w:rsid w:val="002666A9"/>
    <w:rsid w:val="00266990"/>
    <w:rsid w:val="00267AEF"/>
    <w:rsid w:val="0027131E"/>
    <w:rsid w:val="002716EE"/>
    <w:rsid w:val="00271AA9"/>
    <w:rsid w:val="00274454"/>
    <w:rsid w:val="00275104"/>
    <w:rsid w:val="002755A2"/>
    <w:rsid w:val="00275A97"/>
    <w:rsid w:val="00275AF2"/>
    <w:rsid w:val="00275B7C"/>
    <w:rsid w:val="00276A9A"/>
    <w:rsid w:val="002770C2"/>
    <w:rsid w:val="00277FDF"/>
    <w:rsid w:val="0028088B"/>
    <w:rsid w:val="00281833"/>
    <w:rsid w:val="00281B9C"/>
    <w:rsid w:val="00284A9A"/>
    <w:rsid w:val="002858D0"/>
    <w:rsid w:val="00285E04"/>
    <w:rsid w:val="002874AD"/>
    <w:rsid w:val="00287E69"/>
    <w:rsid w:val="00291343"/>
    <w:rsid w:val="002917DF"/>
    <w:rsid w:val="00292C56"/>
    <w:rsid w:val="00293FDE"/>
    <w:rsid w:val="00294626"/>
    <w:rsid w:val="00294951"/>
    <w:rsid w:val="00295927"/>
    <w:rsid w:val="00295B3B"/>
    <w:rsid w:val="00295DB2"/>
    <w:rsid w:val="00296185"/>
    <w:rsid w:val="002979FE"/>
    <w:rsid w:val="002A09A0"/>
    <w:rsid w:val="002A3A52"/>
    <w:rsid w:val="002A5B4A"/>
    <w:rsid w:val="002A6B33"/>
    <w:rsid w:val="002A7C7E"/>
    <w:rsid w:val="002B1B98"/>
    <w:rsid w:val="002B31E3"/>
    <w:rsid w:val="002B510F"/>
    <w:rsid w:val="002B6DE1"/>
    <w:rsid w:val="002B74C4"/>
    <w:rsid w:val="002C382F"/>
    <w:rsid w:val="002C583F"/>
    <w:rsid w:val="002C5A0A"/>
    <w:rsid w:val="002C6274"/>
    <w:rsid w:val="002C7417"/>
    <w:rsid w:val="002C764E"/>
    <w:rsid w:val="002D0540"/>
    <w:rsid w:val="002D137E"/>
    <w:rsid w:val="002D1F65"/>
    <w:rsid w:val="002D3034"/>
    <w:rsid w:val="002D44A7"/>
    <w:rsid w:val="002D5A94"/>
    <w:rsid w:val="002D634C"/>
    <w:rsid w:val="002D6BA9"/>
    <w:rsid w:val="002D7337"/>
    <w:rsid w:val="002D7E13"/>
    <w:rsid w:val="002E0832"/>
    <w:rsid w:val="002E1ABB"/>
    <w:rsid w:val="002E208B"/>
    <w:rsid w:val="002E2490"/>
    <w:rsid w:val="002E33CF"/>
    <w:rsid w:val="002E43DC"/>
    <w:rsid w:val="002E4A17"/>
    <w:rsid w:val="002E5541"/>
    <w:rsid w:val="002E726C"/>
    <w:rsid w:val="002E73C5"/>
    <w:rsid w:val="002E7D9D"/>
    <w:rsid w:val="002F0F01"/>
    <w:rsid w:val="002F2541"/>
    <w:rsid w:val="002F39AE"/>
    <w:rsid w:val="002F39FD"/>
    <w:rsid w:val="002F5FD0"/>
    <w:rsid w:val="002F6D8D"/>
    <w:rsid w:val="002F6F54"/>
    <w:rsid w:val="00302062"/>
    <w:rsid w:val="00302AC0"/>
    <w:rsid w:val="0030332F"/>
    <w:rsid w:val="003033B8"/>
    <w:rsid w:val="00303ECA"/>
    <w:rsid w:val="00304D02"/>
    <w:rsid w:val="00304DF2"/>
    <w:rsid w:val="003057D8"/>
    <w:rsid w:val="00307FE6"/>
    <w:rsid w:val="00314ED6"/>
    <w:rsid w:val="00314F50"/>
    <w:rsid w:val="00315B03"/>
    <w:rsid w:val="00315CCB"/>
    <w:rsid w:val="00315E0D"/>
    <w:rsid w:val="0031773E"/>
    <w:rsid w:val="003202C8"/>
    <w:rsid w:val="003203CC"/>
    <w:rsid w:val="00320A33"/>
    <w:rsid w:val="00320F7F"/>
    <w:rsid w:val="003260C1"/>
    <w:rsid w:val="00326700"/>
    <w:rsid w:val="003269F3"/>
    <w:rsid w:val="003270C4"/>
    <w:rsid w:val="003309D8"/>
    <w:rsid w:val="00331E68"/>
    <w:rsid w:val="0033213B"/>
    <w:rsid w:val="003325B5"/>
    <w:rsid w:val="0033359C"/>
    <w:rsid w:val="0033394F"/>
    <w:rsid w:val="00333EB9"/>
    <w:rsid w:val="00333EF3"/>
    <w:rsid w:val="00334373"/>
    <w:rsid w:val="00334672"/>
    <w:rsid w:val="0033473A"/>
    <w:rsid w:val="003348DD"/>
    <w:rsid w:val="003354AA"/>
    <w:rsid w:val="0033601B"/>
    <w:rsid w:val="00337399"/>
    <w:rsid w:val="0034502D"/>
    <w:rsid w:val="00347503"/>
    <w:rsid w:val="00350198"/>
    <w:rsid w:val="00353287"/>
    <w:rsid w:val="00353668"/>
    <w:rsid w:val="0035385B"/>
    <w:rsid w:val="003551D6"/>
    <w:rsid w:val="003565D6"/>
    <w:rsid w:val="00356AA7"/>
    <w:rsid w:val="00360B65"/>
    <w:rsid w:val="00360FC4"/>
    <w:rsid w:val="00361DCE"/>
    <w:rsid w:val="00363538"/>
    <w:rsid w:val="00363A4C"/>
    <w:rsid w:val="00364406"/>
    <w:rsid w:val="00364AE1"/>
    <w:rsid w:val="00364FC0"/>
    <w:rsid w:val="00367DC5"/>
    <w:rsid w:val="00367F86"/>
    <w:rsid w:val="003712BF"/>
    <w:rsid w:val="003713C7"/>
    <w:rsid w:val="0037241B"/>
    <w:rsid w:val="00374362"/>
    <w:rsid w:val="00375900"/>
    <w:rsid w:val="00376C47"/>
    <w:rsid w:val="00380A3F"/>
    <w:rsid w:val="00384012"/>
    <w:rsid w:val="003849F8"/>
    <w:rsid w:val="003854A0"/>
    <w:rsid w:val="003859D2"/>
    <w:rsid w:val="0038672A"/>
    <w:rsid w:val="00387557"/>
    <w:rsid w:val="003877B4"/>
    <w:rsid w:val="00387998"/>
    <w:rsid w:val="003905A0"/>
    <w:rsid w:val="003921C5"/>
    <w:rsid w:val="00392B06"/>
    <w:rsid w:val="00392B5C"/>
    <w:rsid w:val="00393921"/>
    <w:rsid w:val="00393DEB"/>
    <w:rsid w:val="00395DFE"/>
    <w:rsid w:val="003964DC"/>
    <w:rsid w:val="003A0A92"/>
    <w:rsid w:val="003B08D1"/>
    <w:rsid w:val="003B0A49"/>
    <w:rsid w:val="003B1441"/>
    <w:rsid w:val="003B2D0F"/>
    <w:rsid w:val="003B3BE3"/>
    <w:rsid w:val="003B3CAF"/>
    <w:rsid w:val="003B4999"/>
    <w:rsid w:val="003B5453"/>
    <w:rsid w:val="003C074A"/>
    <w:rsid w:val="003C138D"/>
    <w:rsid w:val="003C16A9"/>
    <w:rsid w:val="003C2B18"/>
    <w:rsid w:val="003C2C27"/>
    <w:rsid w:val="003C36D9"/>
    <w:rsid w:val="003C3C17"/>
    <w:rsid w:val="003C3C4A"/>
    <w:rsid w:val="003C4C70"/>
    <w:rsid w:val="003C52B6"/>
    <w:rsid w:val="003C7623"/>
    <w:rsid w:val="003D07BE"/>
    <w:rsid w:val="003D0F65"/>
    <w:rsid w:val="003D17E3"/>
    <w:rsid w:val="003D5D0C"/>
    <w:rsid w:val="003E0F63"/>
    <w:rsid w:val="003E3228"/>
    <w:rsid w:val="003E40C8"/>
    <w:rsid w:val="003E4764"/>
    <w:rsid w:val="003E4B80"/>
    <w:rsid w:val="003F10C6"/>
    <w:rsid w:val="003F1CEA"/>
    <w:rsid w:val="003F23F7"/>
    <w:rsid w:val="003F2FE5"/>
    <w:rsid w:val="003F3235"/>
    <w:rsid w:val="003F5C43"/>
    <w:rsid w:val="003F6F07"/>
    <w:rsid w:val="00400475"/>
    <w:rsid w:val="00401A70"/>
    <w:rsid w:val="00403B6F"/>
    <w:rsid w:val="00404DCC"/>
    <w:rsid w:val="00406799"/>
    <w:rsid w:val="004077E6"/>
    <w:rsid w:val="00411DDD"/>
    <w:rsid w:val="00411EDB"/>
    <w:rsid w:val="0041259F"/>
    <w:rsid w:val="00413427"/>
    <w:rsid w:val="00416117"/>
    <w:rsid w:val="0041724C"/>
    <w:rsid w:val="00421E3B"/>
    <w:rsid w:val="00424425"/>
    <w:rsid w:val="00424B1C"/>
    <w:rsid w:val="00425A6D"/>
    <w:rsid w:val="00425CAB"/>
    <w:rsid w:val="00426DDB"/>
    <w:rsid w:val="00430987"/>
    <w:rsid w:val="004312E2"/>
    <w:rsid w:val="00432308"/>
    <w:rsid w:val="00433D8B"/>
    <w:rsid w:val="00437EBB"/>
    <w:rsid w:val="00441447"/>
    <w:rsid w:val="00441E9F"/>
    <w:rsid w:val="004455C6"/>
    <w:rsid w:val="00447103"/>
    <w:rsid w:val="004500E1"/>
    <w:rsid w:val="004505AA"/>
    <w:rsid w:val="004527BB"/>
    <w:rsid w:val="00453BB6"/>
    <w:rsid w:val="0045531E"/>
    <w:rsid w:val="00456FC0"/>
    <w:rsid w:val="00460FE1"/>
    <w:rsid w:val="00461776"/>
    <w:rsid w:val="00461AB8"/>
    <w:rsid w:val="0046340D"/>
    <w:rsid w:val="00463C90"/>
    <w:rsid w:val="00464A46"/>
    <w:rsid w:val="00466F3B"/>
    <w:rsid w:val="004678BE"/>
    <w:rsid w:val="00467CB5"/>
    <w:rsid w:val="00467E2F"/>
    <w:rsid w:val="004703B9"/>
    <w:rsid w:val="004714DC"/>
    <w:rsid w:val="004715DD"/>
    <w:rsid w:val="00471D6C"/>
    <w:rsid w:val="00472828"/>
    <w:rsid w:val="00473037"/>
    <w:rsid w:val="00473100"/>
    <w:rsid w:val="00473D71"/>
    <w:rsid w:val="00474C42"/>
    <w:rsid w:val="004756B5"/>
    <w:rsid w:val="004766CB"/>
    <w:rsid w:val="0047789F"/>
    <w:rsid w:val="00477AFC"/>
    <w:rsid w:val="00477CFF"/>
    <w:rsid w:val="004802D3"/>
    <w:rsid w:val="00483078"/>
    <w:rsid w:val="004839FD"/>
    <w:rsid w:val="00484782"/>
    <w:rsid w:val="00484BF8"/>
    <w:rsid w:val="00486D2D"/>
    <w:rsid w:val="004909A9"/>
    <w:rsid w:val="0049264A"/>
    <w:rsid w:val="004948E7"/>
    <w:rsid w:val="00494CD7"/>
    <w:rsid w:val="00494E5B"/>
    <w:rsid w:val="00495669"/>
    <w:rsid w:val="00496684"/>
    <w:rsid w:val="004966F6"/>
    <w:rsid w:val="00496F4E"/>
    <w:rsid w:val="004A1CB9"/>
    <w:rsid w:val="004A1E0D"/>
    <w:rsid w:val="004A200B"/>
    <w:rsid w:val="004A41A1"/>
    <w:rsid w:val="004A4D8D"/>
    <w:rsid w:val="004A7BE0"/>
    <w:rsid w:val="004A7FE0"/>
    <w:rsid w:val="004B210B"/>
    <w:rsid w:val="004B3B3A"/>
    <w:rsid w:val="004B431E"/>
    <w:rsid w:val="004B46B9"/>
    <w:rsid w:val="004B5AC6"/>
    <w:rsid w:val="004B684E"/>
    <w:rsid w:val="004B6C5B"/>
    <w:rsid w:val="004B7834"/>
    <w:rsid w:val="004C0C10"/>
    <w:rsid w:val="004C2042"/>
    <w:rsid w:val="004C27FA"/>
    <w:rsid w:val="004C3814"/>
    <w:rsid w:val="004C453E"/>
    <w:rsid w:val="004C45E7"/>
    <w:rsid w:val="004C4852"/>
    <w:rsid w:val="004C4DAD"/>
    <w:rsid w:val="004C5BB1"/>
    <w:rsid w:val="004C6D4C"/>
    <w:rsid w:val="004C6E5B"/>
    <w:rsid w:val="004D1999"/>
    <w:rsid w:val="004D3718"/>
    <w:rsid w:val="004D3FF2"/>
    <w:rsid w:val="004D46B5"/>
    <w:rsid w:val="004D471C"/>
    <w:rsid w:val="004D490E"/>
    <w:rsid w:val="004D50C8"/>
    <w:rsid w:val="004E0B04"/>
    <w:rsid w:val="004E1A38"/>
    <w:rsid w:val="004E2984"/>
    <w:rsid w:val="004E3012"/>
    <w:rsid w:val="004E30C9"/>
    <w:rsid w:val="004E3F63"/>
    <w:rsid w:val="004E69E8"/>
    <w:rsid w:val="004E6FE7"/>
    <w:rsid w:val="004F080E"/>
    <w:rsid w:val="004F13E8"/>
    <w:rsid w:val="004F1562"/>
    <w:rsid w:val="004F168B"/>
    <w:rsid w:val="004F3921"/>
    <w:rsid w:val="004F4C11"/>
    <w:rsid w:val="004F4CC8"/>
    <w:rsid w:val="004F6630"/>
    <w:rsid w:val="0050126E"/>
    <w:rsid w:val="00501454"/>
    <w:rsid w:val="00502973"/>
    <w:rsid w:val="0050363B"/>
    <w:rsid w:val="005057D2"/>
    <w:rsid w:val="00507222"/>
    <w:rsid w:val="005074AB"/>
    <w:rsid w:val="005109CC"/>
    <w:rsid w:val="0051366D"/>
    <w:rsid w:val="0051382D"/>
    <w:rsid w:val="005146D2"/>
    <w:rsid w:val="00514C18"/>
    <w:rsid w:val="0051660D"/>
    <w:rsid w:val="0051682E"/>
    <w:rsid w:val="0052108D"/>
    <w:rsid w:val="0052270C"/>
    <w:rsid w:val="00522925"/>
    <w:rsid w:val="00523757"/>
    <w:rsid w:val="00525C63"/>
    <w:rsid w:val="005279EA"/>
    <w:rsid w:val="00527D73"/>
    <w:rsid w:val="00530A86"/>
    <w:rsid w:val="0053152F"/>
    <w:rsid w:val="00532045"/>
    <w:rsid w:val="00532486"/>
    <w:rsid w:val="00532A7B"/>
    <w:rsid w:val="00533147"/>
    <w:rsid w:val="0053588C"/>
    <w:rsid w:val="005358D4"/>
    <w:rsid w:val="005375CC"/>
    <w:rsid w:val="0054269F"/>
    <w:rsid w:val="00542D55"/>
    <w:rsid w:val="00543510"/>
    <w:rsid w:val="00544E75"/>
    <w:rsid w:val="00544F2A"/>
    <w:rsid w:val="00545001"/>
    <w:rsid w:val="0054585C"/>
    <w:rsid w:val="005468F5"/>
    <w:rsid w:val="00546DE3"/>
    <w:rsid w:val="005470DF"/>
    <w:rsid w:val="0055128B"/>
    <w:rsid w:val="00551FAD"/>
    <w:rsid w:val="00552DE4"/>
    <w:rsid w:val="00552E0C"/>
    <w:rsid w:val="005538EF"/>
    <w:rsid w:val="00553EE1"/>
    <w:rsid w:val="00553F00"/>
    <w:rsid w:val="00556697"/>
    <w:rsid w:val="00557420"/>
    <w:rsid w:val="00561A83"/>
    <w:rsid w:val="005633F1"/>
    <w:rsid w:val="00563E96"/>
    <w:rsid w:val="00564AF7"/>
    <w:rsid w:val="005660AA"/>
    <w:rsid w:val="00566310"/>
    <w:rsid w:val="0056755F"/>
    <w:rsid w:val="005702DC"/>
    <w:rsid w:val="00572F2A"/>
    <w:rsid w:val="00573C32"/>
    <w:rsid w:val="0057439D"/>
    <w:rsid w:val="0057615D"/>
    <w:rsid w:val="00581A86"/>
    <w:rsid w:val="00581C70"/>
    <w:rsid w:val="00581D62"/>
    <w:rsid w:val="005821EB"/>
    <w:rsid w:val="005829B4"/>
    <w:rsid w:val="00583743"/>
    <w:rsid w:val="005842DD"/>
    <w:rsid w:val="0058631D"/>
    <w:rsid w:val="00587C82"/>
    <w:rsid w:val="00587FD6"/>
    <w:rsid w:val="00590D5A"/>
    <w:rsid w:val="00591B4F"/>
    <w:rsid w:val="005938E4"/>
    <w:rsid w:val="00594415"/>
    <w:rsid w:val="00594E2C"/>
    <w:rsid w:val="00595402"/>
    <w:rsid w:val="0059554B"/>
    <w:rsid w:val="005960E5"/>
    <w:rsid w:val="00596FCA"/>
    <w:rsid w:val="005A04EC"/>
    <w:rsid w:val="005A0EED"/>
    <w:rsid w:val="005A1578"/>
    <w:rsid w:val="005A1DD5"/>
    <w:rsid w:val="005A2576"/>
    <w:rsid w:val="005A2948"/>
    <w:rsid w:val="005A432E"/>
    <w:rsid w:val="005A5577"/>
    <w:rsid w:val="005A5C1D"/>
    <w:rsid w:val="005A6772"/>
    <w:rsid w:val="005A7AF4"/>
    <w:rsid w:val="005B03C9"/>
    <w:rsid w:val="005B1221"/>
    <w:rsid w:val="005B41F0"/>
    <w:rsid w:val="005B5CC2"/>
    <w:rsid w:val="005B794C"/>
    <w:rsid w:val="005C160C"/>
    <w:rsid w:val="005C207C"/>
    <w:rsid w:val="005C29D8"/>
    <w:rsid w:val="005C3BE3"/>
    <w:rsid w:val="005C4432"/>
    <w:rsid w:val="005C510A"/>
    <w:rsid w:val="005C5E1B"/>
    <w:rsid w:val="005C5EC5"/>
    <w:rsid w:val="005C7FBF"/>
    <w:rsid w:val="005D0D25"/>
    <w:rsid w:val="005D2F87"/>
    <w:rsid w:val="005D3BBF"/>
    <w:rsid w:val="005D4009"/>
    <w:rsid w:val="005D6397"/>
    <w:rsid w:val="005D7628"/>
    <w:rsid w:val="005E133C"/>
    <w:rsid w:val="005E1EFF"/>
    <w:rsid w:val="005E3D5B"/>
    <w:rsid w:val="005E5878"/>
    <w:rsid w:val="005E6295"/>
    <w:rsid w:val="005E758A"/>
    <w:rsid w:val="005E7969"/>
    <w:rsid w:val="005F04D9"/>
    <w:rsid w:val="005F28C5"/>
    <w:rsid w:val="005F34E5"/>
    <w:rsid w:val="005F4EEE"/>
    <w:rsid w:val="005F4F81"/>
    <w:rsid w:val="005F5357"/>
    <w:rsid w:val="005F7E82"/>
    <w:rsid w:val="00600873"/>
    <w:rsid w:val="006014B1"/>
    <w:rsid w:val="0060152C"/>
    <w:rsid w:val="00602B17"/>
    <w:rsid w:val="00603B67"/>
    <w:rsid w:val="00604F6F"/>
    <w:rsid w:val="006052F6"/>
    <w:rsid w:val="0060587B"/>
    <w:rsid w:val="00606B67"/>
    <w:rsid w:val="00607EBF"/>
    <w:rsid w:val="00607F94"/>
    <w:rsid w:val="006114E0"/>
    <w:rsid w:val="00611976"/>
    <w:rsid w:val="00612653"/>
    <w:rsid w:val="00613418"/>
    <w:rsid w:val="00613530"/>
    <w:rsid w:val="006136FD"/>
    <w:rsid w:val="0061479A"/>
    <w:rsid w:val="006148D0"/>
    <w:rsid w:val="00614F47"/>
    <w:rsid w:val="0062045C"/>
    <w:rsid w:val="00621CB3"/>
    <w:rsid w:val="00622540"/>
    <w:rsid w:val="0062507C"/>
    <w:rsid w:val="00626FE6"/>
    <w:rsid w:val="00627AE5"/>
    <w:rsid w:val="00627CD8"/>
    <w:rsid w:val="00627D55"/>
    <w:rsid w:val="00630DD4"/>
    <w:rsid w:val="00635B26"/>
    <w:rsid w:val="00640F67"/>
    <w:rsid w:val="00642973"/>
    <w:rsid w:val="006435EB"/>
    <w:rsid w:val="00643FDE"/>
    <w:rsid w:val="00644B73"/>
    <w:rsid w:val="0064518A"/>
    <w:rsid w:val="00645AF6"/>
    <w:rsid w:val="00647359"/>
    <w:rsid w:val="00647DED"/>
    <w:rsid w:val="0065025B"/>
    <w:rsid w:val="00650349"/>
    <w:rsid w:val="00650EE9"/>
    <w:rsid w:val="00651D8A"/>
    <w:rsid w:val="006530DD"/>
    <w:rsid w:val="00653667"/>
    <w:rsid w:val="006540C3"/>
    <w:rsid w:val="00654810"/>
    <w:rsid w:val="00660A7A"/>
    <w:rsid w:val="00661523"/>
    <w:rsid w:val="00661F48"/>
    <w:rsid w:val="00663E94"/>
    <w:rsid w:val="006668A9"/>
    <w:rsid w:val="00667412"/>
    <w:rsid w:val="0067076A"/>
    <w:rsid w:val="0067114F"/>
    <w:rsid w:val="006735C1"/>
    <w:rsid w:val="006735F1"/>
    <w:rsid w:val="006764F5"/>
    <w:rsid w:val="00677410"/>
    <w:rsid w:val="00682868"/>
    <w:rsid w:val="006836E9"/>
    <w:rsid w:val="00684683"/>
    <w:rsid w:val="0068643E"/>
    <w:rsid w:val="00687125"/>
    <w:rsid w:val="0068785A"/>
    <w:rsid w:val="006912ED"/>
    <w:rsid w:val="00693AFE"/>
    <w:rsid w:val="00693B76"/>
    <w:rsid w:val="006959C4"/>
    <w:rsid w:val="0069657D"/>
    <w:rsid w:val="00697140"/>
    <w:rsid w:val="006973AF"/>
    <w:rsid w:val="00697DB7"/>
    <w:rsid w:val="006A068D"/>
    <w:rsid w:val="006A092C"/>
    <w:rsid w:val="006A1CF3"/>
    <w:rsid w:val="006A1E82"/>
    <w:rsid w:val="006A4BC1"/>
    <w:rsid w:val="006A5243"/>
    <w:rsid w:val="006A5343"/>
    <w:rsid w:val="006A69B9"/>
    <w:rsid w:val="006A75A7"/>
    <w:rsid w:val="006A7A09"/>
    <w:rsid w:val="006B1657"/>
    <w:rsid w:val="006B21F3"/>
    <w:rsid w:val="006B3783"/>
    <w:rsid w:val="006B4097"/>
    <w:rsid w:val="006B4147"/>
    <w:rsid w:val="006B4495"/>
    <w:rsid w:val="006B46B2"/>
    <w:rsid w:val="006B50F4"/>
    <w:rsid w:val="006B5E2E"/>
    <w:rsid w:val="006C033E"/>
    <w:rsid w:val="006C24D0"/>
    <w:rsid w:val="006C2B1A"/>
    <w:rsid w:val="006C3667"/>
    <w:rsid w:val="006C39FC"/>
    <w:rsid w:val="006C47DA"/>
    <w:rsid w:val="006C655D"/>
    <w:rsid w:val="006D02DC"/>
    <w:rsid w:val="006D100B"/>
    <w:rsid w:val="006D1239"/>
    <w:rsid w:val="006D3399"/>
    <w:rsid w:val="006D3B3E"/>
    <w:rsid w:val="006D48E0"/>
    <w:rsid w:val="006D5586"/>
    <w:rsid w:val="006D5684"/>
    <w:rsid w:val="006E011C"/>
    <w:rsid w:val="006E1847"/>
    <w:rsid w:val="006E1DBD"/>
    <w:rsid w:val="006E207D"/>
    <w:rsid w:val="006E3074"/>
    <w:rsid w:val="006E46B5"/>
    <w:rsid w:val="006E5417"/>
    <w:rsid w:val="006F10A0"/>
    <w:rsid w:val="006F1CF0"/>
    <w:rsid w:val="006F1D65"/>
    <w:rsid w:val="006F1E82"/>
    <w:rsid w:val="006F4432"/>
    <w:rsid w:val="006F4490"/>
    <w:rsid w:val="006F4960"/>
    <w:rsid w:val="006F4E57"/>
    <w:rsid w:val="006F63F0"/>
    <w:rsid w:val="006F6BA9"/>
    <w:rsid w:val="006F7C45"/>
    <w:rsid w:val="006F7DB2"/>
    <w:rsid w:val="006F7DE1"/>
    <w:rsid w:val="007016F3"/>
    <w:rsid w:val="00702FC9"/>
    <w:rsid w:val="00704468"/>
    <w:rsid w:val="007044A9"/>
    <w:rsid w:val="00706138"/>
    <w:rsid w:val="007077FE"/>
    <w:rsid w:val="00707D28"/>
    <w:rsid w:val="007105FD"/>
    <w:rsid w:val="00711C5D"/>
    <w:rsid w:val="00711F4F"/>
    <w:rsid w:val="00712672"/>
    <w:rsid w:val="00712A39"/>
    <w:rsid w:val="0071369C"/>
    <w:rsid w:val="00716497"/>
    <w:rsid w:val="00716F5F"/>
    <w:rsid w:val="007200DE"/>
    <w:rsid w:val="007208BE"/>
    <w:rsid w:val="00720F95"/>
    <w:rsid w:val="00721452"/>
    <w:rsid w:val="00723334"/>
    <w:rsid w:val="00724685"/>
    <w:rsid w:val="007246A7"/>
    <w:rsid w:val="0072481B"/>
    <w:rsid w:val="00725357"/>
    <w:rsid w:val="00726C6F"/>
    <w:rsid w:val="00730C78"/>
    <w:rsid w:val="007319B5"/>
    <w:rsid w:val="00731BBA"/>
    <w:rsid w:val="0073524C"/>
    <w:rsid w:val="007356EF"/>
    <w:rsid w:val="00736343"/>
    <w:rsid w:val="007376FE"/>
    <w:rsid w:val="00740414"/>
    <w:rsid w:val="00740954"/>
    <w:rsid w:val="007435C4"/>
    <w:rsid w:val="00743A82"/>
    <w:rsid w:val="00744B0F"/>
    <w:rsid w:val="00745E81"/>
    <w:rsid w:val="00746917"/>
    <w:rsid w:val="00750049"/>
    <w:rsid w:val="007500DF"/>
    <w:rsid w:val="00755139"/>
    <w:rsid w:val="00756938"/>
    <w:rsid w:val="00760B6C"/>
    <w:rsid w:val="007655C2"/>
    <w:rsid w:val="007657D0"/>
    <w:rsid w:val="0077190D"/>
    <w:rsid w:val="00772B5B"/>
    <w:rsid w:val="00774E1B"/>
    <w:rsid w:val="00775ED3"/>
    <w:rsid w:val="0078250D"/>
    <w:rsid w:val="00782B65"/>
    <w:rsid w:val="0078429B"/>
    <w:rsid w:val="00784C9A"/>
    <w:rsid w:val="007855CE"/>
    <w:rsid w:val="00785EA7"/>
    <w:rsid w:val="007908B5"/>
    <w:rsid w:val="00792B85"/>
    <w:rsid w:val="00794DC1"/>
    <w:rsid w:val="00796313"/>
    <w:rsid w:val="00797699"/>
    <w:rsid w:val="007A36CE"/>
    <w:rsid w:val="007A42EC"/>
    <w:rsid w:val="007A4FE0"/>
    <w:rsid w:val="007A58C6"/>
    <w:rsid w:val="007A6022"/>
    <w:rsid w:val="007A6A77"/>
    <w:rsid w:val="007A771A"/>
    <w:rsid w:val="007A778E"/>
    <w:rsid w:val="007A7EE2"/>
    <w:rsid w:val="007B06CD"/>
    <w:rsid w:val="007B2DB5"/>
    <w:rsid w:val="007B3338"/>
    <w:rsid w:val="007B3D90"/>
    <w:rsid w:val="007B7E06"/>
    <w:rsid w:val="007C1052"/>
    <w:rsid w:val="007C1E63"/>
    <w:rsid w:val="007C515B"/>
    <w:rsid w:val="007C6012"/>
    <w:rsid w:val="007C76EE"/>
    <w:rsid w:val="007C7D9B"/>
    <w:rsid w:val="007D1C4F"/>
    <w:rsid w:val="007D2A1F"/>
    <w:rsid w:val="007D4EA0"/>
    <w:rsid w:val="007E007F"/>
    <w:rsid w:val="007E226B"/>
    <w:rsid w:val="007E23B8"/>
    <w:rsid w:val="007E23F2"/>
    <w:rsid w:val="007E275E"/>
    <w:rsid w:val="007E2FCA"/>
    <w:rsid w:val="007E3569"/>
    <w:rsid w:val="007E3722"/>
    <w:rsid w:val="007E41C7"/>
    <w:rsid w:val="007E5025"/>
    <w:rsid w:val="007E6582"/>
    <w:rsid w:val="007E7108"/>
    <w:rsid w:val="007F0682"/>
    <w:rsid w:val="007F0811"/>
    <w:rsid w:val="007F545F"/>
    <w:rsid w:val="007F598B"/>
    <w:rsid w:val="00800427"/>
    <w:rsid w:val="0080540D"/>
    <w:rsid w:val="008067A5"/>
    <w:rsid w:val="00810098"/>
    <w:rsid w:val="0081106A"/>
    <w:rsid w:val="008117A2"/>
    <w:rsid w:val="00811AD7"/>
    <w:rsid w:val="00813ABD"/>
    <w:rsid w:val="008148F2"/>
    <w:rsid w:val="0081505B"/>
    <w:rsid w:val="00815273"/>
    <w:rsid w:val="0081556D"/>
    <w:rsid w:val="0081701E"/>
    <w:rsid w:val="0081729A"/>
    <w:rsid w:val="00817A27"/>
    <w:rsid w:val="00817DC8"/>
    <w:rsid w:val="00820A22"/>
    <w:rsid w:val="0082297C"/>
    <w:rsid w:val="008234CF"/>
    <w:rsid w:val="00824B0A"/>
    <w:rsid w:val="008261FB"/>
    <w:rsid w:val="00830D71"/>
    <w:rsid w:val="0083221C"/>
    <w:rsid w:val="00842B52"/>
    <w:rsid w:val="00843D62"/>
    <w:rsid w:val="00844D7E"/>
    <w:rsid w:val="008478CB"/>
    <w:rsid w:val="00850F2E"/>
    <w:rsid w:val="00851EBC"/>
    <w:rsid w:val="00855BC3"/>
    <w:rsid w:val="008570A7"/>
    <w:rsid w:val="0085750E"/>
    <w:rsid w:val="0085752D"/>
    <w:rsid w:val="00857D14"/>
    <w:rsid w:val="00857F1D"/>
    <w:rsid w:val="00860D2D"/>
    <w:rsid w:val="00861B31"/>
    <w:rsid w:val="00861B84"/>
    <w:rsid w:val="00861BF3"/>
    <w:rsid w:val="008622D6"/>
    <w:rsid w:val="00862640"/>
    <w:rsid w:val="008644A6"/>
    <w:rsid w:val="00866C9D"/>
    <w:rsid w:val="0087247F"/>
    <w:rsid w:val="00873B47"/>
    <w:rsid w:val="00874215"/>
    <w:rsid w:val="00874E81"/>
    <w:rsid w:val="008769BE"/>
    <w:rsid w:val="008773AB"/>
    <w:rsid w:val="00877CBF"/>
    <w:rsid w:val="00877CE5"/>
    <w:rsid w:val="00880462"/>
    <w:rsid w:val="0088077D"/>
    <w:rsid w:val="00881BBE"/>
    <w:rsid w:val="008822CB"/>
    <w:rsid w:val="008833B3"/>
    <w:rsid w:val="00887ED2"/>
    <w:rsid w:val="008911DF"/>
    <w:rsid w:val="00891569"/>
    <w:rsid w:val="00892517"/>
    <w:rsid w:val="00893937"/>
    <w:rsid w:val="00897CE4"/>
    <w:rsid w:val="008A1A51"/>
    <w:rsid w:val="008A1CDA"/>
    <w:rsid w:val="008A2C59"/>
    <w:rsid w:val="008A3615"/>
    <w:rsid w:val="008A4BF9"/>
    <w:rsid w:val="008A5C1D"/>
    <w:rsid w:val="008A5E2F"/>
    <w:rsid w:val="008B1D46"/>
    <w:rsid w:val="008B39A6"/>
    <w:rsid w:val="008B5262"/>
    <w:rsid w:val="008B76ED"/>
    <w:rsid w:val="008B7A28"/>
    <w:rsid w:val="008C052E"/>
    <w:rsid w:val="008C05AF"/>
    <w:rsid w:val="008C2A9A"/>
    <w:rsid w:val="008C339E"/>
    <w:rsid w:val="008C50AA"/>
    <w:rsid w:val="008C5A90"/>
    <w:rsid w:val="008C6412"/>
    <w:rsid w:val="008C6A62"/>
    <w:rsid w:val="008C7B85"/>
    <w:rsid w:val="008D12F3"/>
    <w:rsid w:val="008D2060"/>
    <w:rsid w:val="008D2199"/>
    <w:rsid w:val="008D243D"/>
    <w:rsid w:val="008D3CAA"/>
    <w:rsid w:val="008D535C"/>
    <w:rsid w:val="008D72A8"/>
    <w:rsid w:val="008D7558"/>
    <w:rsid w:val="008D7E00"/>
    <w:rsid w:val="008E0E10"/>
    <w:rsid w:val="008E1159"/>
    <w:rsid w:val="008E3E55"/>
    <w:rsid w:val="008E6781"/>
    <w:rsid w:val="008F0789"/>
    <w:rsid w:val="008F1ACE"/>
    <w:rsid w:val="008F4A44"/>
    <w:rsid w:val="008F601E"/>
    <w:rsid w:val="008F672D"/>
    <w:rsid w:val="008F686B"/>
    <w:rsid w:val="00900A3C"/>
    <w:rsid w:val="00901031"/>
    <w:rsid w:val="0090363F"/>
    <w:rsid w:val="00903CF5"/>
    <w:rsid w:val="00904F01"/>
    <w:rsid w:val="009077A3"/>
    <w:rsid w:val="00910DA5"/>
    <w:rsid w:val="00910E71"/>
    <w:rsid w:val="009118B8"/>
    <w:rsid w:val="00913AD2"/>
    <w:rsid w:val="00913FC1"/>
    <w:rsid w:val="00914D57"/>
    <w:rsid w:val="009153BA"/>
    <w:rsid w:val="009154FB"/>
    <w:rsid w:val="00915A37"/>
    <w:rsid w:val="0091669C"/>
    <w:rsid w:val="0091727E"/>
    <w:rsid w:val="00921DC9"/>
    <w:rsid w:val="00922FFD"/>
    <w:rsid w:val="0092326C"/>
    <w:rsid w:val="00923CB2"/>
    <w:rsid w:val="0092456B"/>
    <w:rsid w:val="00925CAA"/>
    <w:rsid w:val="00926A59"/>
    <w:rsid w:val="00927A37"/>
    <w:rsid w:val="009308E7"/>
    <w:rsid w:val="00933799"/>
    <w:rsid w:val="00933E1E"/>
    <w:rsid w:val="0093676B"/>
    <w:rsid w:val="009410AB"/>
    <w:rsid w:val="009411EC"/>
    <w:rsid w:val="00942A8C"/>
    <w:rsid w:val="00944E89"/>
    <w:rsid w:val="00946E44"/>
    <w:rsid w:val="00955F78"/>
    <w:rsid w:val="00956363"/>
    <w:rsid w:val="00957F76"/>
    <w:rsid w:val="00961744"/>
    <w:rsid w:val="00961DBD"/>
    <w:rsid w:val="009626BE"/>
    <w:rsid w:val="00966518"/>
    <w:rsid w:val="0096717A"/>
    <w:rsid w:val="00970067"/>
    <w:rsid w:val="00970C7A"/>
    <w:rsid w:val="009714D7"/>
    <w:rsid w:val="00972A8F"/>
    <w:rsid w:val="00973995"/>
    <w:rsid w:val="00973A77"/>
    <w:rsid w:val="00977EE7"/>
    <w:rsid w:val="00980AE7"/>
    <w:rsid w:val="00981BAB"/>
    <w:rsid w:val="00986C67"/>
    <w:rsid w:val="00987449"/>
    <w:rsid w:val="00992F4D"/>
    <w:rsid w:val="00994694"/>
    <w:rsid w:val="009974FC"/>
    <w:rsid w:val="009A0007"/>
    <w:rsid w:val="009A2DEA"/>
    <w:rsid w:val="009A443B"/>
    <w:rsid w:val="009A7867"/>
    <w:rsid w:val="009A7872"/>
    <w:rsid w:val="009B0BED"/>
    <w:rsid w:val="009B28DC"/>
    <w:rsid w:val="009B3D88"/>
    <w:rsid w:val="009B4515"/>
    <w:rsid w:val="009B4F43"/>
    <w:rsid w:val="009B4FD0"/>
    <w:rsid w:val="009B5248"/>
    <w:rsid w:val="009B52E8"/>
    <w:rsid w:val="009B557A"/>
    <w:rsid w:val="009B6541"/>
    <w:rsid w:val="009B68DA"/>
    <w:rsid w:val="009B7CD0"/>
    <w:rsid w:val="009C0047"/>
    <w:rsid w:val="009C0CAA"/>
    <w:rsid w:val="009C17E6"/>
    <w:rsid w:val="009C3E12"/>
    <w:rsid w:val="009C47FC"/>
    <w:rsid w:val="009C67F1"/>
    <w:rsid w:val="009C772F"/>
    <w:rsid w:val="009D00D3"/>
    <w:rsid w:val="009D1D3B"/>
    <w:rsid w:val="009D34C7"/>
    <w:rsid w:val="009D5481"/>
    <w:rsid w:val="009D655B"/>
    <w:rsid w:val="009E4D45"/>
    <w:rsid w:val="009E6235"/>
    <w:rsid w:val="009E62E6"/>
    <w:rsid w:val="009E777F"/>
    <w:rsid w:val="009F62F0"/>
    <w:rsid w:val="00A00585"/>
    <w:rsid w:val="00A00F4E"/>
    <w:rsid w:val="00A00F9B"/>
    <w:rsid w:val="00A01242"/>
    <w:rsid w:val="00A02E31"/>
    <w:rsid w:val="00A03476"/>
    <w:rsid w:val="00A03701"/>
    <w:rsid w:val="00A06FEA"/>
    <w:rsid w:val="00A11232"/>
    <w:rsid w:val="00A11FE2"/>
    <w:rsid w:val="00A126C3"/>
    <w:rsid w:val="00A12886"/>
    <w:rsid w:val="00A12E07"/>
    <w:rsid w:val="00A13258"/>
    <w:rsid w:val="00A132FC"/>
    <w:rsid w:val="00A13FF9"/>
    <w:rsid w:val="00A14220"/>
    <w:rsid w:val="00A14DF8"/>
    <w:rsid w:val="00A20464"/>
    <w:rsid w:val="00A20683"/>
    <w:rsid w:val="00A2138D"/>
    <w:rsid w:val="00A21862"/>
    <w:rsid w:val="00A25DDC"/>
    <w:rsid w:val="00A25E28"/>
    <w:rsid w:val="00A31317"/>
    <w:rsid w:val="00A318AF"/>
    <w:rsid w:val="00A328A8"/>
    <w:rsid w:val="00A32BE2"/>
    <w:rsid w:val="00A33BE3"/>
    <w:rsid w:val="00A33CD8"/>
    <w:rsid w:val="00A33FFF"/>
    <w:rsid w:val="00A41DF2"/>
    <w:rsid w:val="00A42252"/>
    <w:rsid w:val="00A450DC"/>
    <w:rsid w:val="00A4516E"/>
    <w:rsid w:val="00A46D57"/>
    <w:rsid w:val="00A47B09"/>
    <w:rsid w:val="00A522AC"/>
    <w:rsid w:val="00A53A0F"/>
    <w:rsid w:val="00A53A27"/>
    <w:rsid w:val="00A544E2"/>
    <w:rsid w:val="00A6039B"/>
    <w:rsid w:val="00A605B9"/>
    <w:rsid w:val="00A606A1"/>
    <w:rsid w:val="00A60C25"/>
    <w:rsid w:val="00A62F81"/>
    <w:rsid w:val="00A635F1"/>
    <w:rsid w:val="00A636E6"/>
    <w:rsid w:val="00A642C0"/>
    <w:rsid w:val="00A64B61"/>
    <w:rsid w:val="00A674A7"/>
    <w:rsid w:val="00A7188A"/>
    <w:rsid w:val="00A71B44"/>
    <w:rsid w:val="00A74734"/>
    <w:rsid w:val="00A74DAE"/>
    <w:rsid w:val="00A75625"/>
    <w:rsid w:val="00A75E0C"/>
    <w:rsid w:val="00A766C9"/>
    <w:rsid w:val="00A77823"/>
    <w:rsid w:val="00A80619"/>
    <w:rsid w:val="00A83A86"/>
    <w:rsid w:val="00A83AB6"/>
    <w:rsid w:val="00A84D71"/>
    <w:rsid w:val="00A84FD5"/>
    <w:rsid w:val="00A861D4"/>
    <w:rsid w:val="00A872C7"/>
    <w:rsid w:val="00A908DF"/>
    <w:rsid w:val="00A9097C"/>
    <w:rsid w:val="00A90EAF"/>
    <w:rsid w:val="00A917D4"/>
    <w:rsid w:val="00A93CD6"/>
    <w:rsid w:val="00A950C7"/>
    <w:rsid w:val="00A95ED4"/>
    <w:rsid w:val="00A95F52"/>
    <w:rsid w:val="00A9762A"/>
    <w:rsid w:val="00A97D96"/>
    <w:rsid w:val="00AA32A3"/>
    <w:rsid w:val="00AA33C5"/>
    <w:rsid w:val="00AA5844"/>
    <w:rsid w:val="00AA667E"/>
    <w:rsid w:val="00AB1D78"/>
    <w:rsid w:val="00AB1F59"/>
    <w:rsid w:val="00AB1F61"/>
    <w:rsid w:val="00AB25A5"/>
    <w:rsid w:val="00AB326A"/>
    <w:rsid w:val="00AB426A"/>
    <w:rsid w:val="00AB4D96"/>
    <w:rsid w:val="00AB709B"/>
    <w:rsid w:val="00AB778F"/>
    <w:rsid w:val="00AC0B3C"/>
    <w:rsid w:val="00AC1987"/>
    <w:rsid w:val="00AC6F95"/>
    <w:rsid w:val="00AC7C99"/>
    <w:rsid w:val="00AD1631"/>
    <w:rsid w:val="00AD300B"/>
    <w:rsid w:val="00AD387D"/>
    <w:rsid w:val="00AD3B28"/>
    <w:rsid w:val="00AD512A"/>
    <w:rsid w:val="00AD541D"/>
    <w:rsid w:val="00AD5CD1"/>
    <w:rsid w:val="00AD6974"/>
    <w:rsid w:val="00AD71DE"/>
    <w:rsid w:val="00AE0CEF"/>
    <w:rsid w:val="00AE1A3B"/>
    <w:rsid w:val="00AE1C9A"/>
    <w:rsid w:val="00AE22E8"/>
    <w:rsid w:val="00AE3C6F"/>
    <w:rsid w:val="00AE3DA3"/>
    <w:rsid w:val="00AE5599"/>
    <w:rsid w:val="00AE5EE3"/>
    <w:rsid w:val="00AE781C"/>
    <w:rsid w:val="00AF1559"/>
    <w:rsid w:val="00AF575C"/>
    <w:rsid w:val="00AF6746"/>
    <w:rsid w:val="00AF74D9"/>
    <w:rsid w:val="00B01B49"/>
    <w:rsid w:val="00B02A73"/>
    <w:rsid w:val="00B0454A"/>
    <w:rsid w:val="00B057A2"/>
    <w:rsid w:val="00B07748"/>
    <w:rsid w:val="00B07CFF"/>
    <w:rsid w:val="00B10251"/>
    <w:rsid w:val="00B105CA"/>
    <w:rsid w:val="00B10DB6"/>
    <w:rsid w:val="00B11EFA"/>
    <w:rsid w:val="00B1210B"/>
    <w:rsid w:val="00B12C01"/>
    <w:rsid w:val="00B14103"/>
    <w:rsid w:val="00B14E2A"/>
    <w:rsid w:val="00B15DA1"/>
    <w:rsid w:val="00B209E2"/>
    <w:rsid w:val="00B22C6D"/>
    <w:rsid w:val="00B22D5C"/>
    <w:rsid w:val="00B236E4"/>
    <w:rsid w:val="00B24E22"/>
    <w:rsid w:val="00B2588A"/>
    <w:rsid w:val="00B266CB"/>
    <w:rsid w:val="00B26F91"/>
    <w:rsid w:val="00B27B04"/>
    <w:rsid w:val="00B27BCD"/>
    <w:rsid w:val="00B313B7"/>
    <w:rsid w:val="00B3185C"/>
    <w:rsid w:val="00B31B14"/>
    <w:rsid w:val="00B328CA"/>
    <w:rsid w:val="00B32E72"/>
    <w:rsid w:val="00B3378A"/>
    <w:rsid w:val="00B346CB"/>
    <w:rsid w:val="00B34978"/>
    <w:rsid w:val="00B35B3C"/>
    <w:rsid w:val="00B362B3"/>
    <w:rsid w:val="00B369B8"/>
    <w:rsid w:val="00B36EFA"/>
    <w:rsid w:val="00B43F71"/>
    <w:rsid w:val="00B477F6"/>
    <w:rsid w:val="00B47923"/>
    <w:rsid w:val="00B47A1D"/>
    <w:rsid w:val="00B47EDF"/>
    <w:rsid w:val="00B52947"/>
    <w:rsid w:val="00B531C8"/>
    <w:rsid w:val="00B5385B"/>
    <w:rsid w:val="00B53A15"/>
    <w:rsid w:val="00B55348"/>
    <w:rsid w:val="00B56D02"/>
    <w:rsid w:val="00B6193F"/>
    <w:rsid w:val="00B62F2F"/>
    <w:rsid w:val="00B640FE"/>
    <w:rsid w:val="00B67CF2"/>
    <w:rsid w:val="00B70FD9"/>
    <w:rsid w:val="00B716E8"/>
    <w:rsid w:val="00B73A3B"/>
    <w:rsid w:val="00B74F37"/>
    <w:rsid w:val="00B751D3"/>
    <w:rsid w:val="00B757FE"/>
    <w:rsid w:val="00B758B1"/>
    <w:rsid w:val="00B75A32"/>
    <w:rsid w:val="00B771A1"/>
    <w:rsid w:val="00B77837"/>
    <w:rsid w:val="00B800F0"/>
    <w:rsid w:val="00B81409"/>
    <w:rsid w:val="00B818A4"/>
    <w:rsid w:val="00B81D5B"/>
    <w:rsid w:val="00B81F03"/>
    <w:rsid w:val="00B82B6E"/>
    <w:rsid w:val="00B8414D"/>
    <w:rsid w:val="00B841CE"/>
    <w:rsid w:val="00B8427B"/>
    <w:rsid w:val="00B84EAB"/>
    <w:rsid w:val="00B86AA4"/>
    <w:rsid w:val="00B87E26"/>
    <w:rsid w:val="00B923B3"/>
    <w:rsid w:val="00B92F86"/>
    <w:rsid w:val="00B9389A"/>
    <w:rsid w:val="00B94C85"/>
    <w:rsid w:val="00B95693"/>
    <w:rsid w:val="00B95EB6"/>
    <w:rsid w:val="00BA1657"/>
    <w:rsid w:val="00BA1FA0"/>
    <w:rsid w:val="00BA2878"/>
    <w:rsid w:val="00BA3E06"/>
    <w:rsid w:val="00BA4682"/>
    <w:rsid w:val="00BA5398"/>
    <w:rsid w:val="00BA7EC1"/>
    <w:rsid w:val="00BB0EDE"/>
    <w:rsid w:val="00BB1162"/>
    <w:rsid w:val="00BB1738"/>
    <w:rsid w:val="00BB4409"/>
    <w:rsid w:val="00BB625E"/>
    <w:rsid w:val="00BB62B1"/>
    <w:rsid w:val="00BB6582"/>
    <w:rsid w:val="00BC0247"/>
    <w:rsid w:val="00BC0982"/>
    <w:rsid w:val="00BC2045"/>
    <w:rsid w:val="00BC25BB"/>
    <w:rsid w:val="00BC342D"/>
    <w:rsid w:val="00BC413D"/>
    <w:rsid w:val="00BC5466"/>
    <w:rsid w:val="00BC5961"/>
    <w:rsid w:val="00BC6371"/>
    <w:rsid w:val="00BD082C"/>
    <w:rsid w:val="00BD0B14"/>
    <w:rsid w:val="00BD1272"/>
    <w:rsid w:val="00BD3C4F"/>
    <w:rsid w:val="00BD5BFF"/>
    <w:rsid w:val="00BD61A5"/>
    <w:rsid w:val="00BD6EE1"/>
    <w:rsid w:val="00BD6EF5"/>
    <w:rsid w:val="00BD7635"/>
    <w:rsid w:val="00BE1520"/>
    <w:rsid w:val="00BE445F"/>
    <w:rsid w:val="00BE6D81"/>
    <w:rsid w:val="00BE72A2"/>
    <w:rsid w:val="00BF0960"/>
    <w:rsid w:val="00BF0D3A"/>
    <w:rsid w:val="00BF2ABA"/>
    <w:rsid w:val="00BF311F"/>
    <w:rsid w:val="00BF4396"/>
    <w:rsid w:val="00BF5B48"/>
    <w:rsid w:val="00BF69D8"/>
    <w:rsid w:val="00C00EF3"/>
    <w:rsid w:val="00C01F51"/>
    <w:rsid w:val="00C02833"/>
    <w:rsid w:val="00C037D2"/>
    <w:rsid w:val="00C04FBC"/>
    <w:rsid w:val="00C0590C"/>
    <w:rsid w:val="00C068D0"/>
    <w:rsid w:val="00C0795F"/>
    <w:rsid w:val="00C167EE"/>
    <w:rsid w:val="00C22396"/>
    <w:rsid w:val="00C24321"/>
    <w:rsid w:val="00C25430"/>
    <w:rsid w:val="00C26E63"/>
    <w:rsid w:val="00C27952"/>
    <w:rsid w:val="00C305C4"/>
    <w:rsid w:val="00C3067F"/>
    <w:rsid w:val="00C3174F"/>
    <w:rsid w:val="00C336DB"/>
    <w:rsid w:val="00C369F7"/>
    <w:rsid w:val="00C36D33"/>
    <w:rsid w:val="00C400E8"/>
    <w:rsid w:val="00C41683"/>
    <w:rsid w:val="00C41838"/>
    <w:rsid w:val="00C44620"/>
    <w:rsid w:val="00C446EA"/>
    <w:rsid w:val="00C4491E"/>
    <w:rsid w:val="00C45CB9"/>
    <w:rsid w:val="00C45F10"/>
    <w:rsid w:val="00C4695A"/>
    <w:rsid w:val="00C46B33"/>
    <w:rsid w:val="00C47D82"/>
    <w:rsid w:val="00C519D6"/>
    <w:rsid w:val="00C5215E"/>
    <w:rsid w:val="00C52315"/>
    <w:rsid w:val="00C53BA7"/>
    <w:rsid w:val="00C546E3"/>
    <w:rsid w:val="00C54D09"/>
    <w:rsid w:val="00C553D6"/>
    <w:rsid w:val="00C562E6"/>
    <w:rsid w:val="00C57064"/>
    <w:rsid w:val="00C611A9"/>
    <w:rsid w:val="00C617F6"/>
    <w:rsid w:val="00C61B8A"/>
    <w:rsid w:val="00C62F9D"/>
    <w:rsid w:val="00C633AA"/>
    <w:rsid w:val="00C6403D"/>
    <w:rsid w:val="00C675D4"/>
    <w:rsid w:val="00C67607"/>
    <w:rsid w:val="00C70D9F"/>
    <w:rsid w:val="00C71E6D"/>
    <w:rsid w:val="00C72A3C"/>
    <w:rsid w:val="00C72F65"/>
    <w:rsid w:val="00C73847"/>
    <w:rsid w:val="00C7523A"/>
    <w:rsid w:val="00C757D3"/>
    <w:rsid w:val="00C77C26"/>
    <w:rsid w:val="00C813F4"/>
    <w:rsid w:val="00C82E97"/>
    <w:rsid w:val="00C82F48"/>
    <w:rsid w:val="00C83224"/>
    <w:rsid w:val="00C83E24"/>
    <w:rsid w:val="00C83EA1"/>
    <w:rsid w:val="00C86F62"/>
    <w:rsid w:val="00C905A6"/>
    <w:rsid w:val="00C90D3A"/>
    <w:rsid w:val="00C91173"/>
    <w:rsid w:val="00C913F8"/>
    <w:rsid w:val="00C92FC3"/>
    <w:rsid w:val="00C9355D"/>
    <w:rsid w:val="00C93912"/>
    <w:rsid w:val="00C93C2B"/>
    <w:rsid w:val="00C944C0"/>
    <w:rsid w:val="00C94F91"/>
    <w:rsid w:val="00C96DA1"/>
    <w:rsid w:val="00C971B7"/>
    <w:rsid w:val="00C97BAF"/>
    <w:rsid w:val="00CA023E"/>
    <w:rsid w:val="00CA0470"/>
    <w:rsid w:val="00CA0501"/>
    <w:rsid w:val="00CA0CDF"/>
    <w:rsid w:val="00CA20A0"/>
    <w:rsid w:val="00CA35DD"/>
    <w:rsid w:val="00CA4357"/>
    <w:rsid w:val="00CA571F"/>
    <w:rsid w:val="00CA5D68"/>
    <w:rsid w:val="00CA7287"/>
    <w:rsid w:val="00CA751F"/>
    <w:rsid w:val="00CA7663"/>
    <w:rsid w:val="00CB0181"/>
    <w:rsid w:val="00CB1908"/>
    <w:rsid w:val="00CB2955"/>
    <w:rsid w:val="00CB41B0"/>
    <w:rsid w:val="00CB441D"/>
    <w:rsid w:val="00CB5939"/>
    <w:rsid w:val="00CC1AEE"/>
    <w:rsid w:val="00CC3F12"/>
    <w:rsid w:val="00CC4BFC"/>
    <w:rsid w:val="00CC5AD0"/>
    <w:rsid w:val="00CC60DE"/>
    <w:rsid w:val="00CC6583"/>
    <w:rsid w:val="00CC737D"/>
    <w:rsid w:val="00CC7BDF"/>
    <w:rsid w:val="00CC7F27"/>
    <w:rsid w:val="00CD037C"/>
    <w:rsid w:val="00CD08DC"/>
    <w:rsid w:val="00CD0F0E"/>
    <w:rsid w:val="00CD12EA"/>
    <w:rsid w:val="00CD1753"/>
    <w:rsid w:val="00CD22EB"/>
    <w:rsid w:val="00CD4574"/>
    <w:rsid w:val="00CD4847"/>
    <w:rsid w:val="00CD555F"/>
    <w:rsid w:val="00CD61C9"/>
    <w:rsid w:val="00CE0B0C"/>
    <w:rsid w:val="00CE0FF7"/>
    <w:rsid w:val="00CE3D41"/>
    <w:rsid w:val="00CE62D2"/>
    <w:rsid w:val="00CF0C7A"/>
    <w:rsid w:val="00CF357F"/>
    <w:rsid w:val="00CF3ECA"/>
    <w:rsid w:val="00CF75C4"/>
    <w:rsid w:val="00D009F7"/>
    <w:rsid w:val="00D00F4A"/>
    <w:rsid w:val="00D01FB8"/>
    <w:rsid w:val="00D03FBC"/>
    <w:rsid w:val="00D041FA"/>
    <w:rsid w:val="00D048B3"/>
    <w:rsid w:val="00D04D36"/>
    <w:rsid w:val="00D06366"/>
    <w:rsid w:val="00D07653"/>
    <w:rsid w:val="00D10B9E"/>
    <w:rsid w:val="00D10FA9"/>
    <w:rsid w:val="00D15D49"/>
    <w:rsid w:val="00D162CF"/>
    <w:rsid w:val="00D165C7"/>
    <w:rsid w:val="00D16C85"/>
    <w:rsid w:val="00D20309"/>
    <w:rsid w:val="00D2122D"/>
    <w:rsid w:val="00D2392D"/>
    <w:rsid w:val="00D24273"/>
    <w:rsid w:val="00D27486"/>
    <w:rsid w:val="00D2771C"/>
    <w:rsid w:val="00D31F7B"/>
    <w:rsid w:val="00D32B10"/>
    <w:rsid w:val="00D32D44"/>
    <w:rsid w:val="00D3409B"/>
    <w:rsid w:val="00D347FF"/>
    <w:rsid w:val="00D3592C"/>
    <w:rsid w:val="00D376A2"/>
    <w:rsid w:val="00D434B7"/>
    <w:rsid w:val="00D441B9"/>
    <w:rsid w:val="00D47816"/>
    <w:rsid w:val="00D478EB"/>
    <w:rsid w:val="00D47BE7"/>
    <w:rsid w:val="00D53EA9"/>
    <w:rsid w:val="00D60214"/>
    <w:rsid w:val="00D60265"/>
    <w:rsid w:val="00D6114F"/>
    <w:rsid w:val="00D61A88"/>
    <w:rsid w:val="00D64677"/>
    <w:rsid w:val="00D64B6C"/>
    <w:rsid w:val="00D653D1"/>
    <w:rsid w:val="00D667B0"/>
    <w:rsid w:val="00D674CC"/>
    <w:rsid w:val="00D72344"/>
    <w:rsid w:val="00D732C2"/>
    <w:rsid w:val="00D74D32"/>
    <w:rsid w:val="00D77005"/>
    <w:rsid w:val="00D80018"/>
    <w:rsid w:val="00D80F11"/>
    <w:rsid w:val="00D811A9"/>
    <w:rsid w:val="00D8239B"/>
    <w:rsid w:val="00D8285F"/>
    <w:rsid w:val="00D82AC7"/>
    <w:rsid w:val="00D839FD"/>
    <w:rsid w:val="00D83FF4"/>
    <w:rsid w:val="00D854AD"/>
    <w:rsid w:val="00D864B2"/>
    <w:rsid w:val="00D86C78"/>
    <w:rsid w:val="00D87647"/>
    <w:rsid w:val="00D9183C"/>
    <w:rsid w:val="00D92ABF"/>
    <w:rsid w:val="00D92D78"/>
    <w:rsid w:val="00D93E4F"/>
    <w:rsid w:val="00D94020"/>
    <w:rsid w:val="00D959C7"/>
    <w:rsid w:val="00DA031A"/>
    <w:rsid w:val="00DA124D"/>
    <w:rsid w:val="00DA291B"/>
    <w:rsid w:val="00DA29E9"/>
    <w:rsid w:val="00DA2E0C"/>
    <w:rsid w:val="00DA3268"/>
    <w:rsid w:val="00DA520B"/>
    <w:rsid w:val="00DA5613"/>
    <w:rsid w:val="00DB03FF"/>
    <w:rsid w:val="00DB0644"/>
    <w:rsid w:val="00DB0FDC"/>
    <w:rsid w:val="00DB2F40"/>
    <w:rsid w:val="00DB3AF3"/>
    <w:rsid w:val="00DB4CE6"/>
    <w:rsid w:val="00DB5501"/>
    <w:rsid w:val="00DB6CAB"/>
    <w:rsid w:val="00DB7F9E"/>
    <w:rsid w:val="00DC15B5"/>
    <w:rsid w:val="00DC1859"/>
    <w:rsid w:val="00DC24BD"/>
    <w:rsid w:val="00DC3027"/>
    <w:rsid w:val="00DC3603"/>
    <w:rsid w:val="00DC3F8B"/>
    <w:rsid w:val="00DC4D9E"/>
    <w:rsid w:val="00DC5630"/>
    <w:rsid w:val="00DC69FE"/>
    <w:rsid w:val="00DC717C"/>
    <w:rsid w:val="00DD033B"/>
    <w:rsid w:val="00DD1242"/>
    <w:rsid w:val="00DD32DA"/>
    <w:rsid w:val="00DD56C8"/>
    <w:rsid w:val="00DD62BC"/>
    <w:rsid w:val="00DD6604"/>
    <w:rsid w:val="00DD6CC0"/>
    <w:rsid w:val="00DD6F13"/>
    <w:rsid w:val="00DD77A3"/>
    <w:rsid w:val="00DE1156"/>
    <w:rsid w:val="00DE1756"/>
    <w:rsid w:val="00DE3A0F"/>
    <w:rsid w:val="00DE4B2E"/>
    <w:rsid w:val="00DE5184"/>
    <w:rsid w:val="00DE6F81"/>
    <w:rsid w:val="00DE7962"/>
    <w:rsid w:val="00DE7B95"/>
    <w:rsid w:val="00DF5153"/>
    <w:rsid w:val="00DF58F6"/>
    <w:rsid w:val="00DF5AF5"/>
    <w:rsid w:val="00DF7736"/>
    <w:rsid w:val="00E0066D"/>
    <w:rsid w:val="00E00D5E"/>
    <w:rsid w:val="00E01E8F"/>
    <w:rsid w:val="00E01FFC"/>
    <w:rsid w:val="00E037CC"/>
    <w:rsid w:val="00E050B8"/>
    <w:rsid w:val="00E05472"/>
    <w:rsid w:val="00E05A56"/>
    <w:rsid w:val="00E10A0A"/>
    <w:rsid w:val="00E10BC9"/>
    <w:rsid w:val="00E12678"/>
    <w:rsid w:val="00E12C7F"/>
    <w:rsid w:val="00E12C80"/>
    <w:rsid w:val="00E12C98"/>
    <w:rsid w:val="00E139B2"/>
    <w:rsid w:val="00E140CB"/>
    <w:rsid w:val="00E1428B"/>
    <w:rsid w:val="00E14949"/>
    <w:rsid w:val="00E16057"/>
    <w:rsid w:val="00E165A5"/>
    <w:rsid w:val="00E17021"/>
    <w:rsid w:val="00E20C4F"/>
    <w:rsid w:val="00E210B9"/>
    <w:rsid w:val="00E21D68"/>
    <w:rsid w:val="00E21F4C"/>
    <w:rsid w:val="00E248FD"/>
    <w:rsid w:val="00E249CE"/>
    <w:rsid w:val="00E26A23"/>
    <w:rsid w:val="00E27241"/>
    <w:rsid w:val="00E274EA"/>
    <w:rsid w:val="00E27CA8"/>
    <w:rsid w:val="00E304B7"/>
    <w:rsid w:val="00E33544"/>
    <w:rsid w:val="00E37F93"/>
    <w:rsid w:val="00E44127"/>
    <w:rsid w:val="00E44A0B"/>
    <w:rsid w:val="00E456F2"/>
    <w:rsid w:val="00E459F4"/>
    <w:rsid w:val="00E4645E"/>
    <w:rsid w:val="00E529D9"/>
    <w:rsid w:val="00E53020"/>
    <w:rsid w:val="00E5409D"/>
    <w:rsid w:val="00E55863"/>
    <w:rsid w:val="00E5612E"/>
    <w:rsid w:val="00E56A47"/>
    <w:rsid w:val="00E60776"/>
    <w:rsid w:val="00E625E3"/>
    <w:rsid w:val="00E62B5E"/>
    <w:rsid w:val="00E63395"/>
    <w:rsid w:val="00E63604"/>
    <w:rsid w:val="00E64CB6"/>
    <w:rsid w:val="00E64FE1"/>
    <w:rsid w:val="00E654B9"/>
    <w:rsid w:val="00E65B77"/>
    <w:rsid w:val="00E663E3"/>
    <w:rsid w:val="00E71569"/>
    <w:rsid w:val="00E73642"/>
    <w:rsid w:val="00E7402F"/>
    <w:rsid w:val="00E74B1F"/>
    <w:rsid w:val="00E757BD"/>
    <w:rsid w:val="00E7594A"/>
    <w:rsid w:val="00E76422"/>
    <w:rsid w:val="00E7742F"/>
    <w:rsid w:val="00E80EB6"/>
    <w:rsid w:val="00E82FD4"/>
    <w:rsid w:val="00E83B5F"/>
    <w:rsid w:val="00E862F0"/>
    <w:rsid w:val="00E868EA"/>
    <w:rsid w:val="00E87CDA"/>
    <w:rsid w:val="00E91AE8"/>
    <w:rsid w:val="00E92FC5"/>
    <w:rsid w:val="00E9384D"/>
    <w:rsid w:val="00E93BDA"/>
    <w:rsid w:val="00E93E43"/>
    <w:rsid w:val="00E95D7F"/>
    <w:rsid w:val="00EA07B5"/>
    <w:rsid w:val="00EA2A1F"/>
    <w:rsid w:val="00EA377F"/>
    <w:rsid w:val="00EA6070"/>
    <w:rsid w:val="00EA7B74"/>
    <w:rsid w:val="00EA7BC4"/>
    <w:rsid w:val="00EA7CD4"/>
    <w:rsid w:val="00EB0041"/>
    <w:rsid w:val="00EB0EAE"/>
    <w:rsid w:val="00EB27E8"/>
    <w:rsid w:val="00EB2CAA"/>
    <w:rsid w:val="00EB40E9"/>
    <w:rsid w:val="00EB4FA6"/>
    <w:rsid w:val="00EB559C"/>
    <w:rsid w:val="00EB6219"/>
    <w:rsid w:val="00EB6D54"/>
    <w:rsid w:val="00EB72CE"/>
    <w:rsid w:val="00EB796A"/>
    <w:rsid w:val="00EC1ACC"/>
    <w:rsid w:val="00EC2132"/>
    <w:rsid w:val="00EC2CC2"/>
    <w:rsid w:val="00EC4A9F"/>
    <w:rsid w:val="00EC5403"/>
    <w:rsid w:val="00EC57A5"/>
    <w:rsid w:val="00EC7DEF"/>
    <w:rsid w:val="00ED03A2"/>
    <w:rsid w:val="00ED049C"/>
    <w:rsid w:val="00ED1989"/>
    <w:rsid w:val="00ED1E2D"/>
    <w:rsid w:val="00ED36D6"/>
    <w:rsid w:val="00ED58B7"/>
    <w:rsid w:val="00ED657E"/>
    <w:rsid w:val="00ED6AC3"/>
    <w:rsid w:val="00EE008C"/>
    <w:rsid w:val="00EE04DB"/>
    <w:rsid w:val="00EE49C2"/>
    <w:rsid w:val="00EF0FFE"/>
    <w:rsid w:val="00EF1465"/>
    <w:rsid w:val="00EF1662"/>
    <w:rsid w:val="00EF203C"/>
    <w:rsid w:val="00EF2A90"/>
    <w:rsid w:val="00EF2B8F"/>
    <w:rsid w:val="00EF3FD7"/>
    <w:rsid w:val="00EF5FEB"/>
    <w:rsid w:val="00EF6E6C"/>
    <w:rsid w:val="00EF7E85"/>
    <w:rsid w:val="00F000BE"/>
    <w:rsid w:val="00F00272"/>
    <w:rsid w:val="00F005A3"/>
    <w:rsid w:val="00F01451"/>
    <w:rsid w:val="00F01DBD"/>
    <w:rsid w:val="00F02723"/>
    <w:rsid w:val="00F04192"/>
    <w:rsid w:val="00F042D7"/>
    <w:rsid w:val="00F045D5"/>
    <w:rsid w:val="00F0571A"/>
    <w:rsid w:val="00F05AC1"/>
    <w:rsid w:val="00F075F7"/>
    <w:rsid w:val="00F12DC3"/>
    <w:rsid w:val="00F139AB"/>
    <w:rsid w:val="00F142ED"/>
    <w:rsid w:val="00F1573F"/>
    <w:rsid w:val="00F15861"/>
    <w:rsid w:val="00F16949"/>
    <w:rsid w:val="00F17C23"/>
    <w:rsid w:val="00F209F4"/>
    <w:rsid w:val="00F21F0C"/>
    <w:rsid w:val="00F223BB"/>
    <w:rsid w:val="00F225B3"/>
    <w:rsid w:val="00F24515"/>
    <w:rsid w:val="00F25D7F"/>
    <w:rsid w:val="00F2683E"/>
    <w:rsid w:val="00F26DF9"/>
    <w:rsid w:val="00F31036"/>
    <w:rsid w:val="00F3454D"/>
    <w:rsid w:val="00F349C2"/>
    <w:rsid w:val="00F35269"/>
    <w:rsid w:val="00F4031B"/>
    <w:rsid w:val="00F409CB"/>
    <w:rsid w:val="00F417D4"/>
    <w:rsid w:val="00F418C9"/>
    <w:rsid w:val="00F41EBE"/>
    <w:rsid w:val="00F44441"/>
    <w:rsid w:val="00F45C21"/>
    <w:rsid w:val="00F46ABE"/>
    <w:rsid w:val="00F46DD9"/>
    <w:rsid w:val="00F50886"/>
    <w:rsid w:val="00F51A40"/>
    <w:rsid w:val="00F55BB9"/>
    <w:rsid w:val="00F571F3"/>
    <w:rsid w:val="00F575AA"/>
    <w:rsid w:val="00F6164D"/>
    <w:rsid w:val="00F62B6E"/>
    <w:rsid w:val="00F62BA5"/>
    <w:rsid w:val="00F62C5D"/>
    <w:rsid w:val="00F636EE"/>
    <w:rsid w:val="00F6377F"/>
    <w:rsid w:val="00F70317"/>
    <w:rsid w:val="00F70F13"/>
    <w:rsid w:val="00F7380C"/>
    <w:rsid w:val="00F75310"/>
    <w:rsid w:val="00F75E36"/>
    <w:rsid w:val="00F77EA4"/>
    <w:rsid w:val="00F8040E"/>
    <w:rsid w:val="00F80C3B"/>
    <w:rsid w:val="00F81657"/>
    <w:rsid w:val="00F81823"/>
    <w:rsid w:val="00F82FCD"/>
    <w:rsid w:val="00F833B5"/>
    <w:rsid w:val="00F8429A"/>
    <w:rsid w:val="00F85A7D"/>
    <w:rsid w:val="00F8615E"/>
    <w:rsid w:val="00F87D9F"/>
    <w:rsid w:val="00F91223"/>
    <w:rsid w:val="00F928FD"/>
    <w:rsid w:val="00F94603"/>
    <w:rsid w:val="00F94C49"/>
    <w:rsid w:val="00F964DE"/>
    <w:rsid w:val="00F97C93"/>
    <w:rsid w:val="00FA0B53"/>
    <w:rsid w:val="00FA13A3"/>
    <w:rsid w:val="00FA32D6"/>
    <w:rsid w:val="00FA6154"/>
    <w:rsid w:val="00FA6155"/>
    <w:rsid w:val="00FA633E"/>
    <w:rsid w:val="00FA6581"/>
    <w:rsid w:val="00FA7E99"/>
    <w:rsid w:val="00FB1F5A"/>
    <w:rsid w:val="00FB44A1"/>
    <w:rsid w:val="00FB4CFC"/>
    <w:rsid w:val="00FB656B"/>
    <w:rsid w:val="00FB71BE"/>
    <w:rsid w:val="00FC1260"/>
    <w:rsid w:val="00FC23D4"/>
    <w:rsid w:val="00FC241C"/>
    <w:rsid w:val="00FC5130"/>
    <w:rsid w:val="00FC6397"/>
    <w:rsid w:val="00FC731E"/>
    <w:rsid w:val="00FC7B45"/>
    <w:rsid w:val="00FD0A24"/>
    <w:rsid w:val="00FD1EC2"/>
    <w:rsid w:val="00FD2B02"/>
    <w:rsid w:val="00FD308A"/>
    <w:rsid w:val="00FD412C"/>
    <w:rsid w:val="00FD42FB"/>
    <w:rsid w:val="00FD54C2"/>
    <w:rsid w:val="00FD5BCA"/>
    <w:rsid w:val="00FD5FC0"/>
    <w:rsid w:val="00FD6164"/>
    <w:rsid w:val="00FD68E6"/>
    <w:rsid w:val="00FD6975"/>
    <w:rsid w:val="00FD7766"/>
    <w:rsid w:val="00FD78AF"/>
    <w:rsid w:val="00FE03C5"/>
    <w:rsid w:val="00FE1ADD"/>
    <w:rsid w:val="00FE1F96"/>
    <w:rsid w:val="00FE337B"/>
    <w:rsid w:val="00FE4BA1"/>
    <w:rsid w:val="00FE544D"/>
    <w:rsid w:val="00FE7B05"/>
    <w:rsid w:val="00FF0022"/>
    <w:rsid w:val="00FF0654"/>
    <w:rsid w:val="00FF2CC6"/>
    <w:rsid w:val="00FF41DB"/>
    <w:rsid w:val="00FF7C7F"/>
    <w:rsid w:val="00FF7C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7D4CCA"/>
  <w15:chartTrackingRefBased/>
  <w15:docId w15:val="{8D7C94C2-33B6-4E90-B9C8-B5C84EB29A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4441"/>
  </w:style>
  <w:style w:type="paragraph" w:styleId="Heading1">
    <w:name w:val="heading 1"/>
    <w:basedOn w:val="Normal"/>
    <w:next w:val="Normal"/>
    <w:link w:val="Heading1Char"/>
    <w:uiPriority w:val="9"/>
    <w:qFormat/>
    <w:rsid w:val="00B346CB"/>
    <w:pPr>
      <w:keepNext/>
      <w:keepLines/>
      <w:numPr>
        <w:numId w:val="3"/>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346CB"/>
    <w:pPr>
      <w:keepNext/>
      <w:keepLines/>
      <w:numPr>
        <w:ilvl w:val="1"/>
        <w:numId w:val="3"/>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346CB"/>
    <w:pPr>
      <w:keepNext/>
      <w:keepLines/>
      <w:numPr>
        <w:ilvl w:val="2"/>
        <w:numId w:val="3"/>
      </w:numPr>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46CB"/>
    <w:pPr>
      <w:keepNext/>
      <w:keepLines/>
      <w:numPr>
        <w:ilvl w:val="3"/>
        <w:numId w:val="3"/>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46CB"/>
    <w:pPr>
      <w:keepNext/>
      <w:keepLines/>
      <w:numPr>
        <w:ilvl w:val="4"/>
        <w:numId w:val="3"/>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46CB"/>
    <w:pPr>
      <w:keepNext/>
      <w:keepLines/>
      <w:numPr>
        <w:ilvl w:val="5"/>
        <w:numId w:val="3"/>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46CB"/>
    <w:pPr>
      <w:keepNext/>
      <w:keepLines/>
      <w:numPr>
        <w:ilvl w:val="6"/>
        <w:numId w:val="3"/>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46CB"/>
    <w:pPr>
      <w:keepNext/>
      <w:keepLines/>
      <w:numPr>
        <w:ilvl w:val="7"/>
        <w:numId w:val="3"/>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46CB"/>
    <w:pPr>
      <w:keepNext/>
      <w:keepLines/>
      <w:numPr>
        <w:ilvl w:val="8"/>
        <w:numId w:val="3"/>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46C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346C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346C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46C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46C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46C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46C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46C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46CB"/>
    <w:rPr>
      <w:rFonts w:eastAsiaTheme="majorEastAsia" w:cstheme="majorBidi"/>
      <w:color w:val="272727" w:themeColor="text1" w:themeTint="D8"/>
    </w:rPr>
  </w:style>
  <w:style w:type="paragraph" w:styleId="Title">
    <w:name w:val="Title"/>
    <w:basedOn w:val="Normal"/>
    <w:next w:val="Normal"/>
    <w:link w:val="TitleChar"/>
    <w:uiPriority w:val="10"/>
    <w:qFormat/>
    <w:rsid w:val="00B346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46C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46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46C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46CB"/>
    <w:pPr>
      <w:spacing w:before="160"/>
      <w:jc w:val="center"/>
    </w:pPr>
    <w:rPr>
      <w:i/>
      <w:iCs/>
      <w:color w:val="404040" w:themeColor="text1" w:themeTint="BF"/>
    </w:rPr>
  </w:style>
  <w:style w:type="character" w:customStyle="1" w:styleId="QuoteChar">
    <w:name w:val="Quote Char"/>
    <w:basedOn w:val="DefaultParagraphFont"/>
    <w:link w:val="Quote"/>
    <w:uiPriority w:val="29"/>
    <w:rsid w:val="00B346CB"/>
    <w:rPr>
      <w:i/>
      <w:iCs/>
      <w:color w:val="404040" w:themeColor="text1" w:themeTint="BF"/>
    </w:rPr>
  </w:style>
  <w:style w:type="paragraph" w:styleId="ListParagraph">
    <w:name w:val="List Paragraph"/>
    <w:basedOn w:val="Normal"/>
    <w:uiPriority w:val="34"/>
    <w:qFormat/>
    <w:rsid w:val="00B346CB"/>
    <w:pPr>
      <w:ind w:left="720"/>
      <w:contextualSpacing/>
    </w:pPr>
  </w:style>
  <w:style w:type="character" w:styleId="IntenseEmphasis">
    <w:name w:val="Intense Emphasis"/>
    <w:basedOn w:val="DefaultParagraphFont"/>
    <w:uiPriority w:val="21"/>
    <w:qFormat/>
    <w:rsid w:val="00B346CB"/>
    <w:rPr>
      <w:i/>
      <w:iCs/>
      <w:color w:val="0F4761" w:themeColor="accent1" w:themeShade="BF"/>
    </w:rPr>
  </w:style>
  <w:style w:type="paragraph" w:styleId="IntenseQuote">
    <w:name w:val="Intense Quote"/>
    <w:basedOn w:val="Normal"/>
    <w:next w:val="Normal"/>
    <w:link w:val="IntenseQuoteChar"/>
    <w:uiPriority w:val="30"/>
    <w:qFormat/>
    <w:rsid w:val="00B346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46CB"/>
    <w:rPr>
      <w:i/>
      <w:iCs/>
      <w:color w:val="0F4761" w:themeColor="accent1" w:themeShade="BF"/>
    </w:rPr>
  </w:style>
  <w:style w:type="character" w:styleId="IntenseReference">
    <w:name w:val="Intense Reference"/>
    <w:basedOn w:val="DefaultParagraphFont"/>
    <w:uiPriority w:val="32"/>
    <w:qFormat/>
    <w:rsid w:val="00B346CB"/>
    <w:rPr>
      <w:b/>
      <w:bCs/>
      <w:smallCaps/>
      <w:color w:val="0F4761" w:themeColor="accent1" w:themeShade="BF"/>
      <w:spacing w:val="5"/>
    </w:rPr>
  </w:style>
  <w:style w:type="paragraph" w:styleId="Header">
    <w:name w:val="header"/>
    <w:basedOn w:val="Normal"/>
    <w:link w:val="HeaderChar"/>
    <w:uiPriority w:val="99"/>
    <w:unhideWhenUsed/>
    <w:rsid w:val="001751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75125"/>
  </w:style>
  <w:style w:type="paragraph" w:styleId="Footer">
    <w:name w:val="footer"/>
    <w:basedOn w:val="Normal"/>
    <w:link w:val="FooterChar"/>
    <w:uiPriority w:val="99"/>
    <w:unhideWhenUsed/>
    <w:rsid w:val="001751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75125"/>
  </w:style>
  <w:style w:type="paragraph" w:styleId="TOCHeading">
    <w:name w:val="TOC Heading"/>
    <w:basedOn w:val="Heading1"/>
    <w:next w:val="Normal"/>
    <w:uiPriority w:val="39"/>
    <w:unhideWhenUsed/>
    <w:qFormat/>
    <w:rsid w:val="00E60776"/>
    <w:pPr>
      <w:spacing w:before="240" w:after="0"/>
      <w:outlineLvl w:val="9"/>
    </w:pPr>
    <w:rPr>
      <w:kern w:val="0"/>
      <w:sz w:val="32"/>
      <w:szCs w:val="32"/>
      <w:lang w:val="en-US"/>
      <w14:ligatures w14:val="none"/>
    </w:rPr>
  </w:style>
  <w:style w:type="paragraph" w:styleId="TOC2">
    <w:name w:val="toc 2"/>
    <w:basedOn w:val="Normal"/>
    <w:next w:val="Normal"/>
    <w:autoRedefine/>
    <w:uiPriority w:val="39"/>
    <w:unhideWhenUsed/>
    <w:rsid w:val="00A20683"/>
    <w:pPr>
      <w:spacing w:after="100"/>
      <w:ind w:left="220"/>
    </w:pPr>
  </w:style>
  <w:style w:type="character" w:styleId="Hyperlink">
    <w:name w:val="Hyperlink"/>
    <w:basedOn w:val="DefaultParagraphFont"/>
    <w:uiPriority w:val="99"/>
    <w:unhideWhenUsed/>
    <w:rsid w:val="00A20683"/>
    <w:rPr>
      <w:color w:val="467886" w:themeColor="hyperlink"/>
      <w:u w:val="single"/>
    </w:rPr>
  </w:style>
  <w:style w:type="character" w:styleId="SubtleEmphasis">
    <w:name w:val="Subtle Emphasis"/>
    <w:basedOn w:val="DefaultParagraphFont"/>
    <w:uiPriority w:val="19"/>
    <w:qFormat/>
    <w:rsid w:val="00C22396"/>
    <w:rPr>
      <w:i/>
      <w:iCs/>
      <w:color w:val="404040" w:themeColor="text1" w:themeTint="BF"/>
    </w:rPr>
  </w:style>
  <w:style w:type="paragraph" w:styleId="TOC1">
    <w:name w:val="toc 1"/>
    <w:basedOn w:val="Normal"/>
    <w:next w:val="Normal"/>
    <w:autoRedefine/>
    <w:uiPriority w:val="39"/>
    <w:unhideWhenUsed/>
    <w:rsid w:val="00893937"/>
    <w:pPr>
      <w:spacing w:after="100"/>
    </w:pPr>
  </w:style>
  <w:style w:type="paragraph" w:styleId="NoSpacing">
    <w:name w:val="No Spacing"/>
    <w:uiPriority w:val="1"/>
    <w:qFormat/>
    <w:rsid w:val="00A872C7"/>
    <w:pPr>
      <w:spacing w:after="0" w:line="240" w:lineRule="auto"/>
    </w:pPr>
  </w:style>
  <w:style w:type="character" w:styleId="PlaceholderText">
    <w:name w:val="Placeholder Text"/>
    <w:basedOn w:val="DefaultParagraphFont"/>
    <w:uiPriority w:val="99"/>
    <w:semiHidden/>
    <w:rsid w:val="002E2490"/>
    <w:rPr>
      <w:color w:val="666666"/>
    </w:rPr>
  </w:style>
  <w:style w:type="paragraph" w:styleId="Caption">
    <w:name w:val="caption"/>
    <w:basedOn w:val="Normal"/>
    <w:next w:val="Normal"/>
    <w:uiPriority w:val="35"/>
    <w:unhideWhenUsed/>
    <w:qFormat/>
    <w:rsid w:val="00F349C2"/>
    <w:pPr>
      <w:spacing w:after="200" w:line="240" w:lineRule="auto"/>
    </w:pPr>
    <w:rPr>
      <w:i/>
      <w:iCs/>
      <w:color w:val="0E2841" w:themeColor="text2"/>
      <w:sz w:val="18"/>
      <w:szCs w:val="18"/>
    </w:rPr>
  </w:style>
  <w:style w:type="paragraph" w:styleId="Revision">
    <w:name w:val="Revision"/>
    <w:hidden/>
    <w:uiPriority w:val="99"/>
    <w:semiHidden/>
    <w:rsid w:val="003033B8"/>
    <w:pPr>
      <w:spacing w:after="0" w:line="240" w:lineRule="auto"/>
    </w:pPr>
  </w:style>
  <w:style w:type="character" w:styleId="UnresolvedMention">
    <w:name w:val="Unresolved Mention"/>
    <w:basedOn w:val="DefaultParagraphFont"/>
    <w:uiPriority w:val="99"/>
    <w:semiHidden/>
    <w:unhideWhenUsed/>
    <w:rsid w:val="005E5878"/>
    <w:rPr>
      <w:color w:val="605E5C"/>
      <w:shd w:val="clear" w:color="auto" w:fill="E1DFDD"/>
    </w:rPr>
  </w:style>
  <w:style w:type="paragraph" w:styleId="TOC3">
    <w:name w:val="toc 3"/>
    <w:basedOn w:val="Normal"/>
    <w:next w:val="Normal"/>
    <w:autoRedefine/>
    <w:uiPriority w:val="39"/>
    <w:unhideWhenUsed/>
    <w:rsid w:val="00AC0B3C"/>
    <w:pPr>
      <w:spacing w:after="100"/>
      <w:ind w:left="400"/>
    </w:pPr>
  </w:style>
  <w:style w:type="paragraph" w:styleId="Bibliography">
    <w:name w:val="Bibliography"/>
    <w:basedOn w:val="Normal"/>
    <w:next w:val="Normal"/>
    <w:uiPriority w:val="37"/>
    <w:unhideWhenUsed/>
    <w:rsid w:val="00146921"/>
    <w:pPr>
      <w:tabs>
        <w:tab w:val="left" w:pos="384"/>
      </w:tabs>
      <w:spacing w:after="240" w:line="240" w:lineRule="auto"/>
      <w:ind w:left="384" w:hanging="384"/>
    </w:pPr>
  </w:style>
  <w:style w:type="table" w:styleId="TableGrid">
    <w:name w:val="Table Grid"/>
    <w:basedOn w:val="TableNormal"/>
    <w:uiPriority w:val="39"/>
    <w:rsid w:val="00DD56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6C2B1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2123">
      <w:bodyDiv w:val="1"/>
      <w:marLeft w:val="0"/>
      <w:marRight w:val="0"/>
      <w:marTop w:val="0"/>
      <w:marBottom w:val="0"/>
      <w:divBdr>
        <w:top w:val="none" w:sz="0" w:space="0" w:color="auto"/>
        <w:left w:val="none" w:sz="0" w:space="0" w:color="auto"/>
        <w:bottom w:val="none" w:sz="0" w:space="0" w:color="auto"/>
        <w:right w:val="none" w:sz="0" w:space="0" w:color="auto"/>
      </w:divBdr>
    </w:div>
    <w:div w:id="71238224">
      <w:bodyDiv w:val="1"/>
      <w:marLeft w:val="0"/>
      <w:marRight w:val="0"/>
      <w:marTop w:val="0"/>
      <w:marBottom w:val="0"/>
      <w:divBdr>
        <w:top w:val="none" w:sz="0" w:space="0" w:color="auto"/>
        <w:left w:val="none" w:sz="0" w:space="0" w:color="auto"/>
        <w:bottom w:val="none" w:sz="0" w:space="0" w:color="auto"/>
        <w:right w:val="none" w:sz="0" w:space="0" w:color="auto"/>
      </w:divBdr>
    </w:div>
    <w:div w:id="193734899">
      <w:bodyDiv w:val="1"/>
      <w:marLeft w:val="0"/>
      <w:marRight w:val="0"/>
      <w:marTop w:val="0"/>
      <w:marBottom w:val="0"/>
      <w:divBdr>
        <w:top w:val="none" w:sz="0" w:space="0" w:color="auto"/>
        <w:left w:val="none" w:sz="0" w:space="0" w:color="auto"/>
        <w:bottom w:val="none" w:sz="0" w:space="0" w:color="auto"/>
        <w:right w:val="none" w:sz="0" w:space="0" w:color="auto"/>
      </w:divBdr>
      <w:divsChild>
        <w:div w:id="1673071200">
          <w:marLeft w:val="0"/>
          <w:marRight w:val="0"/>
          <w:marTop w:val="0"/>
          <w:marBottom w:val="0"/>
          <w:divBdr>
            <w:top w:val="none" w:sz="0" w:space="0" w:color="auto"/>
            <w:left w:val="none" w:sz="0" w:space="0" w:color="auto"/>
            <w:bottom w:val="none" w:sz="0" w:space="0" w:color="auto"/>
            <w:right w:val="none" w:sz="0" w:space="0" w:color="auto"/>
          </w:divBdr>
          <w:divsChild>
            <w:div w:id="198300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676002">
      <w:bodyDiv w:val="1"/>
      <w:marLeft w:val="0"/>
      <w:marRight w:val="0"/>
      <w:marTop w:val="0"/>
      <w:marBottom w:val="0"/>
      <w:divBdr>
        <w:top w:val="none" w:sz="0" w:space="0" w:color="auto"/>
        <w:left w:val="none" w:sz="0" w:space="0" w:color="auto"/>
        <w:bottom w:val="none" w:sz="0" w:space="0" w:color="auto"/>
        <w:right w:val="none" w:sz="0" w:space="0" w:color="auto"/>
      </w:divBdr>
      <w:divsChild>
        <w:div w:id="1626086376">
          <w:marLeft w:val="0"/>
          <w:marRight w:val="0"/>
          <w:marTop w:val="0"/>
          <w:marBottom w:val="0"/>
          <w:divBdr>
            <w:top w:val="none" w:sz="0" w:space="0" w:color="auto"/>
            <w:left w:val="none" w:sz="0" w:space="0" w:color="auto"/>
            <w:bottom w:val="none" w:sz="0" w:space="0" w:color="auto"/>
            <w:right w:val="none" w:sz="0" w:space="0" w:color="auto"/>
          </w:divBdr>
          <w:divsChild>
            <w:div w:id="2143108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96265">
      <w:bodyDiv w:val="1"/>
      <w:marLeft w:val="0"/>
      <w:marRight w:val="0"/>
      <w:marTop w:val="0"/>
      <w:marBottom w:val="0"/>
      <w:divBdr>
        <w:top w:val="none" w:sz="0" w:space="0" w:color="auto"/>
        <w:left w:val="none" w:sz="0" w:space="0" w:color="auto"/>
        <w:bottom w:val="none" w:sz="0" w:space="0" w:color="auto"/>
        <w:right w:val="none" w:sz="0" w:space="0" w:color="auto"/>
      </w:divBdr>
    </w:div>
    <w:div w:id="334037276">
      <w:bodyDiv w:val="1"/>
      <w:marLeft w:val="0"/>
      <w:marRight w:val="0"/>
      <w:marTop w:val="0"/>
      <w:marBottom w:val="0"/>
      <w:divBdr>
        <w:top w:val="none" w:sz="0" w:space="0" w:color="auto"/>
        <w:left w:val="none" w:sz="0" w:space="0" w:color="auto"/>
        <w:bottom w:val="none" w:sz="0" w:space="0" w:color="auto"/>
        <w:right w:val="none" w:sz="0" w:space="0" w:color="auto"/>
      </w:divBdr>
    </w:div>
    <w:div w:id="421224101">
      <w:bodyDiv w:val="1"/>
      <w:marLeft w:val="0"/>
      <w:marRight w:val="0"/>
      <w:marTop w:val="0"/>
      <w:marBottom w:val="0"/>
      <w:divBdr>
        <w:top w:val="none" w:sz="0" w:space="0" w:color="auto"/>
        <w:left w:val="none" w:sz="0" w:space="0" w:color="auto"/>
        <w:bottom w:val="none" w:sz="0" w:space="0" w:color="auto"/>
        <w:right w:val="none" w:sz="0" w:space="0" w:color="auto"/>
      </w:divBdr>
    </w:div>
    <w:div w:id="615480096">
      <w:bodyDiv w:val="1"/>
      <w:marLeft w:val="0"/>
      <w:marRight w:val="0"/>
      <w:marTop w:val="0"/>
      <w:marBottom w:val="0"/>
      <w:divBdr>
        <w:top w:val="none" w:sz="0" w:space="0" w:color="auto"/>
        <w:left w:val="none" w:sz="0" w:space="0" w:color="auto"/>
        <w:bottom w:val="none" w:sz="0" w:space="0" w:color="auto"/>
        <w:right w:val="none" w:sz="0" w:space="0" w:color="auto"/>
      </w:divBdr>
    </w:div>
    <w:div w:id="649410192">
      <w:bodyDiv w:val="1"/>
      <w:marLeft w:val="0"/>
      <w:marRight w:val="0"/>
      <w:marTop w:val="0"/>
      <w:marBottom w:val="0"/>
      <w:divBdr>
        <w:top w:val="none" w:sz="0" w:space="0" w:color="auto"/>
        <w:left w:val="none" w:sz="0" w:space="0" w:color="auto"/>
        <w:bottom w:val="none" w:sz="0" w:space="0" w:color="auto"/>
        <w:right w:val="none" w:sz="0" w:space="0" w:color="auto"/>
      </w:divBdr>
      <w:divsChild>
        <w:div w:id="1590187886">
          <w:marLeft w:val="0"/>
          <w:marRight w:val="0"/>
          <w:marTop w:val="0"/>
          <w:marBottom w:val="0"/>
          <w:divBdr>
            <w:top w:val="none" w:sz="0" w:space="0" w:color="auto"/>
            <w:left w:val="none" w:sz="0" w:space="0" w:color="auto"/>
            <w:bottom w:val="none" w:sz="0" w:space="0" w:color="auto"/>
            <w:right w:val="none" w:sz="0" w:space="0" w:color="auto"/>
          </w:divBdr>
          <w:divsChild>
            <w:div w:id="130947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967257">
      <w:bodyDiv w:val="1"/>
      <w:marLeft w:val="0"/>
      <w:marRight w:val="0"/>
      <w:marTop w:val="0"/>
      <w:marBottom w:val="0"/>
      <w:divBdr>
        <w:top w:val="none" w:sz="0" w:space="0" w:color="auto"/>
        <w:left w:val="none" w:sz="0" w:space="0" w:color="auto"/>
        <w:bottom w:val="none" w:sz="0" w:space="0" w:color="auto"/>
        <w:right w:val="none" w:sz="0" w:space="0" w:color="auto"/>
      </w:divBdr>
      <w:divsChild>
        <w:div w:id="930309131">
          <w:marLeft w:val="0"/>
          <w:marRight w:val="0"/>
          <w:marTop w:val="0"/>
          <w:marBottom w:val="0"/>
          <w:divBdr>
            <w:top w:val="none" w:sz="0" w:space="0" w:color="auto"/>
            <w:left w:val="none" w:sz="0" w:space="0" w:color="auto"/>
            <w:bottom w:val="none" w:sz="0" w:space="0" w:color="auto"/>
            <w:right w:val="none" w:sz="0" w:space="0" w:color="auto"/>
          </w:divBdr>
          <w:divsChild>
            <w:div w:id="1767268090">
              <w:marLeft w:val="0"/>
              <w:marRight w:val="0"/>
              <w:marTop w:val="0"/>
              <w:marBottom w:val="0"/>
              <w:divBdr>
                <w:top w:val="none" w:sz="0" w:space="0" w:color="auto"/>
                <w:left w:val="none" w:sz="0" w:space="0" w:color="auto"/>
                <w:bottom w:val="none" w:sz="0" w:space="0" w:color="auto"/>
                <w:right w:val="none" w:sz="0" w:space="0" w:color="auto"/>
              </w:divBdr>
            </w:div>
            <w:div w:id="1082338373">
              <w:marLeft w:val="0"/>
              <w:marRight w:val="0"/>
              <w:marTop w:val="0"/>
              <w:marBottom w:val="0"/>
              <w:divBdr>
                <w:top w:val="none" w:sz="0" w:space="0" w:color="auto"/>
                <w:left w:val="none" w:sz="0" w:space="0" w:color="auto"/>
                <w:bottom w:val="none" w:sz="0" w:space="0" w:color="auto"/>
                <w:right w:val="none" w:sz="0" w:space="0" w:color="auto"/>
              </w:divBdr>
            </w:div>
            <w:div w:id="1650091216">
              <w:marLeft w:val="0"/>
              <w:marRight w:val="0"/>
              <w:marTop w:val="0"/>
              <w:marBottom w:val="0"/>
              <w:divBdr>
                <w:top w:val="none" w:sz="0" w:space="0" w:color="auto"/>
                <w:left w:val="none" w:sz="0" w:space="0" w:color="auto"/>
                <w:bottom w:val="none" w:sz="0" w:space="0" w:color="auto"/>
                <w:right w:val="none" w:sz="0" w:space="0" w:color="auto"/>
              </w:divBdr>
            </w:div>
            <w:div w:id="374549130">
              <w:marLeft w:val="0"/>
              <w:marRight w:val="0"/>
              <w:marTop w:val="0"/>
              <w:marBottom w:val="0"/>
              <w:divBdr>
                <w:top w:val="none" w:sz="0" w:space="0" w:color="auto"/>
                <w:left w:val="none" w:sz="0" w:space="0" w:color="auto"/>
                <w:bottom w:val="none" w:sz="0" w:space="0" w:color="auto"/>
                <w:right w:val="none" w:sz="0" w:space="0" w:color="auto"/>
              </w:divBdr>
            </w:div>
            <w:div w:id="110982027">
              <w:marLeft w:val="0"/>
              <w:marRight w:val="0"/>
              <w:marTop w:val="0"/>
              <w:marBottom w:val="0"/>
              <w:divBdr>
                <w:top w:val="none" w:sz="0" w:space="0" w:color="auto"/>
                <w:left w:val="none" w:sz="0" w:space="0" w:color="auto"/>
                <w:bottom w:val="none" w:sz="0" w:space="0" w:color="auto"/>
                <w:right w:val="none" w:sz="0" w:space="0" w:color="auto"/>
              </w:divBdr>
            </w:div>
            <w:div w:id="1434546668">
              <w:marLeft w:val="0"/>
              <w:marRight w:val="0"/>
              <w:marTop w:val="0"/>
              <w:marBottom w:val="0"/>
              <w:divBdr>
                <w:top w:val="none" w:sz="0" w:space="0" w:color="auto"/>
                <w:left w:val="none" w:sz="0" w:space="0" w:color="auto"/>
                <w:bottom w:val="none" w:sz="0" w:space="0" w:color="auto"/>
                <w:right w:val="none" w:sz="0" w:space="0" w:color="auto"/>
              </w:divBdr>
            </w:div>
            <w:div w:id="573587549">
              <w:marLeft w:val="0"/>
              <w:marRight w:val="0"/>
              <w:marTop w:val="0"/>
              <w:marBottom w:val="0"/>
              <w:divBdr>
                <w:top w:val="none" w:sz="0" w:space="0" w:color="auto"/>
                <w:left w:val="none" w:sz="0" w:space="0" w:color="auto"/>
                <w:bottom w:val="none" w:sz="0" w:space="0" w:color="auto"/>
                <w:right w:val="none" w:sz="0" w:space="0" w:color="auto"/>
              </w:divBdr>
            </w:div>
            <w:div w:id="1488671314">
              <w:marLeft w:val="0"/>
              <w:marRight w:val="0"/>
              <w:marTop w:val="0"/>
              <w:marBottom w:val="0"/>
              <w:divBdr>
                <w:top w:val="none" w:sz="0" w:space="0" w:color="auto"/>
                <w:left w:val="none" w:sz="0" w:space="0" w:color="auto"/>
                <w:bottom w:val="none" w:sz="0" w:space="0" w:color="auto"/>
                <w:right w:val="none" w:sz="0" w:space="0" w:color="auto"/>
              </w:divBdr>
            </w:div>
            <w:div w:id="652567281">
              <w:marLeft w:val="0"/>
              <w:marRight w:val="0"/>
              <w:marTop w:val="0"/>
              <w:marBottom w:val="0"/>
              <w:divBdr>
                <w:top w:val="none" w:sz="0" w:space="0" w:color="auto"/>
                <w:left w:val="none" w:sz="0" w:space="0" w:color="auto"/>
                <w:bottom w:val="none" w:sz="0" w:space="0" w:color="auto"/>
                <w:right w:val="none" w:sz="0" w:space="0" w:color="auto"/>
              </w:divBdr>
            </w:div>
            <w:div w:id="1598976194">
              <w:marLeft w:val="0"/>
              <w:marRight w:val="0"/>
              <w:marTop w:val="0"/>
              <w:marBottom w:val="0"/>
              <w:divBdr>
                <w:top w:val="none" w:sz="0" w:space="0" w:color="auto"/>
                <w:left w:val="none" w:sz="0" w:space="0" w:color="auto"/>
                <w:bottom w:val="none" w:sz="0" w:space="0" w:color="auto"/>
                <w:right w:val="none" w:sz="0" w:space="0" w:color="auto"/>
              </w:divBdr>
            </w:div>
            <w:div w:id="2054764143">
              <w:marLeft w:val="0"/>
              <w:marRight w:val="0"/>
              <w:marTop w:val="0"/>
              <w:marBottom w:val="0"/>
              <w:divBdr>
                <w:top w:val="none" w:sz="0" w:space="0" w:color="auto"/>
                <w:left w:val="none" w:sz="0" w:space="0" w:color="auto"/>
                <w:bottom w:val="none" w:sz="0" w:space="0" w:color="auto"/>
                <w:right w:val="none" w:sz="0" w:space="0" w:color="auto"/>
              </w:divBdr>
            </w:div>
            <w:div w:id="1268349824">
              <w:marLeft w:val="0"/>
              <w:marRight w:val="0"/>
              <w:marTop w:val="0"/>
              <w:marBottom w:val="0"/>
              <w:divBdr>
                <w:top w:val="none" w:sz="0" w:space="0" w:color="auto"/>
                <w:left w:val="none" w:sz="0" w:space="0" w:color="auto"/>
                <w:bottom w:val="none" w:sz="0" w:space="0" w:color="auto"/>
                <w:right w:val="none" w:sz="0" w:space="0" w:color="auto"/>
              </w:divBdr>
            </w:div>
            <w:div w:id="244651936">
              <w:marLeft w:val="0"/>
              <w:marRight w:val="0"/>
              <w:marTop w:val="0"/>
              <w:marBottom w:val="0"/>
              <w:divBdr>
                <w:top w:val="none" w:sz="0" w:space="0" w:color="auto"/>
                <w:left w:val="none" w:sz="0" w:space="0" w:color="auto"/>
                <w:bottom w:val="none" w:sz="0" w:space="0" w:color="auto"/>
                <w:right w:val="none" w:sz="0" w:space="0" w:color="auto"/>
              </w:divBdr>
            </w:div>
            <w:div w:id="1830251887">
              <w:marLeft w:val="0"/>
              <w:marRight w:val="0"/>
              <w:marTop w:val="0"/>
              <w:marBottom w:val="0"/>
              <w:divBdr>
                <w:top w:val="none" w:sz="0" w:space="0" w:color="auto"/>
                <w:left w:val="none" w:sz="0" w:space="0" w:color="auto"/>
                <w:bottom w:val="none" w:sz="0" w:space="0" w:color="auto"/>
                <w:right w:val="none" w:sz="0" w:space="0" w:color="auto"/>
              </w:divBdr>
            </w:div>
            <w:div w:id="1982269268">
              <w:marLeft w:val="0"/>
              <w:marRight w:val="0"/>
              <w:marTop w:val="0"/>
              <w:marBottom w:val="0"/>
              <w:divBdr>
                <w:top w:val="none" w:sz="0" w:space="0" w:color="auto"/>
                <w:left w:val="none" w:sz="0" w:space="0" w:color="auto"/>
                <w:bottom w:val="none" w:sz="0" w:space="0" w:color="auto"/>
                <w:right w:val="none" w:sz="0" w:space="0" w:color="auto"/>
              </w:divBdr>
            </w:div>
            <w:div w:id="827476501">
              <w:marLeft w:val="0"/>
              <w:marRight w:val="0"/>
              <w:marTop w:val="0"/>
              <w:marBottom w:val="0"/>
              <w:divBdr>
                <w:top w:val="none" w:sz="0" w:space="0" w:color="auto"/>
                <w:left w:val="none" w:sz="0" w:space="0" w:color="auto"/>
                <w:bottom w:val="none" w:sz="0" w:space="0" w:color="auto"/>
                <w:right w:val="none" w:sz="0" w:space="0" w:color="auto"/>
              </w:divBdr>
            </w:div>
            <w:div w:id="686521882">
              <w:marLeft w:val="0"/>
              <w:marRight w:val="0"/>
              <w:marTop w:val="0"/>
              <w:marBottom w:val="0"/>
              <w:divBdr>
                <w:top w:val="none" w:sz="0" w:space="0" w:color="auto"/>
                <w:left w:val="none" w:sz="0" w:space="0" w:color="auto"/>
                <w:bottom w:val="none" w:sz="0" w:space="0" w:color="auto"/>
                <w:right w:val="none" w:sz="0" w:space="0" w:color="auto"/>
              </w:divBdr>
            </w:div>
            <w:div w:id="1725182670">
              <w:marLeft w:val="0"/>
              <w:marRight w:val="0"/>
              <w:marTop w:val="0"/>
              <w:marBottom w:val="0"/>
              <w:divBdr>
                <w:top w:val="none" w:sz="0" w:space="0" w:color="auto"/>
                <w:left w:val="none" w:sz="0" w:space="0" w:color="auto"/>
                <w:bottom w:val="none" w:sz="0" w:space="0" w:color="auto"/>
                <w:right w:val="none" w:sz="0" w:space="0" w:color="auto"/>
              </w:divBdr>
            </w:div>
            <w:div w:id="252861393">
              <w:marLeft w:val="0"/>
              <w:marRight w:val="0"/>
              <w:marTop w:val="0"/>
              <w:marBottom w:val="0"/>
              <w:divBdr>
                <w:top w:val="none" w:sz="0" w:space="0" w:color="auto"/>
                <w:left w:val="none" w:sz="0" w:space="0" w:color="auto"/>
                <w:bottom w:val="none" w:sz="0" w:space="0" w:color="auto"/>
                <w:right w:val="none" w:sz="0" w:space="0" w:color="auto"/>
              </w:divBdr>
            </w:div>
            <w:div w:id="152599563">
              <w:marLeft w:val="0"/>
              <w:marRight w:val="0"/>
              <w:marTop w:val="0"/>
              <w:marBottom w:val="0"/>
              <w:divBdr>
                <w:top w:val="none" w:sz="0" w:space="0" w:color="auto"/>
                <w:left w:val="none" w:sz="0" w:space="0" w:color="auto"/>
                <w:bottom w:val="none" w:sz="0" w:space="0" w:color="auto"/>
                <w:right w:val="none" w:sz="0" w:space="0" w:color="auto"/>
              </w:divBdr>
            </w:div>
            <w:div w:id="1581063433">
              <w:marLeft w:val="0"/>
              <w:marRight w:val="0"/>
              <w:marTop w:val="0"/>
              <w:marBottom w:val="0"/>
              <w:divBdr>
                <w:top w:val="none" w:sz="0" w:space="0" w:color="auto"/>
                <w:left w:val="none" w:sz="0" w:space="0" w:color="auto"/>
                <w:bottom w:val="none" w:sz="0" w:space="0" w:color="auto"/>
                <w:right w:val="none" w:sz="0" w:space="0" w:color="auto"/>
              </w:divBdr>
            </w:div>
            <w:div w:id="1858887494">
              <w:marLeft w:val="0"/>
              <w:marRight w:val="0"/>
              <w:marTop w:val="0"/>
              <w:marBottom w:val="0"/>
              <w:divBdr>
                <w:top w:val="none" w:sz="0" w:space="0" w:color="auto"/>
                <w:left w:val="none" w:sz="0" w:space="0" w:color="auto"/>
                <w:bottom w:val="none" w:sz="0" w:space="0" w:color="auto"/>
                <w:right w:val="none" w:sz="0" w:space="0" w:color="auto"/>
              </w:divBdr>
            </w:div>
            <w:div w:id="643704515">
              <w:marLeft w:val="0"/>
              <w:marRight w:val="0"/>
              <w:marTop w:val="0"/>
              <w:marBottom w:val="0"/>
              <w:divBdr>
                <w:top w:val="none" w:sz="0" w:space="0" w:color="auto"/>
                <w:left w:val="none" w:sz="0" w:space="0" w:color="auto"/>
                <w:bottom w:val="none" w:sz="0" w:space="0" w:color="auto"/>
                <w:right w:val="none" w:sz="0" w:space="0" w:color="auto"/>
              </w:divBdr>
            </w:div>
            <w:div w:id="719132244">
              <w:marLeft w:val="0"/>
              <w:marRight w:val="0"/>
              <w:marTop w:val="0"/>
              <w:marBottom w:val="0"/>
              <w:divBdr>
                <w:top w:val="none" w:sz="0" w:space="0" w:color="auto"/>
                <w:left w:val="none" w:sz="0" w:space="0" w:color="auto"/>
                <w:bottom w:val="none" w:sz="0" w:space="0" w:color="auto"/>
                <w:right w:val="none" w:sz="0" w:space="0" w:color="auto"/>
              </w:divBdr>
            </w:div>
            <w:div w:id="339352877">
              <w:marLeft w:val="0"/>
              <w:marRight w:val="0"/>
              <w:marTop w:val="0"/>
              <w:marBottom w:val="0"/>
              <w:divBdr>
                <w:top w:val="none" w:sz="0" w:space="0" w:color="auto"/>
                <w:left w:val="none" w:sz="0" w:space="0" w:color="auto"/>
                <w:bottom w:val="none" w:sz="0" w:space="0" w:color="auto"/>
                <w:right w:val="none" w:sz="0" w:space="0" w:color="auto"/>
              </w:divBdr>
            </w:div>
            <w:div w:id="1339846164">
              <w:marLeft w:val="0"/>
              <w:marRight w:val="0"/>
              <w:marTop w:val="0"/>
              <w:marBottom w:val="0"/>
              <w:divBdr>
                <w:top w:val="none" w:sz="0" w:space="0" w:color="auto"/>
                <w:left w:val="none" w:sz="0" w:space="0" w:color="auto"/>
                <w:bottom w:val="none" w:sz="0" w:space="0" w:color="auto"/>
                <w:right w:val="none" w:sz="0" w:space="0" w:color="auto"/>
              </w:divBdr>
            </w:div>
            <w:div w:id="519706102">
              <w:marLeft w:val="0"/>
              <w:marRight w:val="0"/>
              <w:marTop w:val="0"/>
              <w:marBottom w:val="0"/>
              <w:divBdr>
                <w:top w:val="none" w:sz="0" w:space="0" w:color="auto"/>
                <w:left w:val="none" w:sz="0" w:space="0" w:color="auto"/>
                <w:bottom w:val="none" w:sz="0" w:space="0" w:color="auto"/>
                <w:right w:val="none" w:sz="0" w:space="0" w:color="auto"/>
              </w:divBdr>
            </w:div>
            <w:div w:id="7489840">
              <w:marLeft w:val="0"/>
              <w:marRight w:val="0"/>
              <w:marTop w:val="0"/>
              <w:marBottom w:val="0"/>
              <w:divBdr>
                <w:top w:val="none" w:sz="0" w:space="0" w:color="auto"/>
                <w:left w:val="none" w:sz="0" w:space="0" w:color="auto"/>
                <w:bottom w:val="none" w:sz="0" w:space="0" w:color="auto"/>
                <w:right w:val="none" w:sz="0" w:space="0" w:color="auto"/>
              </w:divBdr>
            </w:div>
            <w:div w:id="1150638002">
              <w:marLeft w:val="0"/>
              <w:marRight w:val="0"/>
              <w:marTop w:val="0"/>
              <w:marBottom w:val="0"/>
              <w:divBdr>
                <w:top w:val="none" w:sz="0" w:space="0" w:color="auto"/>
                <w:left w:val="none" w:sz="0" w:space="0" w:color="auto"/>
                <w:bottom w:val="none" w:sz="0" w:space="0" w:color="auto"/>
                <w:right w:val="none" w:sz="0" w:space="0" w:color="auto"/>
              </w:divBdr>
            </w:div>
            <w:div w:id="2047607440">
              <w:marLeft w:val="0"/>
              <w:marRight w:val="0"/>
              <w:marTop w:val="0"/>
              <w:marBottom w:val="0"/>
              <w:divBdr>
                <w:top w:val="none" w:sz="0" w:space="0" w:color="auto"/>
                <w:left w:val="none" w:sz="0" w:space="0" w:color="auto"/>
                <w:bottom w:val="none" w:sz="0" w:space="0" w:color="auto"/>
                <w:right w:val="none" w:sz="0" w:space="0" w:color="auto"/>
              </w:divBdr>
            </w:div>
            <w:div w:id="1575696811">
              <w:marLeft w:val="0"/>
              <w:marRight w:val="0"/>
              <w:marTop w:val="0"/>
              <w:marBottom w:val="0"/>
              <w:divBdr>
                <w:top w:val="none" w:sz="0" w:space="0" w:color="auto"/>
                <w:left w:val="none" w:sz="0" w:space="0" w:color="auto"/>
                <w:bottom w:val="none" w:sz="0" w:space="0" w:color="auto"/>
                <w:right w:val="none" w:sz="0" w:space="0" w:color="auto"/>
              </w:divBdr>
            </w:div>
            <w:div w:id="1829325363">
              <w:marLeft w:val="0"/>
              <w:marRight w:val="0"/>
              <w:marTop w:val="0"/>
              <w:marBottom w:val="0"/>
              <w:divBdr>
                <w:top w:val="none" w:sz="0" w:space="0" w:color="auto"/>
                <w:left w:val="none" w:sz="0" w:space="0" w:color="auto"/>
                <w:bottom w:val="none" w:sz="0" w:space="0" w:color="auto"/>
                <w:right w:val="none" w:sz="0" w:space="0" w:color="auto"/>
              </w:divBdr>
            </w:div>
            <w:div w:id="385180024">
              <w:marLeft w:val="0"/>
              <w:marRight w:val="0"/>
              <w:marTop w:val="0"/>
              <w:marBottom w:val="0"/>
              <w:divBdr>
                <w:top w:val="none" w:sz="0" w:space="0" w:color="auto"/>
                <w:left w:val="none" w:sz="0" w:space="0" w:color="auto"/>
                <w:bottom w:val="none" w:sz="0" w:space="0" w:color="auto"/>
                <w:right w:val="none" w:sz="0" w:space="0" w:color="auto"/>
              </w:divBdr>
            </w:div>
            <w:div w:id="1603151723">
              <w:marLeft w:val="0"/>
              <w:marRight w:val="0"/>
              <w:marTop w:val="0"/>
              <w:marBottom w:val="0"/>
              <w:divBdr>
                <w:top w:val="none" w:sz="0" w:space="0" w:color="auto"/>
                <w:left w:val="none" w:sz="0" w:space="0" w:color="auto"/>
                <w:bottom w:val="none" w:sz="0" w:space="0" w:color="auto"/>
                <w:right w:val="none" w:sz="0" w:space="0" w:color="auto"/>
              </w:divBdr>
            </w:div>
            <w:div w:id="901674507">
              <w:marLeft w:val="0"/>
              <w:marRight w:val="0"/>
              <w:marTop w:val="0"/>
              <w:marBottom w:val="0"/>
              <w:divBdr>
                <w:top w:val="none" w:sz="0" w:space="0" w:color="auto"/>
                <w:left w:val="none" w:sz="0" w:space="0" w:color="auto"/>
                <w:bottom w:val="none" w:sz="0" w:space="0" w:color="auto"/>
                <w:right w:val="none" w:sz="0" w:space="0" w:color="auto"/>
              </w:divBdr>
            </w:div>
            <w:div w:id="1097023383">
              <w:marLeft w:val="0"/>
              <w:marRight w:val="0"/>
              <w:marTop w:val="0"/>
              <w:marBottom w:val="0"/>
              <w:divBdr>
                <w:top w:val="none" w:sz="0" w:space="0" w:color="auto"/>
                <w:left w:val="none" w:sz="0" w:space="0" w:color="auto"/>
                <w:bottom w:val="none" w:sz="0" w:space="0" w:color="auto"/>
                <w:right w:val="none" w:sz="0" w:space="0" w:color="auto"/>
              </w:divBdr>
            </w:div>
            <w:div w:id="459300058">
              <w:marLeft w:val="0"/>
              <w:marRight w:val="0"/>
              <w:marTop w:val="0"/>
              <w:marBottom w:val="0"/>
              <w:divBdr>
                <w:top w:val="none" w:sz="0" w:space="0" w:color="auto"/>
                <w:left w:val="none" w:sz="0" w:space="0" w:color="auto"/>
                <w:bottom w:val="none" w:sz="0" w:space="0" w:color="auto"/>
                <w:right w:val="none" w:sz="0" w:space="0" w:color="auto"/>
              </w:divBdr>
            </w:div>
            <w:div w:id="888760013">
              <w:marLeft w:val="0"/>
              <w:marRight w:val="0"/>
              <w:marTop w:val="0"/>
              <w:marBottom w:val="0"/>
              <w:divBdr>
                <w:top w:val="none" w:sz="0" w:space="0" w:color="auto"/>
                <w:left w:val="none" w:sz="0" w:space="0" w:color="auto"/>
                <w:bottom w:val="none" w:sz="0" w:space="0" w:color="auto"/>
                <w:right w:val="none" w:sz="0" w:space="0" w:color="auto"/>
              </w:divBdr>
            </w:div>
            <w:div w:id="1922565433">
              <w:marLeft w:val="0"/>
              <w:marRight w:val="0"/>
              <w:marTop w:val="0"/>
              <w:marBottom w:val="0"/>
              <w:divBdr>
                <w:top w:val="none" w:sz="0" w:space="0" w:color="auto"/>
                <w:left w:val="none" w:sz="0" w:space="0" w:color="auto"/>
                <w:bottom w:val="none" w:sz="0" w:space="0" w:color="auto"/>
                <w:right w:val="none" w:sz="0" w:space="0" w:color="auto"/>
              </w:divBdr>
            </w:div>
            <w:div w:id="1880358936">
              <w:marLeft w:val="0"/>
              <w:marRight w:val="0"/>
              <w:marTop w:val="0"/>
              <w:marBottom w:val="0"/>
              <w:divBdr>
                <w:top w:val="none" w:sz="0" w:space="0" w:color="auto"/>
                <w:left w:val="none" w:sz="0" w:space="0" w:color="auto"/>
                <w:bottom w:val="none" w:sz="0" w:space="0" w:color="auto"/>
                <w:right w:val="none" w:sz="0" w:space="0" w:color="auto"/>
              </w:divBdr>
            </w:div>
            <w:div w:id="640310648">
              <w:marLeft w:val="0"/>
              <w:marRight w:val="0"/>
              <w:marTop w:val="0"/>
              <w:marBottom w:val="0"/>
              <w:divBdr>
                <w:top w:val="none" w:sz="0" w:space="0" w:color="auto"/>
                <w:left w:val="none" w:sz="0" w:space="0" w:color="auto"/>
                <w:bottom w:val="none" w:sz="0" w:space="0" w:color="auto"/>
                <w:right w:val="none" w:sz="0" w:space="0" w:color="auto"/>
              </w:divBdr>
            </w:div>
            <w:div w:id="1542013100">
              <w:marLeft w:val="0"/>
              <w:marRight w:val="0"/>
              <w:marTop w:val="0"/>
              <w:marBottom w:val="0"/>
              <w:divBdr>
                <w:top w:val="none" w:sz="0" w:space="0" w:color="auto"/>
                <w:left w:val="none" w:sz="0" w:space="0" w:color="auto"/>
                <w:bottom w:val="none" w:sz="0" w:space="0" w:color="auto"/>
                <w:right w:val="none" w:sz="0" w:space="0" w:color="auto"/>
              </w:divBdr>
            </w:div>
            <w:div w:id="682173189">
              <w:marLeft w:val="0"/>
              <w:marRight w:val="0"/>
              <w:marTop w:val="0"/>
              <w:marBottom w:val="0"/>
              <w:divBdr>
                <w:top w:val="none" w:sz="0" w:space="0" w:color="auto"/>
                <w:left w:val="none" w:sz="0" w:space="0" w:color="auto"/>
                <w:bottom w:val="none" w:sz="0" w:space="0" w:color="auto"/>
                <w:right w:val="none" w:sz="0" w:space="0" w:color="auto"/>
              </w:divBdr>
            </w:div>
            <w:div w:id="69354768">
              <w:marLeft w:val="0"/>
              <w:marRight w:val="0"/>
              <w:marTop w:val="0"/>
              <w:marBottom w:val="0"/>
              <w:divBdr>
                <w:top w:val="none" w:sz="0" w:space="0" w:color="auto"/>
                <w:left w:val="none" w:sz="0" w:space="0" w:color="auto"/>
                <w:bottom w:val="none" w:sz="0" w:space="0" w:color="auto"/>
                <w:right w:val="none" w:sz="0" w:space="0" w:color="auto"/>
              </w:divBdr>
            </w:div>
            <w:div w:id="221142482">
              <w:marLeft w:val="0"/>
              <w:marRight w:val="0"/>
              <w:marTop w:val="0"/>
              <w:marBottom w:val="0"/>
              <w:divBdr>
                <w:top w:val="none" w:sz="0" w:space="0" w:color="auto"/>
                <w:left w:val="none" w:sz="0" w:space="0" w:color="auto"/>
                <w:bottom w:val="none" w:sz="0" w:space="0" w:color="auto"/>
                <w:right w:val="none" w:sz="0" w:space="0" w:color="auto"/>
              </w:divBdr>
            </w:div>
            <w:div w:id="1654676666">
              <w:marLeft w:val="0"/>
              <w:marRight w:val="0"/>
              <w:marTop w:val="0"/>
              <w:marBottom w:val="0"/>
              <w:divBdr>
                <w:top w:val="none" w:sz="0" w:space="0" w:color="auto"/>
                <w:left w:val="none" w:sz="0" w:space="0" w:color="auto"/>
                <w:bottom w:val="none" w:sz="0" w:space="0" w:color="auto"/>
                <w:right w:val="none" w:sz="0" w:space="0" w:color="auto"/>
              </w:divBdr>
            </w:div>
            <w:div w:id="1681154274">
              <w:marLeft w:val="0"/>
              <w:marRight w:val="0"/>
              <w:marTop w:val="0"/>
              <w:marBottom w:val="0"/>
              <w:divBdr>
                <w:top w:val="none" w:sz="0" w:space="0" w:color="auto"/>
                <w:left w:val="none" w:sz="0" w:space="0" w:color="auto"/>
                <w:bottom w:val="none" w:sz="0" w:space="0" w:color="auto"/>
                <w:right w:val="none" w:sz="0" w:space="0" w:color="auto"/>
              </w:divBdr>
            </w:div>
            <w:div w:id="1818719108">
              <w:marLeft w:val="0"/>
              <w:marRight w:val="0"/>
              <w:marTop w:val="0"/>
              <w:marBottom w:val="0"/>
              <w:divBdr>
                <w:top w:val="none" w:sz="0" w:space="0" w:color="auto"/>
                <w:left w:val="none" w:sz="0" w:space="0" w:color="auto"/>
                <w:bottom w:val="none" w:sz="0" w:space="0" w:color="auto"/>
                <w:right w:val="none" w:sz="0" w:space="0" w:color="auto"/>
              </w:divBdr>
            </w:div>
            <w:div w:id="1271745943">
              <w:marLeft w:val="0"/>
              <w:marRight w:val="0"/>
              <w:marTop w:val="0"/>
              <w:marBottom w:val="0"/>
              <w:divBdr>
                <w:top w:val="none" w:sz="0" w:space="0" w:color="auto"/>
                <w:left w:val="none" w:sz="0" w:space="0" w:color="auto"/>
                <w:bottom w:val="none" w:sz="0" w:space="0" w:color="auto"/>
                <w:right w:val="none" w:sz="0" w:space="0" w:color="auto"/>
              </w:divBdr>
            </w:div>
            <w:div w:id="980421716">
              <w:marLeft w:val="0"/>
              <w:marRight w:val="0"/>
              <w:marTop w:val="0"/>
              <w:marBottom w:val="0"/>
              <w:divBdr>
                <w:top w:val="none" w:sz="0" w:space="0" w:color="auto"/>
                <w:left w:val="none" w:sz="0" w:space="0" w:color="auto"/>
                <w:bottom w:val="none" w:sz="0" w:space="0" w:color="auto"/>
                <w:right w:val="none" w:sz="0" w:space="0" w:color="auto"/>
              </w:divBdr>
            </w:div>
            <w:div w:id="1868058513">
              <w:marLeft w:val="0"/>
              <w:marRight w:val="0"/>
              <w:marTop w:val="0"/>
              <w:marBottom w:val="0"/>
              <w:divBdr>
                <w:top w:val="none" w:sz="0" w:space="0" w:color="auto"/>
                <w:left w:val="none" w:sz="0" w:space="0" w:color="auto"/>
                <w:bottom w:val="none" w:sz="0" w:space="0" w:color="auto"/>
                <w:right w:val="none" w:sz="0" w:space="0" w:color="auto"/>
              </w:divBdr>
            </w:div>
            <w:div w:id="7686247">
              <w:marLeft w:val="0"/>
              <w:marRight w:val="0"/>
              <w:marTop w:val="0"/>
              <w:marBottom w:val="0"/>
              <w:divBdr>
                <w:top w:val="none" w:sz="0" w:space="0" w:color="auto"/>
                <w:left w:val="none" w:sz="0" w:space="0" w:color="auto"/>
                <w:bottom w:val="none" w:sz="0" w:space="0" w:color="auto"/>
                <w:right w:val="none" w:sz="0" w:space="0" w:color="auto"/>
              </w:divBdr>
            </w:div>
            <w:div w:id="774060720">
              <w:marLeft w:val="0"/>
              <w:marRight w:val="0"/>
              <w:marTop w:val="0"/>
              <w:marBottom w:val="0"/>
              <w:divBdr>
                <w:top w:val="none" w:sz="0" w:space="0" w:color="auto"/>
                <w:left w:val="none" w:sz="0" w:space="0" w:color="auto"/>
                <w:bottom w:val="none" w:sz="0" w:space="0" w:color="auto"/>
                <w:right w:val="none" w:sz="0" w:space="0" w:color="auto"/>
              </w:divBdr>
            </w:div>
            <w:div w:id="2111388425">
              <w:marLeft w:val="0"/>
              <w:marRight w:val="0"/>
              <w:marTop w:val="0"/>
              <w:marBottom w:val="0"/>
              <w:divBdr>
                <w:top w:val="none" w:sz="0" w:space="0" w:color="auto"/>
                <w:left w:val="none" w:sz="0" w:space="0" w:color="auto"/>
                <w:bottom w:val="none" w:sz="0" w:space="0" w:color="auto"/>
                <w:right w:val="none" w:sz="0" w:space="0" w:color="auto"/>
              </w:divBdr>
            </w:div>
            <w:div w:id="1788115482">
              <w:marLeft w:val="0"/>
              <w:marRight w:val="0"/>
              <w:marTop w:val="0"/>
              <w:marBottom w:val="0"/>
              <w:divBdr>
                <w:top w:val="none" w:sz="0" w:space="0" w:color="auto"/>
                <w:left w:val="none" w:sz="0" w:space="0" w:color="auto"/>
                <w:bottom w:val="none" w:sz="0" w:space="0" w:color="auto"/>
                <w:right w:val="none" w:sz="0" w:space="0" w:color="auto"/>
              </w:divBdr>
            </w:div>
            <w:div w:id="1439450234">
              <w:marLeft w:val="0"/>
              <w:marRight w:val="0"/>
              <w:marTop w:val="0"/>
              <w:marBottom w:val="0"/>
              <w:divBdr>
                <w:top w:val="none" w:sz="0" w:space="0" w:color="auto"/>
                <w:left w:val="none" w:sz="0" w:space="0" w:color="auto"/>
                <w:bottom w:val="none" w:sz="0" w:space="0" w:color="auto"/>
                <w:right w:val="none" w:sz="0" w:space="0" w:color="auto"/>
              </w:divBdr>
            </w:div>
            <w:div w:id="362095241">
              <w:marLeft w:val="0"/>
              <w:marRight w:val="0"/>
              <w:marTop w:val="0"/>
              <w:marBottom w:val="0"/>
              <w:divBdr>
                <w:top w:val="none" w:sz="0" w:space="0" w:color="auto"/>
                <w:left w:val="none" w:sz="0" w:space="0" w:color="auto"/>
                <w:bottom w:val="none" w:sz="0" w:space="0" w:color="auto"/>
                <w:right w:val="none" w:sz="0" w:space="0" w:color="auto"/>
              </w:divBdr>
            </w:div>
            <w:div w:id="1880390055">
              <w:marLeft w:val="0"/>
              <w:marRight w:val="0"/>
              <w:marTop w:val="0"/>
              <w:marBottom w:val="0"/>
              <w:divBdr>
                <w:top w:val="none" w:sz="0" w:space="0" w:color="auto"/>
                <w:left w:val="none" w:sz="0" w:space="0" w:color="auto"/>
                <w:bottom w:val="none" w:sz="0" w:space="0" w:color="auto"/>
                <w:right w:val="none" w:sz="0" w:space="0" w:color="auto"/>
              </w:divBdr>
            </w:div>
            <w:div w:id="899096067">
              <w:marLeft w:val="0"/>
              <w:marRight w:val="0"/>
              <w:marTop w:val="0"/>
              <w:marBottom w:val="0"/>
              <w:divBdr>
                <w:top w:val="none" w:sz="0" w:space="0" w:color="auto"/>
                <w:left w:val="none" w:sz="0" w:space="0" w:color="auto"/>
                <w:bottom w:val="none" w:sz="0" w:space="0" w:color="auto"/>
                <w:right w:val="none" w:sz="0" w:space="0" w:color="auto"/>
              </w:divBdr>
            </w:div>
            <w:div w:id="1519079357">
              <w:marLeft w:val="0"/>
              <w:marRight w:val="0"/>
              <w:marTop w:val="0"/>
              <w:marBottom w:val="0"/>
              <w:divBdr>
                <w:top w:val="none" w:sz="0" w:space="0" w:color="auto"/>
                <w:left w:val="none" w:sz="0" w:space="0" w:color="auto"/>
                <w:bottom w:val="none" w:sz="0" w:space="0" w:color="auto"/>
                <w:right w:val="none" w:sz="0" w:space="0" w:color="auto"/>
              </w:divBdr>
            </w:div>
            <w:div w:id="456726984">
              <w:marLeft w:val="0"/>
              <w:marRight w:val="0"/>
              <w:marTop w:val="0"/>
              <w:marBottom w:val="0"/>
              <w:divBdr>
                <w:top w:val="none" w:sz="0" w:space="0" w:color="auto"/>
                <w:left w:val="none" w:sz="0" w:space="0" w:color="auto"/>
                <w:bottom w:val="none" w:sz="0" w:space="0" w:color="auto"/>
                <w:right w:val="none" w:sz="0" w:space="0" w:color="auto"/>
              </w:divBdr>
            </w:div>
            <w:div w:id="422654253">
              <w:marLeft w:val="0"/>
              <w:marRight w:val="0"/>
              <w:marTop w:val="0"/>
              <w:marBottom w:val="0"/>
              <w:divBdr>
                <w:top w:val="none" w:sz="0" w:space="0" w:color="auto"/>
                <w:left w:val="none" w:sz="0" w:space="0" w:color="auto"/>
                <w:bottom w:val="none" w:sz="0" w:space="0" w:color="auto"/>
                <w:right w:val="none" w:sz="0" w:space="0" w:color="auto"/>
              </w:divBdr>
            </w:div>
            <w:div w:id="503908291">
              <w:marLeft w:val="0"/>
              <w:marRight w:val="0"/>
              <w:marTop w:val="0"/>
              <w:marBottom w:val="0"/>
              <w:divBdr>
                <w:top w:val="none" w:sz="0" w:space="0" w:color="auto"/>
                <w:left w:val="none" w:sz="0" w:space="0" w:color="auto"/>
                <w:bottom w:val="none" w:sz="0" w:space="0" w:color="auto"/>
                <w:right w:val="none" w:sz="0" w:space="0" w:color="auto"/>
              </w:divBdr>
            </w:div>
            <w:div w:id="1623729302">
              <w:marLeft w:val="0"/>
              <w:marRight w:val="0"/>
              <w:marTop w:val="0"/>
              <w:marBottom w:val="0"/>
              <w:divBdr>
                <w:top w:val="none" w:sz="0" w:space="0" w:color="auto"/>
                <w:left w:val="none" w:sz="0" w:space="0" w:color="auto"/>
                <w:bottom w:val="none" w:sz="0" w:space="0" w:color="auto"/>
                <w:right w:val="none" w:sz="0" w:space="0" w:color="auto"/>
              </w:divBdr>
            </w:div>
            <w:div w:id="637145596">
              <w:marLeft w:val="0"/>
              <w:marRight w:val="0"/>
              <w:marTop w:val="0"/>
              <w:marBottom w:val="0"/>
              <w:divBdr>
                <w:top w:val="none" w:sz="0" w:space="0" w:color="auto"/>
                <w:left w:val="none" w:sz="0" w:space="0" w:color="auto"/>
                <w:bottom w:val="none" w:sz="0" w:space="0" w:color="auto"/>
                <w:right w:val="none" w:sz="0" w:space="0" w:color="auto"/>
              </w:divBdr>
            </w:div>
            <w:div w:id="1950506492">
              <w:marLeft w:val="0"/>
              <w:marRight w:val="0"/>
              <w:marTop w:val="0"/>
              <w:marBottom w:val="0"/>
              <w:divBdr>
                <w:top w:val="none" w:sz="0" w:space="0" w:color="auto"/>
                <w:left w:val="none" w:sz="0" w:space="0" w:color="auto"/>
                <w:bottom w:val="none" w:sz="0" w:space="0" w:color="auto"/>
                <w:right w:val="none" w:sz="0" w:space="0" w:color="auto"/>
              </w:divBdr>
            </w:div>
            <w:div w:id="765610503">
              <w:marLeft w:val="0"/>
              <w:marRight w:val="0"/>
              <w:marTop w:val="0"/>
              <w:marBottom w:val="0"/>
              <w:divBdr>
                <w:top w:val="none" w:sz="0" w:space="0" w:color="auto"/>
                <w:left w:val="none" w:sz="0" w:space="0" w:color="auto"/>
                <w:bottom w:val="none" w:sz="0" w:space="0" w:color="auto"/>
                <w:right w:val="none" w:sz="0" w:space="0" w:color="auto"/>
              </w:divBdr>
            </w:div>
            <w:div w:id="334458482">
              <w:marLeft w:val="0"/>
              <w:marRight w:val="0"/>
              <w:marTop w:val="0"/>
              <w:marBottom w:val="0"/>
              <w:divBdr>
                <w:top w:val="none" w:sz="0" w:space="0" w:color="auto"/>
                <w:left w:val="none" w:sz="0" w:space="0" w:color="auto"/>
                <w:bottom w:val="none" w:sz="0" w:space="0" w:color="auto"/>
                <w:right w:val="none" w:sz="0" w:space="0" w:color="auto"/>
              </w:divBdr>
            </w:div>
            <w:div w:id="910969526">
              <w:marLeft w:val="0"/>
              <w:marRight w:val="0"/>
              <w:marTop w:val="0"/>
              <w:marBottom w:val="0"/>
              <w:divBdr>
                <w:top w:val="none" w:sz="0" w:space="0" w:color="auto"/>
                <w:left w:val="none" w:sz="0" w:space="0" w:color="auto"/>
                <w:bottom w:val="none" w:sz="0" w:space="0" w:color="auto"/>
                <w:right w:val="none" w:sz="0" w:space="0" w:color="auto"/>
              </w:divBdr>
            </w:div>
            <w:div w:id="1501576993">
              <w:marLeft w:val="0"/>
              <w:marRight w:val="0"/>
              <w:marTop w:val="0"/>
              <w:marBottom w:val="0"/>
              <w:divBdr>
                <w:top w:val="none" w:sz="0" w:space="0" w:color="auto"/>
                <w:left w:val="none" w:sz="0" w:space="0" w:color="auto"/>
                <w:bottom w:val="none" w:sz="0" w:space="0" w:color="auto"/>
                <w:right w:val="none" w:sz="0" w:space="0" w:color="auto"/>
              </w:divBdr>
            </w:div>
            <w:div w:id="2045011402">
              <w:marLeft w:val="0"/>
              <w:marRight w:val="0"/>
              <w:marTop w:val="0"/>
              <w:marBottom w:val="0"/>
              <w:divBdr>
                <w:top w:val="none" w:sz="0" w:space="0" w:color="auto"/>
                <w:left w:val="none" w:sz="0" w:space="0" w:color="auto"/>
                <w:bottom w:val="none" w:sz="0" w:space="0" w:color="auto"/>
                <w:right w:val="none" w:sz="0" w:space="0" w:color="auto"/>
              </w:divBdr>
            </w:div>
            <w:div w:id="354966684">
              <w:marLeft w:val="0"/>
              <w:marRight w:val="0"/>
              <w:marTop w:val="0"/>
              <w:marBottom w:val="0"/>
              <w:divBdr>
                <w:top w:val="none" w:sz="0" w:space="0" w:color="auto"/>
                <w:left w:val="none" w:sz="0" w:space="0" w:color="auto"/>
                <w:bottom w:val="none" w:sz="0" w:space="0" w:color="auto"/>
                <w:right w:val="none" w:sz="0" w:space="0" w:color="auto"/>
              </w:divBdr>
            </w:div>
            <w:div w:id="1874228902">
              <w:marLeft w:val="0"/>
              <w:marRight w:val="0"/>
              <w:marTop w:val="0"/>
              <w:marBottom w:val="0"/>
              <w:divBdr>
                <w:top w:val="none" w:sz="0" w:space="0" w:color="auto"/>
                <w:left w:val="none" w:sz="0" w:space="0" w:color="auto"/>
                <w:bottom w:val="none" w:sz="0" w:space="0" w:color="auto"/>
                <w:right w:val="none" w:sz="0" w:space="0" w:color="auto"/>
              </w:divBdr>
            </w:div>
            <w:div w:id="1956936384">
              <w:marLeft w:val="0"/>
              <w:marRight w:val="0"/>
              <w:marTop w:val="0"/>
              <w:marBottom w:val="0"/>
              <w:divBdr>
                <w:top w:val="none" w:sz="0" w:space="0" w:color="auto"/>
                <w:left w:val="none" w:sz="0" w:space="0" w:color="auto"/>
                <w:bottom w:val="none" w:sz="0" w:space="0" w:color="auto"/>
                <w:right w:val="none" w:sz="0" w:space="0" w:color="auto"/>
              </w:divBdr>
            </w:div>
            <w:div w:id="1000809613">
              <w:marLeft w:val="0"/>
              <w:marRight w:val="0"/>
              <w:marTop w:val="0"/>
              <w:marBottom w:val="0"/>
              <w:divBdr>
                <w:top w:val="none" w:sz="0" w:space="0" w:color="auto"/>
                <w:left w:val="none" w:sz="0" w:space="0" w:color="auto"/>
                <w:bottom w:val="none" w:sz="0" w:space="0" w:color="auto"/>
                <w:right w:val="none" w:sz="0" w:space="0" w:color="auto"/>
              </w:divBdr>
            </w:div>
            <w:div w:id="1421028602">
              <w:marLeft w:val="0"/>
              <w:marRight w:val="0"/>
              <w:marTop w:val="0"/>
              <w:marBottom w:val="0"/>
              <w:divBdr>
                <w:top w:val="none" w:sz="0" w:space="0" w:color="auto"/>
                <w:left w:val="none" w:sz="0" w:space="0" w:color="auto"/>
                <w:bottom w:val="none" w:sz="0" w:space="0" w:color="auto"/>
                <w:right w:val="none" w:sz="0" w:space="0" w:color="auto"/>
              </w:divBdr>
            </w:div>
            <w:div w:id="255407443">
              <w:marLeft w:val="0"/>
              <w:marRight w:val="0"/>
              <w:marTop w:val="0"/>
              <w:marBottom w:val="0"/>
              <w:divBdr>
                <w:top w:val="none" w:sz="0" w:space="0" w:color="auto"/>
                <w:left w:val="none" w:sz="0" w:space="0" w:color="auto"/>
                <w:bottom w:val="none" w:sz="0" w:space="0" w:color="auto"/>
                <w:right w:val="none" w:sz="0" w:space="0" w:color="auto"/>
              </w:divBdr>
            </w:div>
            <w:div w:id="962033337">
              <w:marLeft w:val="0"/>
              <w:marRight w:val="0"/>
              <w:marTop w:val="0"/>
              <w:marBottom w:val="0"/>
              <w:divBdr>
                <w:top w:val="none" w:sz="0" w:space="0" w:color="auto"/>
                <w:left w:val="none" w:sz="0" w:space="0" w:color="auto"/>
                <w:bottom w:val="none" w:sz="0" w:space="0" w:color="auto"/>
                <w:right w:val="none" w:sz="0" w:space="0" w:color="auto"/>
              </w:divBdr>
            </w:div>
            <w:div w:id="1011419313">
              <w:marLeft w:val="0"/>
              <w:marRight w:val="0"/>
              <w:marTop w:val="0"/>
              <w:marBottom w:val="0"/>
              <w:divBdr>
                <w:top w:val="none" w:sz="0" w:space="0" w:color="auto"/>
                <w:left w:val="none" w:sz="0" w:space="0" w:color="auto"/>
                <w:bottom w:val="none" w:sz="0" w:space="0" w:color="auto"/>
                <w:right w:val="none" w:sz="0" w:space="0" w:color="auto"/>
              </w:divBdr>
            </w:div>
            <w:div w:id="2077706326">
              <w:marLeft w:val="0"/>
              <w:marRight w:val="0"/>
              <w:marTop w:val="0"/>
              <w:marBottom w:val="0"/>
              <w:divBdr>
                <w:top w:val="none" w:sz="0" w:space="0" w:color="auto"/>
                <w:left w:val="none" w:sz="0" w:space="0" w:color="auto"/>
                <w:bottom w:val="none" w:sz="0" w:space="0" w:color="auto"/>
                <w:right w:val="none" w:sz="0" w:space="0" w:color="auto"/>
              </w:divBdr>
            </w:div>
            <w:div w:id="834340261">
              <w:marLeft w:val="0"/>
              <w:marRight w:val="0"/>
              <w:marTop w:val="0"/>
              <w:marBottom w:val="0"/>
              <w:divBdr>
                <w:top w:val="none" w:sz="0" w:space="0" w:color="auto"/>
                <w:left w:val="none" w:sz="0" w:space="0" w:color="auto"/>
                <w:bottom w:val="none" w:sz="0" w:space="0" w:color="auto"/>
                <w:right w:val="none" w:sz="0" w:space="0" w:color="auto"/>
              </w:divBdr>
            </w:div>
            <w:div w:id="47999077">
              <w:marLeft w:val="0"/>
              <w:marRight w:val="0"/>
              <w:marTop w:val="0"/>
              <w:marBottom w:val="0"/>
              <w:divBdr>
                <w:top w:val="none" w:sz="0" w:space="0" w:color="auto"/>
                <w:left w:val="none" w:sz="0" w:space="0" w:color="auto"/>
                <w:bottom w:val="none" w:sz="0" w:space="0" w:color="auto"/>
                <w:right w:val="none" w:sz="0" w:space="0" w:color="auto"/>
              </w:divBdr>
            </w:div>
            <w:div w:id="84114738">
              <w:marLeft w:val="0"/>
              <w:marRight w:val="0"/>
              <w:marTop w:val="0"/>
              <w:marBottom w:val="0"/>
              <w:divBdr>
                <w:top w:val="none" w:sz="0" w:space="0" w:color="auto"/>
                <w:left w:val="none" w:sz="0" w:space="0" w:color="auto"/>
                <w:bottom w:val="none" w:sz="0" w:space="0" w:color="auto"/>
                <w:right w:val="none" w:sz="0" w:space="0" w:color="auto"/>
              </w:divBdr>
            </w:div>
            <w:div w:id="591662835">
              <w:marLeft w:val="0"/>
              <w:marRight w:val="0"/>
              <w:marTop w:val="0"/>
              <w:marBottom w:val="0"/>
              <w:divBdr>
                <w:top w:val="none" w:sz="0" w:space="0" w:color="auto"/>
                <w:left w:val="none" w:sz="0" w:space="0" w:color="auto"/>
                <w:bottom w:val="none" w:sz="0" w:space="0" w:color="auto"/>
                <w:right w:val="none" w:sz="0" w:space="0" w:color="auto"/>
              </w:divBdr>
            </w:div>
            <w:div w:id="486435266">
              <w:marLeft w:val="0"/>
              <w:marRight w:val="0"/>
              <w:marTop w:val="0"/>
              <w:marBottom w:val="0"/>
              <w:divBdr>
                <w:top w:val="none" w:sz="0" w:space="0" w:color="auto"/>
                <w:left w:val="none" w:sz="0" w:space="0" w:color="auto"/>
                <w:bottom w:val="none" w:sz="0" w:space="0" w:color="auto"/>
                <w:right w:val="none" w:sz="0" w:space="0" w:color="auto"/>
              </w:divBdr>
            </w:div>
            <w:div w:id="1792825823">
              <w:marLeft w:val="0"/>
              <w:marRight w:val="0"/>
              <w:marTop w:val="0"/>
              <w:marBottom w:val="0"/>
              <w:divBdr>
                <w:top w:val="none" w:sz="0" w:space="0" w:color="auto"/>
                <w:left w:val="none" w:sz="0" w:space="0" w:color="auto"/>
                <w:bottom w:val="none" w:sz="0" w:space="0" w:color="auto"/>
                <w:right w:val="none" w:sz="0" w:space="0" w:color="auto"/>
              </w:divBdr>
            </w:div>
            <w:div w:id="1632784608">
              <w:marLeft w:val="0"/>
              <w:marRight w:val="0"/>
              <w:marTop w:val="0"/>
              <w:marBottom w:val="0"/>
              <w:divBdr>
                <w:top w:val="none" w:sz="0" w:space="0" w:color="auto"/>
                <w:left w:val="none" w:sz="0" w:space="0" w:color="auto"/>
                <w:bottom w:val="none" w:sz="0" w:space="0" w:color="auto"/>
                <w:right w:val="none" w:sz="0" w:space="0" w:color="auto"/>
              </w:divBdr>
            </w:div>
            <w:div w:id="983005316">
              <w:marLeft w:val="0"/>
              <w:marRight w:val="0"/>
              <w:marTop w:val="0"/>
              <w:marBottom w:val="0"/>
              <w:divBdr>
                <w:top w:val="none" w:sz="0" w:space="0" w:color="auto"/>
                <w:left w:val="none" w:sz="0" w:space="0" w:color="auto"/>
                <w:bottom w:val="none" w:sz="0" w:space="0" w:color="auto"/>
                <w:right w:val="none" w:sz="0" w:space="0" w:color="auto"/>
              </w:divBdr>
            </w:div>
            <w:div w:id="21513234">
              <w:marLeft w:val="0"/>
              <w:marRight w:val="0"/>
              <w:marTop w:val="0"/>
              <w:marBottom w:val="0"/>
              <w:divBdr>
                <w:top w:val="none" w:sz="0" w:space="0" w:color="auto"/>
                <w:left w:val="none" w:sz="0" w:space="0" w:color="auto"/>
                <w:bottom w:val="none" w:sz="0" w:space="0" w:color="auto"/>
                <w:right w:val="none" w:sz="0" w:space="0" w:color="auto"/>
              </w:divBdr>
            </w:div>
            <w:div w:id="2080706476">
              <w:marLeft w:val="0"/>
              <w:marRight w:val="0"/>
              <w:marTop w:val="0"/>
              <w:marBottom w:val="0"/>
              <w:divBdr>
                <w:top w:val="none" w:sz="0" w:space="0" w:color="auto"/>
                <w:left w:val="none" w:sz="0" w:space="0" w:color="auto"/>
                <w:bottom w:val="none" w:sz="0" w:space="0" w:color="auto"/>
                <w:right w:val="none" w:sz="0" w:space="0" w:color="auto"/>
              </w:divBdr>
            </w:div>
            <w:div w:id="913785304">
              <w:marLeft w:val="0"/>
              <w:marRight w:val="0"/>
              <w:marTop w:val="0"/>
              <w:marBottom w:val="0"/>
              <w:divBdr>
                <w:top w:val="none" w:sz="0" w:space="0" w:color="auto"/>
                <w:left w:val="none" w:sz="0" w:space="0" w:color="auto"/>
                <w:bottom w:val="none" w:sz="0" w:space="0" w:color="auto"/>
                <w:right w:val="none" w:sz="0" w:space="0" w:color="auto"/>
              </w:divBdr>
            </w:div>
            <w:div w:id="380986025">
              <w:marLeft w:val="0"/>
              <w:marRight w:val="0"/>
              <w:marTop w:val="0"/>
              <w:marBottom w:val="0"/>
              <w:divBdr>
                <w:top w:val="none" w:sz="0" w:space="0" w:color="auto"/>
                <w:left w:val="none" w:sz="0" w:space="0" w:color="auto"/>
                <w:bottom w:val="none" w:sz="0" w:space="0" w:color="auto"/>
                <w:right w:val="none" w:sz="0" w:space="0" w:color="auto"/>
              </w:divBdr>
            </w:div>
            <w:div w:id="548345221">
              <w:marLeft w:val="0"/>
              <w:marRight w:val="0"/>
              <w:marTop w:val="0"/>
              <w:marBottom w:val="0"/>
              <w:divBdr>
                <w:top w:val="none" w:sz="0" w:space="0" w:color="auto"/>
                <w:left w:val="none" w:sz="0" w:space="0" w:color="auto"/>
                <w:bottom w:val="none" w:sz="0" w:space="0" w:color="auto"/>
                <w:right w:val="none" w:sz="0" w:space="0" w:color="auto"/>
              </w:divBdr>
            </w:div>
            <w:div w:id="602685426">
              <w:marLeft w:val="0"/>
              <w:marRight w:val="0"/>
              <w:marTop w:val="0"/>
              <w:marBottom w:val="0"/>
              <w:divBdr>
                <w:top w:val="none" w:sz="0" w:space="0" w:color="auto"/>
                <w:left w:val="none" w:sz="0" w:space="0" w:color="auto"/>
                <w:bottom w:val="none" w:sz="0" w:space="0" w:color="auto"/>
                <w:right w:val="none" w:sz="0" w:space="0" w:color="auto"/>
              </w:divBdr>
            </w:div>
            <w:div w:id="1124734957">
              <w:marLeft w:val="0"/>
              <w:marRight w:val="0"/>
              <w:marTop w:val="0"/>
              <w:marBottom w:val="0"/>
              <w:divBdr>
                <w:top w:val="none" w:sz="0" w:space="0" w:color="auto"/>
                <w:left w:val="none" w:sz="0" w:space="0" w:color="auto"/>
                <w:bottom w:val="none" w:sz="0" w:space="0" w:color="auto"/>
                <w:right w:val="none" w:sz="0" w:space="0" w:color="auto"/>
              </w:divBdr>
            </w:div>
            <w:div w:id="1562518693">
              <w:marLeft w:val="0"/>
              <w:marRight w:val="0"/>
              <w:marTop w:val="0"/>
              <w:marBottom w:val="0"/>
              <w:divBdr>
                <w:top w:val="none" w:sz="0" w:space="0" w:color="auto"/>
                <w:left w:val="none" w:sz="0" w:space="0" w:color="auto"/>
                <w:bottom w:val="none" w:sz="0" w:space="0" w:color="auto"/>
                <w:right w:val="none" w:sz="0" w:space="0" w:color="auto"/>
              </w:divBdr>
            </w:div>
            <w:div w:id="1919438597">
              <w:marLeft w:val="0"/>
              <w:marRight w:val="0"/>
              <w:marTop w:val="0"/>
              <w:marBottom w:val="0"/>
              <w:divBdr>
                <w:top w:val="none" w:sz="0" w:space="0" w:color="auto"/>
                <w:left w:val="none" w:sz="0" w:space="0" w:color="auto"/>
                <w:bottom w:val="none" w:sz="0" w:space="0" w:color="auto"/>
                <w:right w:val="none" w:sz="0" w:space="0" w:color="auto"/>
              </w:divBdr>
            </w:div>
            <w:div w:id="307437166">
              <w:marLeft w:val="0"/>
              <w:marRight w:val="0"/>
              <w:marTop w:val="0"/>
              <w:marBottom w:val="0"/>
              <w:divBdr>
                <w:top w:val="none" w:sz="0" w:space="0" w:color="auto"/>
                <w:left w:val="none" w:sz="0" w:space="0" w:color="auto"/>
                <w:bottom w:val="none" w:sz="0" w:space="0" w:color="auto"/>
                <w:right w:val="none" w:sz="0" w:space="0" w:color="auto"/>
              </w:divBdr>
            </w:div>
            <w:div w:id="1992445296">
              <w:marLeft w:val="0"/>
              <w:marRight w:val="0"/>
              <w:marTop w:val="0"/>
              <w:marBottom w:val="0"/>
              <w:divBdr>
                <w:top w:val="none" w:sz="0" w:space="0" w:color="auto"/>
                <w:left w:val="none" w:sz="0" w:space="0" w:color="auto"/>
                <w:bottom w:val="none" w:sz="0" w:space="0" w:color="auto"/>
                <w:right w:val="none" w:sz="0" w:space="0" w:color="auto"/>
              </w:divBdr>
            </w:div>
            <w:div w:id="1373111203">
              <w:marLeft w:val="0"/>
              <w:marRight w:val="0"/>
              <w:marTop w:val="0"/>
              <w:marBottom w:val="0"/>
              <w:divBdr>
                <w:top w:val="none" w:sz="0" w:space="0" w:color="auto"/>
                <w:left w:val="none" w:sz="0" w:space="0" w:color="auto"/>
                <w:bottom w:val="none" w:sz="0" w:space="0" w:color="auto"/>
                <w:right w:val="none" w:sz="0" w:space="0" w:color="auto"/>
              </w:divBdr>
            </w:div>
            <w:div w:id="269555695">
              <w:marLeft w:val="0"/>
              <w:marRight w:val="0"/>
              <w:marTop w:val="0"/>
              <w:marBottom w:val="0"/>
              <w:divBdr>
                <w:top w:val="none" w:sz="0" w:space="0" w:color="auto"/>
                <w:left w:val="none" w:sz="0" w:space="0" w:color="auto"/>
                <w:bottom w:val="none" w:sz="0" w:space="0" w:color="auto"/>
                <w:right w:val="none" w:sz="0" w:space="0" w:color="auto"/>
              </w:divBdr>
            </w:div>
            <w:div w:id="699402232">
              <w:marLeft w:val="0"/>
              <w:marRight w:val="0"/>
              <w:marTop w:val="0"/>
              <w:marBottom w:val="0"/>
              <w:divBdr>
                <w:top w:val="none" w:sz="0" w:space="0" w:color="auto"/>
                <w:left w:val="none" w:sz="0" w:space="0" w:color="auto"/>
                <w:bottom w:val="none" w:sz="0" w:space="0" w:color="auto"/>
                <w:right w:val="none" w:sz="0" w:space="0" w:color="auto"/>
              </w:divBdr>
            </w:div>
            <w:div w:id="991368271">
              <w:marLeft w:val="0"/>
              <w:marRight w:val="0"/>
              <w:marTop w:val="0"/>
              <w:marBottom w:val="0"/>
              <w:divBdr>
                <w:top w:val="none" w:sz="0" w:space="0" w:color="auto"/>
                <w:left w:val="none" w:sz="0" w:space="0" w:color="auto"/>
                <w:bottom w:val="none" w:sz="0" w:space="0" w:color="auto"/>
                <w:right w:val="none" w:sz="0" w:space="0" w:color="auto"/>
              </w:divBdr>
            </w:div>
            <w:div w:id="517083759">
              <w:marLeft w:val="0"/>
              <w:marRight w:val="0"/>
              <w:marTop w:val="0"/>
              <w:marBottom w:val="0"/>
              <w:divBdr>
                <w:top w:val="none" w:sz="0" w:space="0" w:color="auto"/>
                <w:left w:val="none" w:sz="0" w:space="0" w:color="auto"/>
                <w:bottom w:val="none" w:sz="0" w:space="0" w:color="auto"/>
                <w:right w:val="none" w:sz="0" w:space="0" w:color="auto"/>
              </w:divBdr>
            </w:div>
            <w:div w:id="924875665">
              <w:marLeft w:val="0"/>
              <w:marRight w:val="0"/>
              <w:marTop w:val="0"/>
              <w:marBottom w:val="0"/>
              <w:divBdr>
                <w:top w:val="none" w:sz="0" w:space="0" w:color="auto"/>
                <w:left w:val="none" w:sz="0" w:space="0" w:color="auto"/>
                <w:bottom w:val="none" w:sz="0" w:space="0" w:color="auto"/>
                <w:right w:val="none" w:sz="0" w:space="0" w:color="auto"/>
              </w:divBdr>
            </w:div>
            <w:div w:id="618880869">
              <w:marLeft w:val="0"/>
              <w:marRight w:val="0"/>
              <w:marTop w:val="0"/>
              <w:marBottom w:val="0"/>
              <w:divBdr>
                <w:top w:val="none" w:sz="0" w:space="0" w:color="auto"/>
                <w:left w:val="none" w:sz="0" w:space="0" w:color="auto"/>
                <w:bottom w:val="none" w:sz="0" w:space="0" w:color="auto"/>
                <w:right w:val="none" w:sz="0" w:space="0" w:color="auto"/>
              </w:divBdr>
            </w:div>
            <w:div w:id="1420519881">
              <w:marLeft w:val="0"/>
              <w:marRight w:val="0"/>
              <w:marTop w:val="0"/>
              <w:marBottom w:val="0"/>
              <w:divBdr>
                <w:top w:val="none" w:sz="0" w:space="0" w:color="auto"/>
                <w:left w:val="none" w:sz="0" w:space="0" w:color="auto"/>
                <w:bottom w:val="none" w:sz="0" w:space="0" w:color="auto"/>
                <w:right w:val="none" w:sz="0" w:space="0" w:color="auto"/>
              </w:divBdr>
            </w:div>
            <w:div w:id="1928684974">
              <w:marLeft w:val="0"/>
              <w:marRight w:val="0"/>
              <w:marTop w:val="0"/>
              <w:marBottom w:val="0"/>
              <w:divBdr>
                <w:top w:val="none" w:sz="0" w:space="0" w:color="auto"/>
                <w:left w:val="none" w:sz="0" w:space="0" w:color="auto"/>
                <w:bottom w:val="none" w:sz="0" w:space="0" w:color="auto"/>
                <w:right w:val="none" w:sz="0" w:space="0" w:color="auto"/>
              </w:divBdr>
            </w:div>
            <w:div w:id="1966886978">
              <w:marLeft w:val="0"/>
              <w:marRight w:val="0"/>
              <w:marTop w:val="0"/>
              <w:marBottom w:val="0"/>
              <w:divBdr>
                <w:top w:val="none" w:sz="0" w:space="0" w:color="auto"/>
                <w:left w:val="none" w:sz="0" w:space="0" w:color="auto"/>
                <w:bottom w:val="none" w:sz="0" w:space="0" w:color="auto"/>
                <w:right w:val="none" w:sz="0" w:space="0" w:color="auto"/>
              </w:divBdr>
            </w:div>
            <w:div w:id="214316105">
              <w:marLeft w:val="0"/>
              <w:marRight w:val="0"/>
              <w:marTop w:val="0"/>
              <w:marBottom w:val="0"/>
              <w:divBdr>
                <w:top w:val="none" w:sz="0" w:space="0" w:color="auto"/>
                <w:left w:val="none" w:sz="0" w:space="0" w:color="auto"/>
                <w:bottom w:val="none" w:sz="0" w:space="0" w:color="auto"/>
                <w:right w:val="none" w:sz="0" w:space="0" w:color="auto"/>
              </w:divBdr>
            </w:div>
            <w:div w:id="1700355429">
              <w:marLeft w:val="0"/>
              <w:marRight w:val="0"/>
              <w:marTop w:val="0"/>
              <w:marBottom w:val="0"/>
              <w:divBdr>
                <w:top w:val="none" w:sz="0" w:space="0" w:color="auto"/>
                <w:left w:val="none" w:sz="0" w:space="0" w:color="auto"/>
                <w:bottom w:val="none" w:sz="0" w:space="0" w:color="auto"/>
                <w:right w:val="none" w:sz="0" w:space="0" w:color="auto"/>
              </w:divBdr>
            </w:div>
            <w:div w:id="523439406">
              <w:marLeft w:val="0"/>
              <w:marRight w:val="0"/>
              <w:marTop w:val="0"/>
              <w:marBottom w:val="0"/>
              <w:divBdr>
                <w:top w:val="none" w:sz="0" w:space="0" w:color="auto"/>
                <w:left w:val="none" w:sz="0" w:space="0" w:color="auto"/>
                <w:bottom w:val="none" w:sz="0" w:space="0" w:color="auto"/>
                <w:right w:val="none" w:sz="0" w:space="0" w:color="auto"/>
              </w:divBdr>
            </w:div>
            <w:div w:id="424112806">
              <w:marLeft w:val="0"/>
              <w:marRight w:val="0"/>
              <w:marTop w:val="0"/>
              <w:marBottom w:val="0"/>
              <w:divBdr>
                <w:top w:val="none" w:sz="0" w:space="0" w:color="auto"/>
                <w:left w:val="none" w:sz="0" w:space="0" w:color="auto"/>
                <w:bottom w:val="none" w:sz="0" w:space="0" w:color="auto"/>
                <w:right w:val="none" w:sz="0" w:space="0" w:color="auto"/>
              </w:divBdr>
            </w:div>
            <w:div w:id="1699891030">
              <w:marLeft w:val="0"/>
              <w:marRight w:val="0"/>
              <w:marTop w:val="0"/>
              <w:marBottom w:val="0"/>
              <w:divBdr>
                <w:top w:val="none" w:sz="0" w:space="0" w:color="auto"/>
                <w:left w:val="none" w:sz="0" w:space="0" w:color="auto"/>
                <w:bottom w:val="none" w:sz="0" w:space="0" w:color="auto"/>
                <w:right w:val="none" w:sz="0" w:space="0" w:color="auto"/>
              </w:divBdr>
            </w:div>
            <w:div w:id="1178275106">
              <w:marLeft w:val="0"/>
              <w:marRight w:val="0"/>
              <w:marTop w:val="0"/>
              <w:marBottom w:val="0"/>
              <w:divBdr>
                <w:top w:val="none" w:sz="0" w:space="0" w:color="auto"/>
                <w:left w:val="none" w:sz="0" w:space="0" w:color="auto"/>
                <w:bottom w:val="none" w:sz="0" w:space="0" w:color="auto"/>
                <w:right w:val="none" w:sz="0" w:space="0" w:color="auto"/>
              </w:divBdr>
            </w:div>
            <w:div w:id="1760364902">
              <w:marLeft w:val="0"/>
              <w:marRight w:val="0"/>
              <w:marTop w:val="0"/>
              <w:marBottom w:val="0"/>
              <w:divBdr>
                <w:top w:val="none" w:sz="0" w:space="0" w:color="auto"/>
                <w:left w:val="none" w:sz="0" w:space="0" w:color="auto"/>
                <w:bottom w:val="none" w:sz="0" w:space="0" w:color="auto"/>
                <w:right w:val="none" w:sz="0" w:space="0" w:color="auto"/>
              </w:divBdr>
            </w:div>
            <w:div w:id="99378033">
              <w:marLeft w:val="0"/>
              <w:marRight w:val="0"/>
              <w:marTop w:val="0"/>
              <w:marBottom w:val="0"/>
              <w:divBdr>
                <w:top w:val="none" w:sz="0" w:space="0" w:color="auto"/>
                <w:left w:val="none" w:sz="0" w:space="0" w:color="auto"/>
                <w:bottom w:val="none" w:sz="0" w:space="0" w:color="auto"/>
                <w:right w:val="none" w:sz="0" w:space="0" w:color="auto"/>
              </w:divBdr>
            </w:div>
            <w:div w:id="97875611">
              <w:marLeft w:val="0"/>
              <w:marRight w:val="0"/>
              <w:marTop w:val="0"/>
              <w:marBottom w:val="0"/>
              <w:divBdr>
                <w:top w:val="none" w:sz="0" w:space="0" w:color="auto"/>
                <w:left w:val="none" w:sz="0" w:space="0" w:color="auto"/>
                <w:bottom w:val="none" w:sz="0" w:space="0" w:color="auto"/>
                <w:right w:val="none" w:sz="0" w:space="0" w:color="auto"/>
              </w:divBdr>
            </w:div>
            <w:div w:id="1122191692">
              <w:marLeft w:val="0"/>
              <w:marRight w:val="0"/>
              <w:marTop w:val="0"/>
              <w:marBottom w:val="0"/>
              <w:divBdr>
                <w:top w:val="none" w:sz="0" w:space="0" w:color="auto"/>
                <w:left w:val="none" w:sz="0" w:space="0" w:color="auto"/>
                <w:bottom w:val="none" w:sz="0" w:space="0" w:color="auto"/>
                <w:right w:val="none" w:sz="0" w:space="0" w:color="auto"/>
              </w:divBdr>
            </w:div>
            <w:div w:id="2052653811">
              <w:marLeft w:val="0"/>
              <w:marRight w:val="0"/>
              <w:marTop w:val="0"/>
              <w:marBottom w:val="0"/>
              <w:divBdr>
                <w:top w:val="none" w:sz="0" w:space="0" w:color="auto"/>
                <w:left w:val="none" w:sz="0" w:space="0" w:color="auto"/>
                <w:bottom w:val="none" w:sz="0" w:space="0" w:color="auto"/>
                <w:right w:val="none" w:sz="0" w:space="0" w:color="auto"/>
              </w:divBdr>
            </w:div>
            <w:div w:id="515967048">
              <w:marLeft w:val="0"/>
              <w:marRight w:val="0"/>
              <w:marTop w:val="0"/>
              <w:marBottom w:val="0"/>
              <w:divBdr>
                <w:top w:val="none" w:sz="0" w:space="0" w:color="auto"/>
                <w:left w:val="none" w:sz="0" w:space="0" w:color="auto"/>
                <w:bottom w:val="none" w:sz="0" w:space="0" w:color="auto"/>
                <w:right w:val="none" w:sz="0" w:space="0" w:color="auto"/>
              </w:divBdr>
            </w:div>
            <w:div w:id="1113672839">
              <w:marLeft w:val="0"/>
              <w:marRight w:val="0"/>
              <w:marTop w:val="0"/>
              <w:marBottom w:val="0"/>
              <w:divBdr>
                <w:top w:val="none" w:sz="0" w:space="0" w:color="auto"/>
                <w:left w:val="none" w:sz="0" w:space="0" w:color="auto"/>
                <w:bottom w:val="none" w:sz="0" w:space="0" w:color="auto"/>
                <w:right w:val="none" w:sz="0" w:space="0" w:color="auto"/>
              </w:divBdr>
            </w:div>
            <w:div w:id="1667397644">
              <w:marLeft w:val="0"/>
              <w:marRight w:val="0"/>
              <w:marTop w:val="0"/>
              <w:marBottom w:val="0"/>
              <w:divBdr>
                <w:top w:val="none" w:sz="0" w:space="0" w:color="auto"/>
                <w:left w:val="none" w:sz="0" w:space="0" w:color="auto"/>
                <w:bottom w:val="none" w:sz="0" w:space="0" w:color="auto"/>
                <w:right w:val="none" w:sz="0" w:space="0" w:color="auto"/>
              </w:divBdr>
            </w:div>
            <w:div w:id="401293716">
              <w:marLeft w:val="0"/>
              <w:marRight w:val="0"/>
              <w:marTop w:val="0"/>
              <w:marBottom w:val="0"/>
              <w:divBdr>
                <w:top w:val="none" w:sz="0" w:space="0" w:color="auto"/>
                <w:left w:val="none" w:sz="0" w:space="0" w:color="auto"/>
                <w:bottom w:val="none" w:sz="0" w:space="0" w:color="auto"/>
                <w:right w:val="none" w:sz="0" w:space="0" w:color="auto"/>
              </w:divBdr>
            </w:div>
            <w:div w:id="1667592595">
              <w:marLeft w:val="0"/>
              <w:marRight w:val="0"/>
              <w:marTop w:val="0"/>
              <w:marBottom w:val="0"/>
              <w:divBdr>
                <w:top w:val="none" w:sz="0" w:space="0" w:color="auto"/>
                <w:left w:val="none" w:sz="0" w:space="0" w:color="auto"/>
                <w:bottom w:val="none" w:sz="0" w:space="0" w:color="auto"/>
                <w:right w:val="none" w:sz="0" w:space="0" w:color="auto"/>
              </w:divBdr>
            </w:div>
            <w:div w:id="1193810224">
              <w:marLeft w:val="0"/>
              <w:marRight w:val="0"/>
              <w:marTop w:val="0"/>
              <w:marBottom w:val="0"/>
              <w:divBdr>
                <w:top w:val="none" w:sz="0" w:space="0" w:color="auto"/>
                <w:left w:val="none" w:sz="0" w:space="0" w:color="auto"/>
                <w:bottom w:val="none" w:sz="0" w:space="0" w:color="auto"/>
                <w:right w:val="none" w:sz="0" w:space="0" w:color="auto"/>
              </w:divBdr>
            </w:div>
            <w:div w:id="1173185754">
              <w:marLeft w:val="0"/>
              <w:marRight w:val="0"/>
              <w:marTop w:val="0"/>
              <w:marBottom w:val="0"/>
              <w:divBdr>
                <w:top w:val="none" w:sz="0" w:space="0" w:color="auto"/>
                <w:left w:val="none" w:sz="0" w:space="0" w:color="auto"/>
                <w:bottom w:val="none" w:sz="0" w:space="0" w:color="auto"/>
                <w:right w:val="none" w:sz="0" w:space="0" w:color="auto"/>
              </w:divBdr>
            </w:div>
            <w:div w:id="433672634">
              <w:marLeft w:val="0"/>
              <w:marRight w:val="0"/>
              <w:marTop w:val="0"/>
              <w:marBottom w:val="0"/>
              <w:divBdr>
                <w:top w:val="none" w:sz="0" w:space="0" w:color="auto"/>
                <w:left w:val="none" w:sz="0" w:space="0" w:color="auto"/>
                <w:bottom w:val="none" w:sz="0" w:space="0" w:color="auto"/>
                <w:right w:val="none" w:sz="0" w:space="0" w:color="auto"/>
              </w:divBdr>
            </w:div>
            <w:div w:id="1893926657">
              <w:marLeft w:val="0"/>
              <w:marRight w:val="0"/>
              <w:marTop w:val="0"/>
              <w:marBottom w:val="0"/>
              <w:divBdr>
                <w:top w:val="none" w:sz="0" w:space="0" w:color="auto"/>
                <w:left w:val="none" w:sz="0" w:space="0" w:color="auto"/>
                <w:bottom w:val="none" w:sz="0" w:space="0" w:color="auto"/>
                <w:right w:val="none" w:sz="0" w:space="0" w:color="auto"/>
              </w:divBdr>
            </w:div>
            <w:div w:id="1076364734">
              <w:marLeft w:val="0"/>
              <w:marRight w:val="0"/>
              <w:marTop w:val="0"/>
              <w:marBottom w:val="0"/>
              <w:divBdr>
                <w:top w:val="none" w:sz="0" w:space="0" w:color="auto"/>
                <w:left w:val="none" w:sz="0" w:space="0" w:color="auto"/>
                <w:bottom w:val="none" w:sz="0" w:space="0" w:color="auto"/>
                <w:right w:val="none" w:sz="0" w:space="0" w:color="auto"/>
              </w:divBdr>
            </w:div>
            <w:div w:id="1083988107">
              <w:marLeft w:val="0"/>
              <w:marRight w:val="0"/>
              <w:marTop w:val="0"/>
              <w:marBottom w:val="0"/>
              <w:divBdr>
                <w:top w:val="none" w:sz="0" w:space="0" w:color="auto"/>
                <w:left w:val="none" w:sz="0" w:space="0" w:color="auto"/>
                <w:bottom w:val="none" w:sz="0" w:space="0" w:color="auto"/>
                <w:right w:val="none" w:sz="0" w:space="0" w:color="auto"/>
              </w:divBdr>
            </w:div>
            <w:div w:id="2047674007">
              <w:marLeft w:val="0"/>
              <w:marRight w:val="0"/>
              <w:marTop w:val="0"/>
              <w:marBottom w:val="0"/>
              <w:divBdr>
                <w:top w:val="none" w:sz="0" w:space="0" w:color="auto"/>
                <w:left w:val="none" w:sz="0" w:space="0" w:color="auto"/>
                <w:bottom w:val="none" w:sz="0" w:space="0" w:color="auto"/>
                <w:right w:val="none" w:sz="0" w:space="0" w:color="auto"/>
              </w:divBdr>
            </w:div>
            <w:div w:id="1504322423">
              <w:marLeft w:val="0"/>
              <w:marRight w:val="0"/>
              <w:marTop w:val="0"/>
              <w:marBottom w:val="0"/>
              <w:divBdr>
                <w:top w:val="none" w:sz="0" w:space="0" w:color="auto"/>
                <w:left w:val="none" w:sz="0" w:space="0" w:color="auto"/>
                <w:bottom w:val="none" w:sz="0" w:space="0" w:color="auto"/>
                <w:right w:val="none" w:sz="0" w:space="0" w:color="auto"/>
              </w:divBdr>
            </w:div>
            <w:div w:id="792479304">
              <w:marLeft w:val="0"/>
              <w:marRight w:val="0"/>
              <w:marTop w:val="0"/>
              <w:marBottom w:val="0"/>
              <w:divBdr>
                <w:top w:val="none" w:sz="0" w:space="0" w:color="auto"/>
                <w:left w:val="none" w:sz="0" w:space="0" w:color="auto"/>
                <w:bottom w:val="none" w:sz="0" w:space="0" w:color="auto"/>
                <w:right w:val="none" w:sz="0" w:space="0" w:color="auto"/>
              </w:divBdr>
            </w:div>
            <w:div w:id="1747998460">
              <w:marLeft w:val="0"/>
              <w:marRight w:val="0"/>
              <w:marTop w:val="0"/>
              <w:marBottom w:val="0"/>
              <w:divBdr>
                <w:top w:val="none" w:sz="0" w:space="0" w:color="auto"/>
                <w:left w:val="none" w:sz="0" w:space="0" w:color="auto"/>
                <w:bottom w:val="none" w:sz="0" w:space="0" w:color="auto"/>
                <w:right w:val="none" w:sz="0" w:space="0" w:color="auto"/>
              </w:divBdr>
            </w:div>
            <w:div w:id="672998870">
              <w:marLeft w:val="0"/>
              <w:marRight w:val="0"/>
              <w:marTop w:val="0"/>
              <w:marBottom w:val="0"/>
              <w:divBdr>
                <w:top w:val="none" w:sz="0" w:space="0" w:color="auto"/>
                <w:left w:val="none" w:sz="0" w:space="0" w:color="auto"/>
                <w:bottom w:val="none" w:sz="0" w:space="0" w:color="auto"/>
                <w:right w:val="none" w:sz="0" w:space="0" w:color="auto"/>
              </w:divBdr>
            </w:div>
            <w:div w:id="646402882">
              <w:marLeft w:val="0"/>
              <w:marRight w:val="0"/>
              <w:marTop w:val="0"/>
              <w:marBottom w:val="0"/>
              <w:divBdr>
                <w:top w:val="none" w:sz="0" w:space="0" w:color="auto"/>
                <w:left w:val="none" w:sz="0" w:space="0" w:color="auto"/>
                <w:bottom w:val="none" w:sz="0" w:space="0" w:color="auto"/>
                <w:right w:val="none" w:sz="0" w:space="0" w:color="auto"/>
              </w:divBdr>
            </w:div>
            <w:div w:id="422650037">
              <w:marLeft w:val="0"/>
              <w:marRight w:val="0"/>
              <w:marTop w:val="0"/>
              <w:marBottom w:val="0"/>
              <w:divBdr>
                <w:top w:val="none" w:sz="0" w:space="0" w:color="auto"/>
                <w:left w:val="none" w:sz="0" w:space="0" w:color="auto"/>
                <w:bottom w:val="none" w:sz="0" w:space="0" w:color="auto"/>
                <w:right w:val="none" w:sz="0" w:space="0" w:color="auto"/>
              </w:divBdr>
            </w:div>
            <w:div w:id="1114906736">
              <w:marLeft w:val="0"/>
              <w:marRight w:val="0"/>
              <w:marTop w:val="0"/>
              <w:marBottom w:val="0"/>
              <w:divBdr>
                <w:top w:val="none" w:sz="0" w:space="0" w:color="auto"/>
                <w:left w:val="none" w:sz="0" w:space="0" w:color="auto"/>
                <w:bottom w:val="none" w:sz="0" w:space="0" w:color="auto"/>
                <w:right w:val="none" w:sz="0" w:space="0" w:color="auto"/>
              </w:divBdr>
            </w:div>
            <w:div w:id="1960449364">
              <w:marLeft w:val="0"/>
              <w:marRight w:val="0"/>
              <w:marTop w:val="0"/>
              <w:marBottom w:val="0"/>
              <w:divBdr>
                <w:top w:val="none" w:sz="0" w:space="0" w:color="auto"/>
                <w:left w:val="none" w:sz="0" w:space="0" w:color="auto"/>
                <w:bottom w:val="none" w:sz="0" w:space="0" w:color="auto"/>
                <w:right w:val="none" w:sz="0" w:space="0" w:color="auto"/>
              </w:divBdr>
            </w:div>
            <w:div w:id="865682565">
              <w:marLeft w:val="0"/>
              <w:marRight w:val="0"/>
              <w:marTop w:val="0"/>
              <w:marBottom w:val="0"/>
              <w:divBdr>
                <w:top w:val="none" w:sz="0" w:space="0" w:color="auto"/>
                <w:left w:val="none" w:sz="0" w:space="0" w:color="auto"/>
                <w:bottom w:val="none" w:sz="0" w:space="0" w:color="auto"/>
                <w:right w:val="none" w:sz="0" w:space="0" w:color="auto"/>
              </w:divBdr>
            </w:div>
            <w:div w:id="1302611096">
              <w:marLeft w:val="0"/>
              <w:marRight w:val="0"/>
              <w:marTop w:val="0"/>
              <w:marBottom w:val="0"/>
              <w:divBdr>
                <w:top w:val="none" w:sz="0" w:space="0" w:color="auto"/>
                <w:left w:val="none" w:sz="0" w:space="0" w:color="auto"/>
                <w:bottom w:val="none" w:sz="0" w:space="0" w:color="auto"/>
                <w:right w:val="none" w:sz="0" w:space="0" w:color="auto"/>
              </w:divBdr>
            </w:div>
            <w:div w:id="414254196">
              <w:marLeft w:val="0"/>
              <w:marRight w:val="0"/>
              <w:marTop w:val="0"/>
              <w:marBottom w:val="0"/>
              <w:divBdr>
                <w:top w:val="none" w:sz="0" w:space="0" w:color="auto"/>
                <w:left w:val="none" w:sz="0" w:space="0" w:color="auto"/>
                <w:bottom w:val="none" w:sz="0" w:space="0" w:color="auto"/>
                <w:right w:val="none" w:sz="0" w:space="0" w:color="auto"/>
              </w:divBdr>
            </w:div>
            <w:div w:id="1613632601">
              <w:marLeft w:val="0"/>
              <w:marRight w:val="0"/>
              <w:marTop w:val="0"/>
              <w:marBottom w:val="0"/>
              <w:divBdr>
                <w:top w:val="none" w:sz="0" w:space="0" w:color="auto"/>
                <w:left w:val="none" w:sz="0" w:space="0" w:color="auto"/>
                <w:bottom w:val="none" w:sz="0" w:space="0" w:color="auto"/>
                <w:right w:val="none" w:sz="0" w:space="0" w:color="auto"/>
              </w:divBdr>
            </w:div>
            <w:div w:id="706761884">
              <w:marLeft w:val="0"/>
              <w:marRight w:val="0"/>
              <w:marTop w:val="0"/>
              <w:marBottom w:val="0"/>
              <w:divBdr>
                <w:top w:val="none" w:sz="0" w:space="0" w:color="auto"/>
                <w:left w:val="none" w:sz="0" w:space="0" w:color="auto"/>
                <w:bottom w:val="none" w:sz="0" w:space="0" w:color="auto"/>
                <w:right w:val="none" w:sz="0" w:space="0" w:color="auto"/>
              </w:divBdr>
            </w:div>
            <w:div w:id="287976842">
              <w:marLeft w:val="0"/>
              <w:marRight w:val="0"/>
              <w:marTop w:val="0"/>
              <w:marBottom w:val="0"/>
              <w:divBdr>
                <w:top w:val="none" w:sz="0" w:space="0" w:color="auto"/>
                <w:left w:val="none" w:sz="0" w:space="0" w:color="auto"/>
                <w:bottom w:val="none" w:sz="0" w:space="0" w:color="auto"/>
                <w:right w:val="none" w:sz="0" w:space="0" w:color="auto"/>
              </w:divBdr>
            </w:div>
            <w:div w:id="646596222">
              <w:marLeft w:val="0"/>
              <w:marRight w:val="0"/>
              <w:marTop w:val="0"/>
              <w:marBottom w:val="0"/>
              <w:divBdr>
                <w:top w:val="none" w:sz="0" w:space="0" w:color="auto"/>
                <w:left w:val="none" w:sz="0" w:space="0" w:color="auto"/>
                <w:bottom w:val="none" w:sz="0" w:space="0" w:color="auto"/>
                <w:right w:val="none" w:sz="0" w:space="0" w:color="auto"/>
              </w:divBdr>
            </w:div>
            <w:div w:id="1791901045">
              <w:marLeft w:val="0"/>
              <w:marRight w:val="0"/>
              <w:marTop w:val="0"/>
              <w:marBottom w:val="0"/>
              <w:divBdr>
                <w:top w:val="none" w:sz="0" w:space="0" w:color="auto"/>
                <w:left w:val="none" w:sz="0" w:space="0" w:color="auto"/>
                <w:bottom w:val="none" w:sz="0" w:space="0" w:color="auto"/>
                <w:right w:val="none" w:sz="0" w:space="0" w:color="auto"/>
              </w:divBdr>
            </w:div>
            <w:div w:id="1311866085">
              <w:marLeft w:val="0"/>
              <w:marRight w:val="0"/>
              <w:marTop w:val="0"/>
              <w:marBottom w:val="0"/>
              <w:divBdr>
                <w:top w:val="none" w:sz="0" w:space="0" w:color="auto"/>
                <w:left w:val="none" w:sz="0" w:space="0" w:color="auto"/>
                <w:bottom w:val="none" w:sz="0" w:space="0" w:color="auto"/>
                <w:right w:val="none" w:sz="0" w:space="0" w:color="auto"/>
              </w:divBdr>
            </w:div>
            <w:div w:id="242684387">
              <w:marLeft w:val="0"/>
              <w:marRight w:val="0"/>
              <w:marTop w:val="0"/>
              <w:marBottom w:val="0"/>
              <w:divBdr>
                <w:top w:val="none" w:sz="0" w:space="0" w:color="auto"/>
                <w:left w:val="none" w:sz="0" w:space="0" w:color="auto"/>
                <w:bottom w:val="none" w:sz="0" w:space="0" w:color="auto"/>
                <w:right w:val="none" w:sz="0" w:space="0" w:color="auto"/>
              </w:divBdr>
            </w:div>
            <w:div w:id="739060727">
              <w:marLeft w:val="0"/>
              <w:marRight w:val="0"/>
              <w:marTop w:val="0"/>
              <w:marBottom w:val="0"/>
              <w:divBdr>
                <w:top w:val="none" w:sz="0" w:space="0" w:color="auto"/>
                <w:left w:val="none" w:sz="0" w:space="0" w:color="auto"/>
                <w:bottom w:val="none" w:sz="0" w:space="0" w:color="auto"/>
                <w:right w:val="none" w:sz="0" w:space="0" w:color="auto"/>
              </w:divBdr>
            </w:div>
            <w:div w:id="1163010417">
              <w:marLeft w:val="0"/>
              <w:marRight w:val="0"/>
              <w:marTop w:val="0"/>
              <w:marBottom w:val="0"/>
              <w:divBdr>
                <w:top w:val="none" w:sz="0" w:space="0" w:color="auto"/>
                <w:left w:val="none" w:sz="0" w:space="0" w:color="auto"/>
                <w:bottom w:val="none" w:sz="0" w:space="0" w:color="auto"/>
                <w:right w:val="none" w:sz="0" w:space="0" w:color="auto"/>
              </w:divBdr>
            </w:div>
            <w:div w:id="2012558034">
              <w:marLeft w:val="0"/>
              <w:marRight w:val="0"/>
              <w:marTop w:val="0"/>
              <w:marBottom w:val="0"/>
              <w:divBdr>
                <w:top w:val="none" w:sz="0" w:space="0" w:color="auto"/>
                <w:left w:val="none" w:sz="0" w:space="0" w:color="auto"/>
                <w:bottom w:val="none" w:sz="0" w:space="0" w:color="auto"/>
                <w:right w:val="none" w:sz="0" w:space="0" w:color="auto"/>
              </w:divBdr>
            </w:div>
            <w:div w:id="689719619">
              <w:marLeft w:val="0"/>
              <w:marRight w:val="0"/>
              <w:marTop w:val="0"/>
              <w:marBottom w:val="0"/>
              <w:divBdr>
                <w:top w:val="none" w:sz="0" w:space="0" w:color="auto"/>
                <w:left w:val="none" w:sz="0" w:space="0" w:color="auto"/>
                <w:bottom w:val="none" w:sz="0" w:space="0" w:color="auto"/>
                <w:right w:val="none" w:sz="0" w:space="0" w:color="auto"/>
              </w:divBdr>
            </w:div>
            <w:div w:id="715083718">
              <w:marLeft w:val="0"/>
              <w:marRight w:val="0"/>
              <w:marTop w:val="0"/>
              <w:marBottom w:val="0"/>
              <w:divBdr>
                <w:top w:val="none" w:sz="0" w:space="0" w:color="auto"/>
                <w:left w:val="none" w:sz="0" w:space="0" w:color="auto"/>
                <w:bottom w:val="none" w:sz="0" w:space="0" w:color="auto"/>
                <w:right w:val="none" w:sz="0" w:space="0" w:color="auto"/>
              </w:divBdr>
            </w:div>
            <w:div w:id="1812356830">
              <w:marLeft w:val="0"/>
              <w:marRight w:val="0"/>
              <w:marTop w:val="0"/>
              <w:marBottom w:val="0"/>
              <w:divBdr>
                <w:top w:val="none" w:sz="0" w:space="0" w:color="auto"/>
                <w:left w:val="none" w:sz="0" w:space="0" w:color="auto"/>
                <w:bottom w:val="none" w:sz="0" w:space="0" w:color="auto"/>
                <w:right w:val="none" w:sz="0" w:space="0" w:color="auto"/>
              </w:divBdr>
            </w:div>
            <w:div w:id="147597924">
              <w:marLeft w:val="0"/>
              <w:marRight w:val="0"/>
              <w:marTop w:val="0"/>
              <w:marBottom w:val="0"/>
              <w:divBdr>
                <w:top w:val="none" w:sz="0" w:space="0" w:color="auto"/>
                <w:left w:val="none" w:sz="0" w:space="0" w:color="auto"/>
                <w:bottom w:val="none" w:sz="0" w:space="0" w:color="auto"/>
                <w:right w:val="none" w:sz="0" w:space="0" w:color="auto"/>
              </w:divBdr>
            </w:div>
            <w:div w:id="1141341862">
              <w:marLeft w:val="0"/>
              <w:marRight w:val="0"/>
              <w:marTop w:val="0"/>
              <w:marBottom w:val="0"/>
              <w:divBdr>
                <w:top w:val="none" w:sz="0" w:space="0" w:color="auto"/>
                <w:left w:val="none" w:sz="0" w:space="0" w:color="auto"/>
                <w:bottom w:val="none" w:sz="0" w:space="0" w:color="auto"/>
                <w:right w:val="none" w:sz="0" w:space="0" w:color="auto"/>
              </w:divBdr>
            </w:div>
            <w:div w:id="1467164668">
              <w:marLeft w:val="0"/>
              <w:marRight w:val="0"/>
              <w:marTop w:val="0"/>
              <w:marBottom w:val="0"/>
              <w:divBdr>
                <w:top w:val="none" w:sz="0" w:space="0" w:color="auto"/>
                <w:left w:val="none" w:sz="0" w:space="0" w:color="auto"/>
                <w:bottom w:val="none" w:sz="0" w:space="0" w:color="auto"/>
                <w:right w:val="none" w:sz="0" w:space="0" w:color="auto"/>
              </w:divBdr>
            </w:div>
            <w:div w:id="126945097">
              <w:marLeft w:val="0"/>
              <w:marRight w:val="0"/>
              <w:marTop w:val="0"/>
              <w:marBottom w:val="0"/>
              <w:divBdr>
                <w:top w:val="none" w:sz="0" w:space="0" w:color="auto"/>
                <w:left w:val="none" w:sz="0" w:space="0" w:color="auto"/>
                <w:bottom w:val="none" w:sz="0" w:space="0" w:color="auto"/>
                <w:right w:val="none" w:sz="0" w:space="0" w:color="auto"/>
              </w:divBdr>
            </w:div>
            <w:div w:id="70199577">
              <w:marLeft w:val="0"/>
              <w:marRight w:val="0"/>
              <w:marTop w:val="0"/>
              <w:marBottom w:val="0"/>
              <w:divBdr>
                <w:top w:val="none" w:sz="0" w:space="0" w:color="auto"/>
                <w:left w:val="none" w:sz="0" w:space="0" w:color="auto"/>
                <w:bottom w:val="none" w:sz="0" w:space="0" w:color="auto"/>
                <w:right w:val="none" w:sz="0" w:space="0" w:color="auto"/>
              </w:divBdr>
            </w:div>
            <w:div w:id="1106922353">
              <w:marLeft w:val="0"/>
              <w:marRight w:val="0"/>
              <w:marTop w:val="0"/>
              <w:marBottom w:val="0"/>
              <w:divBdr>
                <w:top w:val="none" w:sz="0" w:space="0" w:color="auto"/>
                <w:left w:val="none" w:sz="0" w:space="0" w:color="auto"/>
                <w:bottom w:val="none" w:sz="0" w:space="0" w:color="auto"/>
                <w:right w:val="none" w:sz="0" w:space="0" w:color="auto"/>
              </w:divBdr>
            </w:div>
            <w:div w:id="1501703243">
              <w:marLeft w:val="0"/>
              <w:marRight w:val="0"/>
              <w:marTop w:val="0"/>
              <w:marBottom w:val="0"/>
              <w:divBdr>
                <w:top w:val="none" w:sz="0" w:space="0" w:color="auto"/>
                <w:left w:val="none" w:sz="0" w:space="0" w:color="auto"/>
                <w:bottom w:val="none" w:sz="0" w:space="0" w:color="auto"/>
                <w:right w:val="none" w:sz="0" w:space="0" w:color="auto"/>
              </w:divBdr>
            </w:div>
            <w:div w:id="1338576299">
              <w:marLeft w:val="0"/>
              <w:marRight w:val="0"/>
              <w:marTop w:val="0"/>
              <w:marBottom w:val="0"/>
              <w:divBdr>
                <w:top w:val="none" w:sz="0" w:space="0" w:color="auto"/>
                <w:left w:val="none" w:sz="0" w:space="0" w:color="auto"/>
                <w:bottom w:val="none" w:sz="0" w:space="0" w:color="auto"/>
                <w:right w:val="none" w:sz="0" w:space="0" w:color="auto"/>
              </w:divBdr>
            </w:div>
            <w:div w:id="1817607869">
              <w:marLeft w:val="0"/>
              <w:marRight w:val="0"/>
              <w:marTop w:val="0"/>
              <w:marBottom w:val="0"/>
              <w:divBdr>
                <w:top w:val="none" w:sz="0" w:space="0" w:color="auto"/>
                <w:left w:val="none" w:sz="0" w:space="0" w:color="auto"/>
                <w:bottom w:val="none" w:sz="0" w:space="0" w:color="auto"/>
                <w:right w:val="none" w:sz="0" w:space="0" w:color="auto"/>
              </w:divBdr>
            </w:div>
            <w:div w:id="1353384360">
              <w:marLeft w:val="0"/>
              <w:marRight w:val="0"/>
              <w:marTop w:val="0"/>
              <w:marBottom w:val="0"/>
              <w:divBdr>
                <w:top w:val="none" w:sz="0" w:space="0" w:color="auto"/>
                <w:left w:val="none" w:sz="0" w:space="0" w:color="auto"/>
                <w:bottom w:val="none" w:sz="0" w:space="0" w:color="auto"/>
                <w:right w:val="none" w:sz="0" w:space="0" w:color="auto"/>
              </w:divBdr>
            </w:div>
            <w:div w:id="531113203">
              <w:marLeft w:val="0"/>
              <w:marRight w:val="0"/>
              <w:marTop w:val="0"/>
              <w:marBottom w:val="0"/>
              <w:divBdr>
                <w:top w:val="none" w:sz="0" w:space="0" w:color="auto"/>
                <w:left w:val="none" w:sz="0" w:space="0" w:color="auto"/>
                <w:bottom w:val="none" w:sz="0" w:space="0" w:color="auto"/>
                <w:right w:val="none" w:sz="0" w:space="0" w:color="auto"/>
              </w:divBdr>
            </w:div>
            <w:div w:id="91322448">
              <w:marLeft w:val="0"/>
              <w:marRight w:val="0"/>
              <w:marTop w:val="0"/>
              <w:marBottom w:val="0"/>
              <w:divBdr>
                <w:top w:val="none" w:sz="0" w:space="0" w:color="auto"/>
                <w:left w:val="none" w:sz="0" w:space="0" w:color="auto"/>
                <w:bottom w:val="none" w:sz="0" w:space="0" w:color="auto"/>
                <w:right w:val="none" w:sz="0" w:space="0" w:color="auto"/>
              </w:divBdr>
            </w:div>
            <w:div w:id="825364916">
              <w:marLeft w:val="0"/>
              <w:marRight w:val="0"/>
              <w:marTop w:val="0"/>
              <w:marBottom w:val="0"/>
              <w:divBdr>
                <w:top w:val="none" w:sz="0" w:space="0" w:color="auto"/>
                <w:left w:val="none" w:sz="0" w:space="0" w:color="auto"/>
                <w:bottom w:val="none" w:sz="0" w:space="0" w:color="auto"/>
                <w:right w:val="none" w:sz="0" w:space="0" w:color="auto"/>
              </w:divBdr>
            </w:div>
            <w:div w:id="771752012">
              <w:marLeft w:val="0"/>
              <w:marRight w:val="0"/>
              <w:marTop w:val="0"/>
              <w:marBottom w:val="0"/>
              <w:divBdr>
                <w:top w:val="none" w:sz="0" w:space="0" w:color="auto"/>
                <w:left w:val="none" w:sz="0" w:space="0" w:color="auto"/>
                <w:bottom w:val="none" w:sz="0" w:space="0" w:color="auto"/>
                <w:right w:val="none" w:sz="0" w:space="0" w:color="auto"/>
              </w:divBdr>
            </w:div>
            <w:div w:id="1893882818">
              <w:marLeft w:val="0"/>
              <w:marRight w:val="0"/>
              <w:marTop w:val="0"/>
              <w:marBottom w:val="0"/>
              <w:divBdr>
                <w:top w:val="none" w:sz="0" w:space="0" w:color="auto"/>
                <w:left w:val="none" w:sz="0" w:space="0" w:color="auto"/>
                <w:bottom w:val="none" w:sz="0" w:space="0" w:color="auto"/>
                <w:right w:val="none" w:sz="0" w:space="0" w:color="auto"/>
              </w:divBdr>
            </w:div>
            <w:div w:id="1367175618">
              <w:marLeft w:val="0"/>
              <w:marRight w:val="0"/>
              <w:marTop w:val="0"/>
              <w:marBottom w:val="0"/>
              <w:divBdr>
                <w:top w:val="none" w:sz="0" w:space="0" w:color="auto"/>
                <w:left w:val="none" w:sz="0" w:space="0" w:color="auto"/>
                <w:bottom w:val="none" w:sz="0" w:space="0" w:color="auto"/>
                <w:right w:val="none" w:sz="0" w:space="0" w:color="auto"/>
              </w:divBdr>
            </w:div>
            <w:div w:id="1039204797">
              <w:marLeft w:val="0"/>
              <w:marRight w:val="0"/>
              <w:marTop w:val="0"/>
              <w:marBottom w:val="0"/>
              <w:divBdr>
                <w:top w:val="none" w:sz="0" w:space="0" w:color="auto"/>
                <w:left w:val="none" w:sz="0" w:space="0" w:color="auto"/>
                <w:bottom w:val="none" w:sz="0" w:space="0" w:color="auto"/>
                <w:right w:val="none" w:sz="0" w:space="0" w:color="auto"/>
              </w:divBdr>
            </w:div>
            <w:div w:id="1026520031">
              <w:marLeft w:val="0"/>
              <w:marRight w:val="0"/>
              <w:marTop w:val="0"/>
              <w:marBottom w:val="0"/>
              <w:divBdr>
                <w:top w:val="none" w:sz="0" w:space="0" w:color="auto"/>
                <w:left w:val="none" w:sz="0" w:space="0" w:color="auto"/>
                <w:bottom w:val="none" w:sz="0" w:space="0" w:color="auto"/>
                <w:right w:val="none" w:sz="0" w:space="0" w:color="auto"/>
              </w:divBdr>
            </w:div>
            <w:div w:id="1425687121">
              <w:marLeft w:val="0"/>
              <w:marRight w:val="0"/>
              <w:marTop w:val="0"/>
              <w:marBottom w:val="0"/>
              <w:divBdr>
                <w:top w:val="none" w:sz="0" w:space="0" w:color="auto"/>
                <w:left w:val="none" w:sz="0" w:space="0" w:color="auto"/>
                <w:bottom w:val="none" w:sz="0" w:space="0" w:color="auto"/>
                <w:right w:val="none" w:sz="0" w:space="0" w:color="auto"/>
              </w:divBdr>
            </w:div>
            <w:div w:id="1106461049">
              <w:marLeft w:val="0"/>
              <w:marRight w:val="0"/>
              <w:marTop w:val="0"/>
              <w:marBottom w:val="0"/>
              <w:divBdr>
                <w:top w:val="none" w:sz="0" w:space="0" w:color="auto"/>
                <w:left w:val="none" w:sz="0" w:space="0" w:color="auto"/>
                <w:bottom w:val="none" w:sz="0" w:space="0" w:color="auto"/>
                <w:right w:val="none" w:sz="0" w:space="0" w:color="auto"/>
              </w:divBdr>
            </w:div>
            <w:div w:id="1701783413">
              <w:marLeft w:val="0"/>
              <w:marRight w:val="0"/>
              <w:marTop w:val="0"/>
              <w:marBottom w:val="0"/>
              <w:divBdr>
                <w:top w:val="none" w:sz="0" w:space="0" w:color="auto"/>
                <w:left w:val="none" w:sz="0" w:space="0" w:color="auto"/>
                <w:bottom w:val="none" w:sz="0" w:space="0" w:color="auto"/>
                <w:right w:val="none" w:sz="0" w:space="0" w:color="auto"/>
              </w:divBdr>
            </w:div>
            <w:div w:id="1242836966">
              <w:marLeft w:val="0"/>
              <w:marRight w:val="0"/>
              <w:marTop w:val="0"/>
              <w:marBottom w:val="0"/>
              <w:divBdr>
                <w:top w:val="none" w:sz="0" w:space="0" w:color="auto"/>
                <w:left w:val="none" w:sz="0" w:space="0" w:color="auto"/>
                <w:bottom w:val="none" w:sz="0" w:space="0" w:color="auto"/>
                <w:right w:val="none" w:sz="0" w:space="0" w:color="auto"/>
              </w:divBdr>
            </w:div>
            <w:div w:id="249847899">
              <w:marLeft w:val="0"/>
              <w:marRight w:val="0"/>
              <w:marTop w:val="0"/>
              <w:marBottom w:val="0"/>
              <w:divBdr>
                <w:top w:val="none" w:sz="0" w:space="0" w:color="auto"/>
                <w:left w:val="none" w:sz="0" w:space="0" w:color="auto"/>
                <w:bottom w:val="none" w:sz="0" w:space="0" w:color="auto"/>
                <w:right w:val="none" w:sz="0" w:space="0" w:color="auto"/>
              </w:divBdr>
            </w:div>
            <w:div w:id="472450862">
              <w:marLeft w:val="0"/>
              <w:marRight w:val="0"/>
              <w:marTop w:val="0"/>
              <w:marBottom w:val="0"/>
              <w:divBdr>
                <w:top w:val="none" w:sz="0" w:space="0" w:color="auto"/>
                <w:left w:val="none" w:sz="0" w:space="0" w:color="auto"/>
                <w:bottom w:val="none" w:sz="0" w:space="0" w:color="auto"/>
                <w:right w:val="none" w:sz="0" w:space="0" w:color="auto"/>
              </w:divBdr>
            </w:div>
            <w:div w:id="1867399978">
              <w:marLeft w:val="0"/>
              <w:marRight w:val="0"/>
              <w:marTop w:val="0"/>
              <w:marBottom w:val="0"/>
              <w:divBdr>
                <w:top w:val="none" w:sz="0" w:space="0" w:color="auto"/>
                <w:left w:val="none" w:sz="0" w:space="0" w:color="auto"/>
                <w:bottom w:val="none" w:sz="0" w:space="0" w:color="auto"/>
                <w:right w:val="none" w:sz="0" w:space="0" w:color="auto"/>
              </w:divBdr>
            </w:div>
            <w:div w:id="1256554091">
              <w:marLeft w:val="0"/>
              <w:marRight w:val="0"/>
              <w:marTop w:val="0"/>
              <w:marBottom w:val="0"/>
              <w:divBdr>
                <w:top w:val="none" w:sz="0" w:space="0" w:color="auto"/>
                <w:left w:val="none" w:sz="0" w:space="0" w:color="auto"/>
                <w:bottom w:val="none" w:sz="0" w:space="0" w:color="auto"/>
                <w:right w:val="none" w:sz="0" w:space="0" w:color="auto"/>
              </w:divBdr>
            </w:div>
            <w:div w:id="2056082154">
              <w:marLeft w:val="0"/>
              <w:marRight w:val="0"/>
              <w:marTop w:val="0"/>
              <w:marBottom w:val="0"/>
              <w:divBdr>
                <w:top w:val="none" w:sz="0" w:space="0" w:color="auto"/>
                <w:left w:val="none" w:sz="0" w:space="0" w:color="auto"/>
                <w:bottom w:val="none" w:sz="0" w:space="0" w:color="auto"/>
                <w:right w:val="none" w:sz="0" w:space="0" w:color="auto"/>
              </w:divBdr>
            </w:div>
            <w:div w:id="1795902692">
              <w:marLeft w:val="0"/>
              <w:marRight w:val="0"/>
              <w:marTop w:val="0"/>
              <w:marBottom w:val="0"/>
              <w:divBdr>
                <w:top w:val="none" w:sz="0" w:space="0" w:color="auto"/>
                <w:left w:val="none" w:sz="0" w:space="0" w:color="auto"/>
                <w:bottom w:val="none" w:sz="0" w:space="0" w:color="auto"/>
                <w:right w:val="none" w:sz="0" w:space="0" w:color="auto"/>
              </w:divBdr>
            </w:div>
            <w:div w:id="1418210569">
              <w:marLeft w:val="0"/>
              <w:marRight w:val="0"/>
              <w:marTop w:val="0"/>
              <w:marBottom w:val="0"/>
              <w:divBdr>
                <w:top w:val="none" w:sz="0" w:space="0" w:color="auto"/>
                <w:left w:val="none" w:sz="0" w:space="0" w:color="auto"/>
                <w:bottom w:val="none" w:sz="0" w:space="0" w:color="auto"/>
                <w:right w:val="none" w:sz="0" w:space="0" w:color="auto"/>
              </w:divBdr>
            </w:div>
            <w:div w:id="1189874659">
              <w:marLeft w:val="0"/>
              <w:marRight w:val="0"/>
              <w:marTop w:val="0"/>
              <w:marBottom w:val="0"/>
              <w:divBdr>
                <w:top w:val="none" w:sz="0" w:space="0" w:color="auto"/>
                <w:left w:val="none" w:sz="0" w:space="0" w:color="auto"/>
                <w:bottom w:val="none" w:sz="0" w:space="0" w:color="auto"/>
                <w:right w:val="none" w:sz="0" w:space="0" w:color="auto"/>
              </w:divBdr>
            </w:div>
            <w:div w:id="109125733">
              <w:marLeft w:val="0"/>
              <w:marRight w:val="0"/>
              <w:marTop w:val="0"/>
              <w:marBottom w:val="0"/>
              <w:divBdr>
                <w:top w:val="none" w:sz="0" w:space="0" w:color="auto"/>
                <w:left w:val="none" w:sz="0" w:space="0" w:color="auto"/>
                <w:bottom w:val="none" w:sz="0" w:space="0" w:color="auto"/>
                <w:right w:val="none" w:sz="0" w:space="0" w:color="auto"/>
              </w:divBdr>
            </w:div>
            <w:div w:id="1697845996">
              <w:marLeft w:val="0"/>
              <w:marRight w:val="0"/>
              <w:marTop w:val="0"/>
              <w:marBottom w:val="0"/>
              <w:divBdr>
                <w:top w:val="none" w:sz="0" w:space="0" w:color="auto"/>
                <w:left w:val="none" w:sz="0" w:space="0" w:color="auto"/>
                <w:bottom w:val="none" w:sz="0" w:space="0" w:color="auto"/>
                <w:right w:val="none" w:sz="0" w:space="0" w:color="auto"/>
              </w:divBdr>
            </w:div>
            <w:div w:id="2125072819">
              <w:marLeft w:val="0"/>
              <w:marRight w:val="0"/>
              <w:marTop w:val="0"/>
              <w:marBottom w:val="0"/>
              <w:divBdr>
                <w:top w:val="none" w:sz="0" w:space="0" w:color="auto"/>
                <w:left w:val="none" w:sz="0" w:space="0" w:color="auto"/>
                <w:bottom w:val="none" w:sz="0" w:space="0" w:color="auto"/>
                <w:right w:val="none" w:sz="0" w:space="0" w:color="auto"/>
              </w:divBdr>
            </w:div>
            <w:div w:id="810754591">
              <w:marLeft w:val="0"/>
              <w:marRight w:val="0"/>
              <w:marTop w:val="0"/>
              <w:marBottom w:val="0"/>
              <w:divBdr>
                <w:top w:val="none" w:sz="0" w:space="0" w:color="auto"/>
                <w:left w:val="none" w:sz="0" w:space="0" w:color="auto"/>
                <w:bottom w:val="none" w:sz="0" w:space="0" w:color="auto"/>
                <w:right w:val="none" w:sz="0" w:space="0" w:color="auto"/>
              </w:divBdr>
            </w:div>
            <w:div w:id="241066351">
              <w:marLeft w:val="0"/>
              <w:marRight w:val="0"/>
              <w:marTop w:val="0"/>
              <w:marBottom w:val="0"/>
              <w:divBdr>
                <w:top w:val="none" w:sz="0" w:space="0" w:color="auto"/>
                <w:left w:val="none" w:sz="0" w:space="0" w:color="auto"/>
                <w:bottom w:val="none" w:sz="0" w:space="0" w:color="auto"/>
                <w:right w:val="none" w:sz="0" w:space="0" w:color="auto"/>
              </w:divBdr>
            </w:div>
            <w:div w:id="83383557">
              <w:marLeft w:val="0"/>
              <w:marRight w:val="0"/>
              <w:marTop w:val="0"/>
              <w:marBottom w:val="0"/>
              <w:divBdr>
                <w:top w:val="none" w:sz="0" w:space="0" w:color="auto"/>
                <w:left w:val="none" w:sz="0" w:space="0" w:color="auto"/>
                <w:bottom w:val="none" w:sz="0" w:space="0" w:color="auto"/>
                <w:right w:val="none" w:sz="0" w:space="0" w:color="auto"/>
              </w:divBdr>
            </w:div>
            <w:div w:id="978267687">
              <w:marLeft w:val="0"/>
              <w:marRight w:val="0"/>
              <w:marTop w:val="0"/>
              <w:marBottom w:val="0"/>
              <w:divBdr>
                <w:top w:val="none" w:sz="0" w:space="0" w:color="auto"/>
                <w:left w:val="none" w:sz="0" w:space="0" w:color="auto"/>
                <w:bottom w:val="none" w:sz="0" w:space="0" w:color="auto"/>
                <w:right w:val="none" w:sz="0" w:space="0" w:color="auto"/>
              </w:divBdr>
            </w:div>
            <w:div w:id="451705887">
              <w:marLeft w:val="0"/>
              <w:marRight w:val="0"/>
              <w:marTop w:val="0"/>
              <w:marBottom w:val="0"/>
              <w:divBdr>
                <w:top w:val="none" w:sz="0" w:space="0" w:color="auto"/>
                <w:left w:val="none" w:sz="0" w:space="0" w:color="auto"/>
                <w:bottom w:val="none" w:sz="0" w:space="0" w:color="auto"/>
                <w:right w:val="none" w:sz="0" w:space="0" w:color="auto"/>
              </w:divBdr>
            </w:div>
            <w:div w:id="1264653732">
              <w:marLeft w:val="0"/>
              <w:marRight w:val="0"/>
              <w:marTop w:val="0"/>
              <w:marBottom w:val="0"/>
              <w:divBdr>
                <w:top w:val="none" w:sz="0" w:space="0" w:color="auto"/>
                <w:left w:val="none" w:sz="0" w:space="0" w:color="auto"/>
                <w:bottom w:val="none" w:sz="0" w:space="0" w:color="auto"/>
                <w:right w:val="none" w:sz="0" w:space="0" w:color="auto"/>
              </w:divBdr>
            </w:div>
            <w:div w:id="1085348140">
              <w:marLeft w:val="0"/>
              <w:marRight w:val="0"/>
              <w:marTop w:val="0"/>
              <w:marBottom w:val="0"/>
              <w:divBdr>
                <w:top w:val="none" w:sz="0" w:space="0" w:color="auto"/>
                <w:left w:val="none" w:sz="0" w:space="0" w:color="auto"/>
                <w:bottom w:val="none" w:sz="0" w:space="0" w:color="auto"/>
                <w:right w:val="none" w:sz="0" w:space="0" w:color="auto"/>
              </w:divBdr>
            </w:div>
            <w:div w:id="1326008054">
              <w:marLeft w:val="0"/>
              <w:marRight w:val="0"/>
              <w:marTop w:val="0"/>
              <w:marBottom w:val="0"/>
              <w:divBdr>
                <w:top w:val="none" w:sz="0" w:space="0" w:color="auto"/>
                <w:left w:val="none" w:sz="0" w:space="0" w:color="auto"/>
                <w:bottom w:val="none" w:sz="0" w:space="0" w:color="auto"/>
                <w:right w:val="none" w:sz="0" w:space="0" w:color="auto"/>
              </w:divBdr>
            </w:div>
            <w:div w:id="1609311671">
              <w:marLeft w:val="0"/>
              <w:marRight w:val="0"/>
              <w:marTop w:val="0"/>
              <w:marBottom w:val="0"/>
              <w:divBdr>
                <w:top w:val="none" w:sz="0" w:space="0" w:color="auto"/>
                <w:left w:val="none" w:sz="0" w:space="0" w:color="auto"/>
                <w:bottom w:val="none" w:sz="0" w:space="0" w:color="auto"/>
                <w:right w:val="none" w:sz="0" w:space="0" w:color="auto"/>
              </w:divBdr>
            </w:div>
            <w:div w:id="1656374517">
              <w:marLeft w:val="0"/>
              <w:marRight w:val="0"/>
              <w:marTop w:val="0"/>
              <w:marBottom w:val="0"/>
              <w:divBdr>
                <w:top w:val="none" w:sz="0" w:space="0" w:color="auto"/>
                <w:left w:val="none" w:sz="0" w:space="0" w:color="auto"/>
                <w:bottom w:val="none" w:sz="0" w:space="0" w:color="auto"/>
                <w:right w:val="none" w:sz="0" w:space="0" w:color="auto"/>
              </w:divBdr>
            </w:div>
            <w:div w:id="146016024">
              <w:marLeft w:val="0"/>
              <w:marRight w:val="0"/>
              <w:marTop w:val="0"/>
              <w:marBottom w:val="0"/>
              <w:divBdr>
                <w:top w:val="none" w:sz="0" w:space="0" w:color="auto"/>
                <w:left w:val="none" w:sz="0" w:space="0" w:color="auto"/>
                <w:bottom w:val="none" w:sz="0" w:space="0" w:color="auto"/>
                <w:right w:val="none" w:sz="0" w:space="0" w:color="auto"/>
              </w:divBdr>
            </w:div>
            <w:div w:id="913901804">
              <w:marLeft w:val="0"/>
              <w:marRight w:val="0"/>
              <w:marTop w:val="0"/>
              <w:marBottom w:val="0"/>
              <w:divBdr>
                <w:top w:val="none" w:sz="0" w:space="0" w:color="auto"/>
                <w:left w:val="none" w:sz="0" w:space="0" w:color="auto"/>
                <w:bottom w:val="none" w:sz="0" w:space="0" w:color="auto"/>
                <w:right w:val="none" w:sz="0" w:space="0" w:color="auto"/>
              </w:divBdr>
            </w:div>
            <w:div w:id="1100032291">
              <w:marLeft w:val="0"/>
              <w:marRight w:val="0"/>
              <w:marTop w:val="0"/>
              <w:marBottom w:val="0"/>
              <w:divBdr>
                <w:top w:val="none" w:sz="0" w:space="0" w:color="auto"/>
                <w:left w:val="none" w:sz="0" w:space="0" w:color="auto"/>
                <w:bottom w:val="none" w:sz="0" w:space="0" w:color="auto"/>
                <w:right w:val="none" w:sz="0" w:space="0" w:color="auto"/>
              </w:divBdr>
            </w:div>
            <w:div w:id="856389645">
              <w:marLeft w:val="0"/>
              <w:marRight w:val="0"/>
              <w:marTop w:val="0"/>
              <w:marBottom w:val="0"/>
              <w:divBdr>
                <w:top w:val="none" w:sz="0" w:space="0" w:color="auto"/>
                <w:left w:val="none" w:sz="0" w:space="0" w:color="auto"/>
                <w:bottom w:val="none" w:sz="0" w:space="0" w:color="auto"/>
                <w:right w:val="none" w:sz="0" w:space="0" w:color="auto"/>
              </w:divBdr>
            </w:div>
            <w:div w:id="820386265">
              <w:marLeft w:val="0"/>
              <w:marRight w:val="0"/>
              <w:marTop w:val="0"/>
              <w:marBottom w:val="0"/>
              <w:divBdr>
                <w:top w:val="none" w:sz="0" w:space="0" w:color="auto"/>
                <w:left w:val="none" w:sz="0" w:space="0" w:color="auto"/>
                <w:bottom w:val="none" w:sz="0" w:space="0" w:color="auto"/>
                <w:right w:val="none" w:sz="0" w:space="0" w:color="auto"/>
              </w:divBdr>
            </w:div>
            <w:div w:id="763309317">
              <w:marLeft w:val="0"/>
              <w:marRight w:val="0"/>
              <w:marTop w:val="0"/>
              <w:marBottom w:val="0"/>
              <w:divBdr>
                <w:top w:val="none" w:sz="0" w:space="0" w:color="auto"/>
                <w:left w:val="none" w:sz="0" w:space="0" w:color="auto"/>
                <w:bottom w:val="none" w:sz="0" w:space="0" w:color="auto"/>
                <w:right w:val="none" w:sz="0" w:space="0" w:color="auto"/>
              </w:divBdr>
            </w:div>
            <w:div w:id="804544543">
              <w:marLeft w:val="0"/>
              <w:marRight w:val="0"/>
              <w:marTop w:val="0"/>
              <w:marBottom w:val="0"/>
              <w:divBdr>
                <w:top w:val="none" w:sz="0" w:space="0" w:color="auto"/>
                <w:left w:val="none" w:sz="0" w:space="0" w:color="auto"/>
                <w:bottom w:val="none" w:sz="0" w:space="0" w:color="auto"/>
                <w:right w:val="none" w:sz="0" w:space="0" w:color="auto"/>
              </w:divBdr>
            </w:div>
            <w:div w:id="497774801">
              <w:marLeft w:val="0"/>
              <w:marRight w:val="0"/>
              <w:marTop w:val="0"/>
              <w:marBottom w:val="0"/>
              <w:divBdr>
                <w:top w:val="none" w:sz="0" w:space="0" w:color="auto"/>
                <w:left w:val="none" w:sz="0" w:space="0" w:color="auto"/>
                <w:bottom w:val="none" w:sz="0" w:space="0" w:color="auto"/>
                <w:right w:val="none" w:sz="0" w:space="0" w:color="auto"/>
              </w:divBdr>
            </w:div>
            <w:div w:id="632909378">
              <w:marLeft w:val="0"/>
              <w:marRight w:val="0"/>
              <w:marTop w:val="0"/>
              <w:marBottom w:val="0"/>
              <w:divBdr>
                <w:top w:val="none" w:sz="0" w:space="0" w:color="auto"/>
                <w:left w:val="none" w:sz="0" w:space="0" w:color="auto"/>
                <w:bottom w:val="none" w:sz="0" w:space="0" w:color="auto"/>
                <w:right w:val="none" w:sz="0" w:space="0" w:color="auto"/>
              </w:divBdr>
            </w:div>
            <w:div w:id="2053263226">
              <w:marLeft w:val="0"/>
              <w:marRight w:val="0"/>
              <w:marTop w:val="0"/>
              <w:marBottom w:val="0"/>
              <w:divBdr>
                <w:top w:val="none" w:sz="0" w:space="0" w:color="auto"/>
                <w:left w:val="none" w:sz="0" w:space="0" w:color="auto"/>
                <w:bottom w:val="none" w:sz="0" w:space="0" w:color="auto"/>
                <w:right w:val="none" w:sz="0" w:space="0" w:color="auto"/>
              </w:divBdr>
            </w:div>
            <w:div w:id="769280680">
              <w:marLeft w:val="0"/>
              <w:marRight w:val="0"/>
              <w:marTop w:val="0"/>
              <w:marBottom w:val="0"/>
              <w:divBdr>
                <w:top w:val="none" w:sz="0" w:space="0" w:color="auto"/>
                <w:left w:val="none" w:sz="0" w:space="0" w:color="auto"/>
                <w:bottom w:val="none" w:sz="0" w:space="0" w:color="auto"/>
                <w:right w:val="none" w:sz="0" w:space="0" w:color="auto"/>
              </w:divBdr>
            </w:div>
            <w:div w:id="514227904">
              <w:marLeft w:val="0"/>
              <w:marRight w:val="0"/>
              <w:marTop w:val="0"/>
              <w:marBottom w:val="0"/>
              <w:divBdr>
                <w:top w:val="none" w:sz="0" w:space="0" w:color="auto"/>
                <w:left w:val="none" w:sz="0" w:space="0" w:color="auto"/>
                <w:bottom w:val="none" w:sz="0" w:space="0" w:color="auto"/>
                <w:right w:val="none" w:sz="0" w:space="0" w:color="auto"/>
              </w:divBdr>
            </w:div>
            <w:div w:id="669408563">
              <w:marLeft w:val="0"/>
              <w:marRight w:val="0"/>
              <w:marTop w:val="0"/>
              <w:marBottom w:val="0"/>
              <w:divBdr>
                <w:top w:val="none" w:sz="0" w:space="0" w:color="auto"/>
                <w:left w:val="none" w:sz="0" w:space="0" w:color="auto"/>
                <w:bottom w:val="none" w:sz="0" w:space="0" w:color="auto"/>
                <w:right w:val="none" w:sz="0" w:space="0" w:color="auto"/>
              </w:divBdr>
            </w:div>
            <w:div w:id="586036647">
              <w:marLeft w:val="0"/>
              <w:marRight w:val="0"/>
              <w:marTop w:val="0"/>
              <w:marBottom w:val="0"/>
              <w:divBdr>
                <w:top w:val="none" w:sz="0" w:space="0" w:color="auto"/>
                <w:left w:val="none" w:sz="0" w:space="0" w:color="auto"/>
                <w:bottom w:val="none" w:sz="0" w:space="0" w:color="auto"/>
                <w:right w:val="none" w:sz="0" w:space="0" w:color="auto"/>
              </w:divBdr>
            </w:div>
            <w:div w:id="1448544303">
              <w:marLeft w:val="0"/>
              <w:marRight w:val="0"/>
              <w:marTop w:val="0"/>
              <w:marBottom w:val="0"/>
              <w:divBdr>
                <w:top w:val="none" w:sz="0" w:space="0" w:color="auto"/>
                <w:left w:val="none" w:sz="0" w:space="0" w:color="auto"/>
                <w:bottom w:val="none" w:sz="0" w:space="0" w:color="auto"/>
                <w:right w:val="none" w:sz="0" w:space="0" w:color="auto"/>
              </w:divBdr>
            </w:div>
            <w:div w:id="223221775">
              <w:marLeft w:val="0"/>
              <w:marRight w:val="0"/>
              <w:marTop w:val="0"/>
              <w:marBottom w:val="0"/>
              <w:divBdr>
                <w:top w:val="none" w:sz="0" w:space="0" w:color="auto"/>
                <w:left w:val="none" w:sz="0" w:space="0" w:color="auto"/>
                <w:bottom w:val="none" w:sz="0" w:space="0" w:color="auto"/>
                <w:right w:val="none" w:sz="0" w:space="0" w:color="auto"/>
              </w:divBdr>
            </w:div>
            <w:div w:id="2014919803">
              <w:marLeft w:val="0"/>
              <w:marRight w:val="0"/>
              <w:marTop w:val="0"/>
              <w:marBottom w:val="0"/>
              <w:divBdr>
                <w:top w:val="none" w:sz="0" w:space="0" w:color="auto"/>
                <w:left w:val="none" w:sz="0" w:space="0" w:color="auto"/>
                <w:bottom w:val="none" w:sz="0" w:space="0" w:color="auto"/>
                <w:right w:val="none" w:sz="0" w:space="0" w:color="auto"/>
              </w:divBdr>
            </w:div>
            <w:div w:id="1531800915">
              <w:marLeft w:val="0"/>
              <w:marRight w:val="0"/>
              <w:marTop w:val="0"/>
              <w:marBottom w:val="0"/>
              <w:divBdr>
                <w:top w:val="none" w:sz="0" w:space="0" w:color="auto"/>
                <w:left w:val="none" w:sz="0" w:space="0" w:color="auto"/>
                <w:bottom w:val="none" w:sz="0" w:space="0" w:color="auto"/>
                <w:right w:val="none" w:sz="0" w:space="0" w:color="auto"/>
              </w:divBdr>
            </w:div>
            <w:div w:id="601886379">
              <w:marLeft w:val="0"/>
              <w:marRight w:val="0"/>
              <w:marTop w:val="0"/>
              <w:marBottom w:val="0"/>
              <w:divBdr>
                <w:top w:val="none" w:sz="0" w:space="0" w:color="auto"/>
                <w:left w:val="none" w:sz="0" w:space="0" w:color="auto"/>
                <w:bottom w:val="none" w:sz="0" w:space="0" w:color="auto"/>
                <w:right w:val="none" w:sz="0" w:space="0" w:color="auto"/>
              </w:divBdr>
            </w:div>
            <w:div w:id="1298292993">
              <w:marLeft w:val="0"/>
              <w:marRight w:val="0"/>
              <w:marTop w:val="0"/>
              <w:marBottom w:val="0"/>
              <w:divBdr>
                <w:top w:val="none" w:sz="0" w:space="0" w:color="auto"/>
                <w:left w:val="none" w:sz="0" w:space="0" w:color="auto"/>
                <w:bottom w:val="none" w:sz="0" w:space="0" w:color="auto"/>
                <w:right w:val="none" w:sz="0" w:space="0" w:color="auto"/>
              </w:divBdr>
            </w:div>
            <w:div w:id="2045398674">
              <w:marLeft w:val="0"/>
              <w:marRight w:val="0"/>
              <w:marTop w:val="0"/>
              <w:marBottom w:val="0"/>
              <w:divBdr>
                <w:top w:val="none" w:sz="0" w:space="0" w:color="auto"/>
                <w:left w:val="none" w:sz="0" w:space="0" w:color="auto"/>
                <w:bottom w:val="none" w:sz="0" w:space="0" w:color="auto"/>
                <w:right w:val="none" w:sz="0" w:space="0" w:color="auto"/>
              </w:divBdr>
            </w:div>
            <w:div w:id="1400905642">
              <w:marLeft w:val="0"/>
              <w:marRight w:val="0"/>
              <w:marTop w:val="0"/>
              <w:marBottom w:val="0"/>
              <w:divBdr>
                <w:top w:val="none" w:sz="0" w:space="0" w:color="auto"/>
                <w:left w:val="none" w:sz="0" w:space="0" w:color="auto"/>
                <w:bottom w:val="none" w:sz="0" w:space="0" w:color="auto"/>
                <w:right w:val="none" w:sz="0" w:space="0" w:color="auto"/>
              </w:divBdr>
            </w:div>
            <w:div w:id="1575359627">
              <w:marLeft w:val="0"/>
              <w:marRight w:val="0"/>
              <w:marTop w:val="0"/>
              <w:marBottom w:val="0"/>
              <w:divBdr>
                <w:top w:val="none" w:sz="0" w:space="0" w:color="auto"/>
                <w:left w:val="none" w:sz="0" w:space="0" w:color="auto"/>
                <w:bottom w:val="none" w:sz="0" w:space="0" w:color="auto"/>
                <w:right w:val="none" w:sz="0" w:space="0" w:color="auto"/>
              </w:divBdr>
            </w:div>
            <w:div w:id="687490120">
              <w:marLeft w:val="0"/>
              <w:marRight w:val="0"/>
              <w:marTop w:val="0"/>
              <w:marBottom w:val="0"/>
              <w:divBdr>
                <w:top w:val="none" w:sz="0" w:space="0" w:color="auto"/>
                <w:left w:val="none" w:sz="0" w:space="0" w:color="auto"/>
                <w:bottom w:val="none" w:sz="0" w:space="0" w:color="auto"/>
                <w:right w:val="none" w:sz="0" w:space="0" w:color="auto"/>
              </w:divBdr>
            </w:div>
            <w:div w:id="743450415">
              <w:marLeft w:val="0"/>
              <w:marRight w:val="0"/>
              <w:marTop w:val="0"/>
              <w:marBottom w:val="0"/>
              <w:divBdr>
                <w:top w:val="none" w:sz="0" w:space="0" w:color="auto"/>
                <w:left w:val="none" w:sz="0" w:space="0" w:color="auto"/>
                <w:bottom w:val="none" w:sz="0" w:space="0" w:color="auto"/>
                <w:right w:val="none" w:sz="0" w:space="0" w:color="auto"/>
              </w:divBdr>
            </w:div>
            <w:div w:id="1304236078">
              <w:marLeft w:val="0"/>
              <w:marRight w:val="0"/>
              <w:marTop w:val="0"/>
              <w:marBottom w:val="0"/>
              <w:divBdr>
                <w:top w:val="none" w:sz="0" w:space="0" w:color="auto"/>
                <w:left w:val="none" w:sz="0" w:space="0" w:color="auto"/>
                <w:bottom w:val="none" w:sz="0" w:space="0" w:color="auto"/>
                <w:right w:val="none" w:sz="0" w:space="0" w:color="auto"/>
              </w:divBdr>
            </w:div>
            <w:div w:id="1296371439">
              <w:marLeft w:val="0"/>
              <w:marRight w:val="0"/>
              <w:marTop w:val="0"/>
              <w:marBottom w:val="0"/>
              <w:divBdr>
                <w:top w:val="none" w:sz="0" w:space="0" w:color="auto"/>
                <w:left w:val="none" w:sz="0" w:space="0" w:color="auto"/>
                <w:bottom w:val="none" w:sz="0" w:space="0" w:color="auto"/>
                <w:right w:val="none" w:sz="0" w:space="0" w:color="auto"/>
              </w:divBdr>
            </w:div>
            <w:div w:id="1977104632">
              <w:marLeft w:val="0"/>
              <w:marRight w:val="0"/>
              <w:marTop w:val="0"/>
              <w:marBottom w:val="0"/>
              <w:divBdr>
                <w:top w:val="none" w:sz="0" w:space="0" w:color="auto"/>
                <w:left w:val="none" w:sz="0" w:space="0" w:color="auto"/>
                <w:bottom w:val="none" w:sz="0" w:space="0" w:color="auto"/>
                <w:right w:val="none" w:sz="0" w:space="0" w:color="auto"/>
              </w:divBdr>
            </w:div>
            <w:div w:id="565381531">
              <w:marLeft w:val="0"/>
              <w:marRight w:val="0"/>
              <w:marTop w:val="0"/>
              <w:marBottom w:val="0"/>
              <w:divBdr>
                <w:top w:val="none" w:sz="0" w:space="0" w:color="auto"/>
                <w:left w:val="none" w:sz="0" w:space="0" w:color="auto"/>
                <w:bottom w:val="none" w:sz="0" w:space="0" w:color="auto"/>
                <w:right w:val="none" w:sz="0" w:space="0" w:color="auto"/>
              </w:divBdr>
            </w:div>
            <w:div w:id="267742573">
              <w:marLeft w:val="0"/>
              <w:marRight w:val="0"/>
              <w:marTop w:val="0"/>
              <w:marBottom w:val="0"/>
              <w:divBdr>
                <w:top w:val="none" w:sz="0" w:space="0" w:color="auto"/>
                <w:left w:val="none" w:sz="0" w:space="0" w:color="auto"/>
                <w:bottom w:val="none" w:sz="0" w:space="0" w:color="auto"/>
                <w:right w:val="none" w:sz="0" w:space="0" w:color="auto"/>
              </w:divBdr>
            </w:div>
            <w:div w:id="79563233">
              <w:marLeft w:val="0"/>
              <w:marRight w:val="0"/>
              <w:marTop w:val="0"/>
              <w:marBottom w:val="0"/>
              <w:divBdr>
                <w:top w:val="none" w:sz="0" w:space="0" w:color="auto"/>
                <w:left w:val="none" w:sz="0" w:space="0" w:color="auto"/>
                <w:bottom w:val="none" w:sz="0" w:space="0" w:color="auto"/>
                <w:right w:val="none" w:sz="0" w:space="0" w:color="auto"/>
              </w:divBdr>
            </w:div>
            <w:div w:id="323240537">
              <w:marLeft w:val="0"/>
              <w:marRight w:val="0"/>
              <w:marTop w:val="0"/>
              <w:marBottom w:val="0"/>
              <w:divBdr>
                <w:top w:val="none" w:sz="0" w:space="0" w:color="auto"/>
                <w:left w:val="none" w:sz="0" w:space="0" w:color="auto"/>
                <w:bottom w:val="none" w:sz="0" w:space="0" w:color="auto"/>
                <w:right w:val="none" w:sz="0" w:space="0" w:color="auto"/>
              </w:divBdr>
            </w:div>
            <w:div w:id="1955213662">
              <w:marLeft w:val="0"/>
              <w:marRight w:val="0"/>
              <w:marTop w:val="0"/>
              <w:marBottom w:val="0"/>
              <w:divBdr>
                <w:top w:val="none" w:sz="0" w:space="0" w:color="auto"/>
                <w:left w:val="none" w:sz="0" w:space="0" w:color="auto"/>
                <w:bottom w:val="none" w:sz="0" w:space="0" w:color="auto"/>
                <w:right w:val="none" w:sz="0" w:space="0" w:color="auto"/>
              </w:divBdr>
            </w:div>
            <w:div w:id="90245652">
              <w:marLeft w:val="0"/>
              <w:marRight w:val="0"/>
              <w:marTop w:val="0"/>
              <w:marBottom w:val="0"/>
              <w:divBdr>
                <w:top w:val="none" w:sz="0" w:space="0" w:color="auto"/>
                <w:left w:val="none" w:sz="0" w:space="0" w:color="auto"/>
                <w:bottom w:val="none" w:sz="0" w:space="0" w:color="auto"/>
                <w:right w:val="none" w:sz="0" w:space="0" w:color="auto"/>
              </w:divBdr>
            </w:div>
            <w:div w:id="560289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391955">
      <w:bodyDiv w:val="1"/>
      <w:marLeft w:val="0"/>
      <w:marRight w:val="0"/>
      <w:marTop w:val="0"/>
      <w:marBottom w:val="0"/>
      <w:divBdr>
        <w:top w:val="none" w:sz="0" w:space="0" w:color="auto"/>
        <w:left w:val="none" w:sz="0" w:space="0" w:color="auto"/>
        <w:bottom w:val="none" w:sz="0" w:space="0" w:color="auto"/>
        <w:right w:val="none" w:sz="0" w:space="0" w:color="auto"/>
      </w:divBdr>
    </w:div>
    <w:div w:id="993485237">
      <w:bodyDiv w:val="1"/>
      <w:marLeft w:val="0"/>
      <w:marRight w:val="0"/>
      <w:marTop w:val="0"/>
      <w:marBottom w:val="0"/>
      <w:divBdr>
        <w:top w:val="none" w:sz="0" w:space="0" w:color="auto"/>
        <w:left w:val="none" w:sz="0" w:space="0" w:color="auto"/>
        <w:bottom w:val="none" w:sz="0" w:space="0" w:color="auto"/>
        <w:right w:val="none" w:sz="0" w:space="0" w:color="auto"/>
      </w:divBdr>
    </w:div>
    <w:div w:id="1080835216">
      <w:bodyDiv w:val="1"/>
      <w:marLeft w:val="0"/>
      <w:marRight w:val="0"/>
      <w:marTop w:val="0"/>
      <w:marBottom w:val="0"/>
      <w:divBdr>
        <w:top w:val="none" w:sz="0" w:space="0" w:color="auto"/>
        <w:left w:val="none" w:sz="0" w:space="0" w:color="auto"/>
        <w:bottom w:val="none" w:sz="0" w:space="0" w:color="auto"/>
        <w:right w:val="none" w:sz="0" w:space="0" w:color="auto"/>
      </w:divBdr>
    </w:div>
    <w:div w:id="1107575685">
      <w:bodyDiv w:val="1"/>
      <w:marLeft w:val="0"/>
      <w:marRight w:val="0"/>
      <w:marTop w:val="0"/>
      <w:marBottom w:val="0"/>
      <w:divBdr>
        <w:top w:val="none" w:sz="0" w:space="0" w:color="auto"/>
        <w:left w:val="none" w:sz="0" w:space="0" w:color="auto"/>
        <w:bottom w:val="none" w:sz="0" w:space="0" w:color="auto"/>
        <w:right w:val="none" w:sz="0" w:space="0" w:color="auto"/>
      </w:divBdr>
      <w:divsChild>
        <w:div w:id="1975482438">
          <w:marLeft w:val="0"/>
          <w:marRight w:val="0"/>
          <w:marTop w:val="0"/>
          <w:marBottom w:val="0"/>
          <w:divBdr>
            <w:top w:val="none" w:sz="0" w:space="0" w:color="auto"/>
            <w:left w:val="none" w:sz="0" w:space="0" w:color="auto"/>
            <w:bottom w:val="none" w:sz="0" w:space="0" w:color="auto"/>
            <w:right w:val="none" w:sz="0" w:space="0" w:color="auto"/>
          </w:divBdr>
          <w:divsChild>
            <w:div w:id="160001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060765">
      <w:bodyDiv w:val="1"/>
      <w:marLeft w:val="0"/>
      <w:marRight w:val="0"/>
      <w:marTop w:val="0"/>
      <w:marBottom w:val="0"/>
      <w:divBdr>
        <w:top w:val="none" w:sz="0" w:space="0" w:color="auto"/>
        <w:left w:val="none" w:sz="0" w:space="0" w:color="auto"/>
        <w:bottom w:val="none" w:sz="0" w:space="0" w:color="auto"/>
        <w:right w:val="none" w:sz="0" w:space="0" w:color="auto"/>
      </w:divBdr>
      <w:divsChild>
        <w:div w:id="1787654784">
          <w:marLeft w:val="0"/>
          <w:marRight w:val="0"/>
          <w:marTop w:val="0"/>
          <w:marBottom w:val="0"/>
          <w:divBdr>
            <w:top w:val="none" w:sz="0" w:space="0" w:color="auto"/>
            <w:left w:val="none" w:sz="0" w:space="0" w:color="auto"/>
            <w:bottom w:val="none" w:sz="0" w:space="0" w:color="auto"/>
            <w:right w:val="none" w:sz="0" w:space="0" w:color="auto"/>
          </w:divBdr>
          <w:divsChild>
            <w:div w:id="1318419315">
              <w:marLeft w:val="0"/>
              <w:marRight w:val="0"/>
              <w:marTop w:val="0"/>
              <w:marBottom w:val="0"/>
              <w:divBdr>
                <w:top w:val="none" w:sz="0" w:space="0" w:color="auto"/>
                <w:left w:val="none" w:sz="0" w:space="0" w:color="auto"/>
                <w:bottom w:val="none" w:sz="0" w:space="0" w:color="auto"/>
                <w:right w:val="none" w:sz="0" w:space="0" w:color="auto"/>
              </w:divBdr>
            </w:div>
            <w:div w:id="111486813">
              <w:marLeft w:val="0"/>
              <w:marRight w:val="0"/>
              <w:marTop w:val="0"/>
              <w:marBottom w:val="0"/>
              <w:divBdr>
                <w:top w:val="none" w:sz="0" w:space="0" w:color="auto"/>
                <w:left w:val="none" w:sz="0" w:space="0" w:color="auto"/>
                <w:bottom w:val="none" w:sz="0" w:space="0" w:color="auto"/>
                <w:right w:val="none" w:sz="0" w:space="0" w:color="auto"/>
              </w:divBdr>
            </w:div>
            <w:div w:id="899174058">
              <w:marLeft w:val="0"/>
              <w:marRight w:val="0"/>
              <w:marTop w:val="0"/>
              <w:marBottom w:val="0"/>
              <w:divBdr>
                <w:top w:val="none" w:sz="0" w:space="0" w:color="auto"/>
                <w:left w:val="none" w:sz="0" w:space="0" w:color="auto"/>
                <w:bottom w:val="none" w:sz="0" w:space="0" w:color="auto"/>
                <w:right w:val="none" w:sz="0" w:space="0" w:color="auto"/>
              </w:divBdr>
            </w:div>
            <w:div w:id="2144036521">
              <w:marLeft w:val="0"/>
              <w:marRight w:val="0"/>
              <w:marTop w:val="0"/>
              <w:marBottom w:val="0"/>
              <w:divBdr>
                <w:top w:val="none" w:sz="0" w:space="0" w:color="auto"/>
                <w:left w:val="none" w:sz="0" w:space="0" w:color="auto"/>
                <w:bottom w:val="none" w:sz="0" w:space="0" w:color="auto"/>
                <w:right w:val="none" w:sz="0" w:space="0" w:color="auto"/>
              </w:divBdr>
            </w:div>
            <w:div w:id="231700944">
              <w:marLeft w:val="0"/>
              <w:marRight w:val="0"/>
              <w:marTop w:val="0"/>
              <w:marBottom w:val="0"/>
              <w:divBdr>
                <w:top w:val="none" w:sz="0" w:space="0" w:color="auto"/>
                <w:left w:val="none" w:sz="0" w:space="0" w:color="auto"/>
                <w:bottom w:val="none" w:sz="0" w:space="0" w:color="auto"/>
                <w:right w:val="none" w:sz="0" w:space="0" w:color="auto"/>
              </w:divBdr>
            </w:div>
            <w:div w:id="1224486028">
              <w:marLeft w:val="0"/>
              <w:marRight w:val="0"/>
              <w:marTop w:val="0"/>
              <w:marBottom w:val="0"/>
              <w:divBdr>
                <w:top w:val="none" w:sz="0" w:space="0" w:color="auto"/>
                <w:left w:val="none" w:sz="0" w:space="0" w:color="auto"/>
                <w:bottom w:val="none" w:sz="0" w:space="0" w:color="auto"/>
                <w:right w:val="none" w:sz="0" w:space="0" w:color="auto"/>
              </w:divBdr>
            </w:div>
            <w:div w:id="187105410">
              <w:marLeft w:val="0"/>
              <w:marRight w:val="0"/>
              <w:marTop w:val="0"/>
              <w:marBottom w:val="0"/>
              <w:divBdr>
                <w:top w:val="none" w:sz="0" w:space="0" w:color="auto"/>
                <w:left w:val="none" w:sz="0" w:space="0" w:color="auto"/>
                <w:bottom w:val="none" w:sz="0" w:space="0" w:color="auto"/>
                <w:right w:val="none" w:sz="0" w:space="0" w:color="auto"/>
              </w:divBdr>
            </w:div>
            <w:div w:id="1920677915">
              <w:marLeft w:val="0"/>
              <w:marRight w:val="0"/>
              <w:marTop w:val="0"/>
              <w:marBottom w:val="0"/>
              <w:divBdr>
                <w:top w:val="none" w:sz="0" w:space="0" w:color="auto"/>
                <w:left w:val="none" w:sz="0" w:space="0" w:color="auto"/>
                <w:bottom w:val="none" w:sz="0" w:space="0" w:color="auto"/>
                <w:right w:val="none" w:sz="0" w:space="0" w:color="auto"/>
              </w:divBdr>
            </w:div>
            <w:div w:id="259415089">
              <w:marLeft w:val="0"/>
              <w:marRight w:val="0"/>
              <w:marTop w:val="0"/>
              <w:marBottom w:val="0"/>
              <w:divBdr>
                <w:top w:val="none" w:sz="0" w:space="0" w:color="auto"/>
                <w:left w:val="none" w:sz="0" w:space="0" w:color="auto"/>
                <w:bottom w:val="none" w:sz="0" w:space="0" w:color="auto"/>
                <w:right w:val="none" w:sz="0" w:space="0" w:color="auto"/>
              </w:divBdr>
            </w:div>
            <w:div w:id="1575700963">
              <w:marLeft w:val="0"/>
              <w:marRight w:val="0"/>
              <w:marTop w:val="0"/>
              <w:marBottom w:val="0"/>
              <w:divBdr>
                <w:top w:val="none" w:sz="0" w:space="0" w:color="auto"/>
                <w:left w:val="none" w:sz="0" w:space="0" w:color="auto"/>
                <w:bottom w:val="none" w:sz="0" w:space="0" w:color="auto"/>
                <w:right w:val="none" w:sz="0" w:space="0" w:color="auto"/>
              </w:divBdr>
            </w:div>
            <w:div w:id="635331187">
              <w:marLeft w:val="0"/>
              <w:marRight w:val="0"/>
              <w:marTop w:val="0"/>
              <w:marBottom w:val="0"/>
              <w:divBdr>
                <w:top w:val="none" w:sz="0" w:space="0" w:color="auto"/>
                <w:left w:val="none" w:sz="0" w:space="0" w:color="auto"/>
                <w:bottom w:val="none" w:sz="0" w:space="0" w:color="auto"/>
                <w:right w:val="none" w:sz="0" w:space="0" w:color="auto"/>
              </w:divBdr>
            </w:div>
            <w:div w:id="2130929632">
              <w:marLeft w:val="0"/>
              <w:marRight w:val="0"/>
              <w:marTop w:val="0"/>
              <w:marBottom w:val="0"/>
              <w:divBdr>
                <w:top w:val="none" w:sz="0" w:space="0" w:color="auto"/>
                <w:left w:val="none" w:sz="0" w:space="0" w:color="auto"/>
                <w:bottom w:val="none" w:sz="0" w:space="0" w:color="auto"/>
                <w:right w:val="none" w:sz="0" w:space="0" w:color="auto"/>
              </w:divBdr>
            </w:div>
            <w:div w:id="754209482">
              <w:marLeft w:val="0"/>
              <w:marRight w:val="0"/>
              <w:marTop w:val="0"/>
              <w:marBottom w:val="0"/>
              <w:divBdr>
                <w:top w:val="none" w:sz="0" w:space="0" w:color="auto"/>
                <w:left w:val="none" w:sz="0" w:space="0" w:color="auto"/>
                <w:bottom w:val="none" w:sz="0" w:space="0" w:color="auto"/>
                <w:right w:val="none" w:sz="0" w:space="0" w:color="auto"/>
              </w:divBdr>
            </w:div>
            <w:div w:id="527645056">
              <w:marLeft w:val="0"/>
              <w:marRight w:val="0"/>
              <w:marTop w:val="0"/>
              <w:marBottom w:val="0"/>
              <w:divBdr>
                <w:top w:val="none" w:sz="0" w:space="0" w:color="auto"/>
                <w:left w:val="none" w:sz="0" w:space="0" w:color="auto"/>
                <w:bottom w:val="none" w:sz="0" w:space="0" w:color="auto"/>
                <w:right w:val="none" w:sz="0" w:space="0" w:color="auto"/>
              </w:divBdr>
            </w:div>
            <w:div w:id="256719149">
              <w:marLeft w:val="0"/>
              <w:marRight w:val="0"/>
              <w:marTop w:val="0"/>
              <w:marBottom w:val="0"/>
              <w:divBdr>
                <w:top w:val="none" w:sz="0" w:space="0" w:color="auto"/>
                <w:left w:val="none" w:sz="0" w:space="0" w:color="auto"/>
                <w:bottom w:val="none" w:sz="0" w:space="0" w:color="auto"/>
                <w:right w:val="none" w:sz="0" w:space="0" w:color="auto"/>
              </w:divBdr>
            </w:div>
            <w:div w:id="2101631639">
              <w:marLeft w:val="0"/>
              <w:marRight w:val="0"/>
              <w:marTop w:val="0"/>
              <w:marBottom w:val="0"/>
              <w:divBdr>
                <w:top w:val="none" w:sz="0" w:space="0" w:color="auto"/>
                <w:left w:val="none" w:sz="0" w:space="0" w:color="auto"/>
                <w:bottom w:val="none" w:sz="0" w:space="0" w:color="auto"/>
                <w:right w:val="none" w:sz="0" w:space="0" w:color="auto"/>
              </w:divBdr>
            </w:div>
            <w:div w:id="2085838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968553">
      <w:bodyDiv w:val="1"/>
      <w:marLeft w:val="0"/>
      <w:marRight w:val="0"/>
      <w:marTop w:val="0"/>
      <w:marBottom w:val="0"/>
      <w:divBdr>
        <w:top w:val="none" w:sz="0" w:space="0" w:color="auto"/>
        <w:left w:val="none" w:sz="0" w:space="0" w:color="auto"/>
        <w:bottom w:val="none" w:sz="0" w:space="0" w:color="auto"/>
        <w:right w:val="none" w:sz="0" w:space="0" w:color="auto"/>
      </w:divBdr>
      <w:divsChild>
        <w:div w:id="229468256">
          <w:marLeft w:val="0"/>
          <w:marRight w:val="0"/>
          <w:marTop w:val="0"/>
          <w:marBottom w:val="0"/>
          <w:divBdr>
            <w:top w:val="none" w:sz="0" w:space="0" w:color="auto"/>
            <w:left w:val="none" w:sz="0" w:space="0" w:color="auto"/>
            <w:bottom w:val="none" w:sz="0" w:space="0" w:color="auto"/>
            <w:right w:val="none" w:sz="0" w:space="0" w:color="auto"/>
          </w:divBdr>
          <w:divsChild>
            <w:div w:id="871380487">
              <w:marLeft w:val="0"/>
              <w:marRight w:val="0"/>
              <w:marTop w:val="0"/>
              <w:marBottom w:val="0"/>
              <w:divBdr>
                <w:top w:val="none" w:sz="0" w:space="0" w:color="auto"/>
                <w:left w:val="none" w:sz="0" w:space="0" w:color="auto"/>
                <w:bottom w:val="none" w:sz="0" w:space="0" w:color="auto"/>
                <w:right w:val="none" w:sz="0" w:space="0" w:color="auto"/>
              </w:divBdr>
            </w:div>
            <w:div w:id="1016272651">
              <w:marLeft w:val="0"/>
              <w:marRight w:val="0"/>
              <w:marTop w:val="0"/>
              <w:marBottom w:val="0"/>
              <w:divBdr>
                <w:top w:val="none" w:sz="0" w:space="0" w:color="auto"/>
                <w:left w:val="none" w:sz="0" w:space="0" w:color="auto"/>
                <w:bottom w:val="none" w:sz="0" w:space="0" w:color="auto"/>
                <w:right w:val="none" w:sz="0" w:space="0" w:color="auto"/>
              </w:divBdr>
            </w:div>
            <w:div w:id="380399450">
              <w:marLeft w:val="0"/>
              <w:marRight w:val="0"/>
              <w:marTop w:val="0"/>
              <w:marBottom w:val="0"/>
              <w:divBdr>
                <w:top w:val="none" w:sz="0" w:space="0" w:color="auto"/>
                <w:left w:val="none" w:sz="0" w:space="0" w:color="auto"/>
                <w:bottom w:val="none" w:sz="0" w:space="0" w:color="auto"/>
                <w:right w:val="none" w:sz="0" w:space="0" w:color="auto"/>
              </w:divBdr>
            </w:div>
            <w:div w:id="2029482488">
              <w:marLeft w:val="0"/>
              <w:marRight w:val="0"/>
              <w:marTop w:val="0"/>
              <w:marBottom w:val="0"/>
              <w:divBdr>
                <w:top w:val="none" w:sz="0" w:space="0" w:color="auto"/>
                <w:left w:val="none" w:sz="0" w:space="0" w:color="auto"/>
                <w:bottom w:val="none" w:sz="0" w:space="0" w:color="auto"/>
                <w:right w:val="none" w:sz="0" w:space="0" w:color="auto"/>
              </w:divBdr>
            </w:div>
            <w:div w:id="1749646650">
              <w:marLeft w:val="0"/>
              <w:marRight w:val="0"/>
              <w:marTop w:val="0"/>
              <w:marBottom w:val="0"/>
              <w:divBdr>
                <w:top w:val="none" w:sz="0" w:space="0" w:color="auto"/>
                <w:left w:val="none" w:sz="0" w:space="0" w:color="auto"/>
                <w:bottom w:val="none" w:sz="0" w:space="0" w:color="auto"/>
                <w:right w:val="none" w:sz="0" w:space="0" w:color="auto"/>
              </w:divBdr>
            </w:div>
            <w:div w:id="921765683">
              <w:marLeft w:val="0"/>
              <w:marRight w:val="0"/>
              <w:marTop w:val="0"/>
              <w:marBottom w:val="0"/>
              <w:divBdr>
                <w:top w:val="none" w:sz="0" w:space="0" w:color="auto"/>
                <w:left w:val="none" w:sz="0" w:space="0" w:color="auto"/>
                <w:bottom w:val="none" w:sz="0" w:space="0" w:color="auto"/>
                <w:right w:val="none" w:sz="0" w:space="0" w:color="auto"/>
              </w:divBdr>
            </w:div>
            <w:div w:id="921450727">
              <w:marLeft w:val="0"/>
              <w:marRight w:val="0"/>
              <w:marTop w:val="0"/>
              <w:marBottom w:val="0"/>
              <w:divBdr>
                <w:top w:val="none" w:sz="0" w:space="0" w:color="auto"/>
                <w:left w:val="none" w:sz="0" w:space="0" w:color="auto"/>
                <w:bottom w:val="none" w:sz="0" w:space="0" w:color="auto"/>
                <w:right w:val="none" w:sz="0" w:space="0" w:color="auto"/>
              </w:divBdr>
            </w:div>
            <w:div w:id="549414483">
              <w:marLeft w:val="0"/>
              <w:marRight w:val="0"/>
              <w:marTop w:val="0"/>
              <w:marBottom w:val="0"/>
              <w:divBdr>
                <w:top w:val="none" w:sz="0" w:space="0" w:color="auto"/>
                <w:left w:val="none" w:sz="0" w:space="0" w:color="auto"/>
                <w:bottom w:val="none" w:sz="0" w:space="0" w:color="auto"/>
                <w:right w:val="none" w:sz="0" w:space="0" w:color="auto"/>
              </w:divBdr>
            </w:div>
            <w:div w:id="846216857">
              <w:marLeft w:val="0"/>
              <w:marRight w:val="0"/>
              <w:marTop w:val="0"/>
              <w:marBottom w:val="0"/>
              <w:divBdr>
                <w:top w:val="none" w:sz="0" w:space="0" w:color="auto"/>
                <w:left w:val="none" w:sz="0" w:space="0" w:color="auto"/>
                <w:bottom w:val="none" w:sz="0" w:space="0" w:color="auto"/>
                <w:right w:val="none" w:sz="0" w:space="0" w:color="auto"/>
              </w:divBdr>
            </w:div>
            <w:div w:id="316226084">
              <w:marLeft w:val="0"/>
              <w:marRight w:val="0"/>
              <w:marTop w:val="0"/>
              <w:marBottom w:val="0"/>
              <w:divBdr>
                <w:top w:val="none" w:sz="0" w:space="0" w:color="auto"/>
                <w:left w:val="none" w:sz="0" w:space="0" w:color="auto"/>
                <w:bottom w:val="none" w:sz="0" w:space="0" w:color="auto"/>
                <w:right w:val="none" w:sz="0" w:space="0" w:color="auto"/>
              </w:divBdr>
            </w:div>
            <w:div w:id="244611303">
              <w:marLeft w:val="0"/>
              <w:marRight w:val="0"/>
              <w:marTop w:val="0"/>
              <w:marBottom w:val="0"/>
              <w:divBdr>
                <w:top w:val="none" w:sz="0" w:space="0" w:color="auto"/>
                <w:left w:val="none" w:sz="0" w:space="0" w:color="auto"/>
                <w:bottom w:val="none" w:sz="0" w:space="0" w:color="auto"/>
                <w:right w:val="none" w:sz="0" w:space="0" w:color="auto"/>
              </w:divBdr>
            </w:div>
            <w:div w:id="1676296774">
              <w:marLeft w:val="0"/>
              <w:marRight w:val="0"/>
              <w:marTop w:val="0"/>
              <w:marBottom w:val="0"/>
              <w:divBdr>
                <w:top w:val="none" w:sz="0" w:space="0" w:color="auto"/>
                <w:left w:val="none" w:sz="0" w:space="0" w:color="auto"/>
                <w:bottom w:val="none" w:sz="0" w:space="0" w:color="auto"/>
                <w:right w:val="none" w:sz="0" w:space="0" w:color="auto"/>
              </w:divBdr>
            </w:div>
            <w:div w:id="314064526">
              <w:marLeft w:val="0"/>
              <w:marRight w:val="0"/>
              <w:marTop w:val="0"/>
              <w:marBottom w:val="0"/>
              <w:divBdr>
                <w:top w:val="none" w:sz="0" w:space="0" w:color="auto"/>
                <w:left w:val="none" w:sz="0" w:space="0" w:color="auto"/>
                <w:bottom w:val="none" w:sz="0" w:space="0" w:color="auto"/>
                <w:right w:val="none" w:sz="0" w:space="0" w:color="auto"/>
              </w:divBdr>
            </w:div>
            <w:div w:id="1531840036">
              <w:marLeft w:val="0"/>
              <w:marRight w:val="0"/>
              <w:marTop w:val="0"/>
              <w:marBottom w:val="0"/>
              <w:divBdr>
                <w:top w:val="none" w:sz="0" w:space="0" w:color="auto"/>
                <w:left w:val="none" w:sz="0" w:space="0" w:color="auto"/>
                <w:bottom w:val="none" w:sz="0" w:space="0" w:color="auto"/>
                <w:right w:val="none" w:sz="0" w:space="0" w:color="auto"/>
              </w:divBdr>
            </w:div>
            <w:div w:id="671833275">
              <w:marLeft w:val="0"/>
              <w:marRight w:val="0"/>
              <w:marTop w:val="0"/>
              <w:marBottom w:val="0"/>
              <w:divBdr>
                <w:top w:val="none" w:sz="0" w:space="0" w:color="auto"/>
                <w:left w:val="none" w:sz="0" w:space="0" w:color="auto"/>
                <w:bottom w:val="none" w:sz="0" w:space="0" w:color="auto"/>
                <w:right w:val="none" w:sz="0" w:space="0" w:color="auto"/>
              </w:divBdr>
            </w:div>
            <w:div w:id="187570134">
              <w:marLeft w:val="0"/>
              <w:marRight w:val="0"/>
              <w:marTop w:val="0"/>
              <w:marBottom w:val="0"/>
              <w:divBdr>
                <w:top w:val="none" w:sz="0" w:space="0" w:color="auto"/>
                <w:left w:val="none" w:sz="0" w:space="0" w:color="auto"/>
                <w:bottom w:val="none" w:sz="0" w:space="0" w:color="auto"/>
                <w:right w:val="none" w:sz="0" w:space="0" w:color="auto"/>
              </w:divBdr>
            </w:div>
            <w:div w:id="2129859115">
              <w:marLeft w:val="0"/>
              <w:marRight w:val="0"/>
              <w:marTop w:val="0"/>
              <w:marBottom w:val="0"/>
              <w:divBdr>
                <w:top w:val="none" w:sz="0" w:space="0" w:color="auto"/>
                <w:left w:val="none" w:sz="0" w:space="0" w:color="auto"/>
                <w:bottom w:val="none" w:sz="0" w:space="0" w:color="auto"/>
                <w:right w:val="none" w:sz="0" w:space="0" w:color="auto"/>
              </w:divBdr>
            </w:div>
            <w:div w:id="189925436">
              <w:marLeft w:val="0"/>
              <w:marRight w:val="0"/>
              <w:marTop w:val="0"/>
              <w:marBottom w:val="0"/>
              <w:divBdr>
                <w:top w:val="none" w:sz="0" w:space="0" w:color="auto"/>
                <w:left w:val="none" w:sz="0" w:space="0" w:color="auto"/>
                <w:bottom w:val="none" w:sz="0" w:space="0" w:color="auto"/>
                <w:right w:val="none" w:sz="0" w:space="0" w:color="auto"/>
              </w:divBdr>
            </w:div>
            <w:div w:id="2140952104">
              <w:marLeft w:val="0"/>
              <w:marRight w:val="0"/>
              <w:marTop w:val="0"/>
              <w:marBottom w:val="0"/>
              <w:divBdr>
                <w:top w:val="none" w:sz="0" w:space="0" w:color="auto"/>
                <w:left w:val="none" w:sz="0" w:space="0" w:color="auto"/>
                <w:bottom w:val="none" w:sz="0" w:space="0" w:color="auto"/>
                <w:right w:val="none" w:sz="0" w:space="0" w:color="auto"/>
              </w:divBdr>
            </w:div>
            <w:div w:id="1636253900">
              <w:marLeft w:val="0"/>
              <w:marRight w:val="0"/>
              <w:marTop w:val="0"/>
              <w:marBottom w:val="0"/>
              <w:divBdr>
                <w:top w:val="none" w:sz="0" w:space="0" w:color="auto"/>
                <w:left w:val="none" w:sz="0" w:space="0" w:color="auto"/>
                <w:bottom w:val="none" w:sz="0" w:space="0" w:color="auto"/>
                <w:right w:val="none" w:sz="0" w:space="0" w:color="auto"/>
              </w:divBdr>
            </w:div>
            <w:div w:id="1620645132">
              <w:marLeft w:val="0"/>
              <w:marRight w:val="0"/>
              <w:marTop w:val="0"/>
              <w:marBottom w:val="0"/>
              <w:divBdr>
                <w:top w:val="none" w:sz="0" w:space="0" w:color="auto"/>
                <w:left w:val="none" w:sz="0" w:space="0" w:color="auto"/>
                <w:bottom w:val="none" w:sz="0" w:space="0" w:color="auto"/>
                <w:right w:val="none" w:sz="0" w:space="0" w:color="auto"/>
              </w:divBdr>
            </w:div>
            <w:div w:id="2073309515">
              <w:marLeft w:val="0"/>
              <w:marRight w:val="0"/>
              <w:marTop w:val="0"/>
              <w:marBottom w:val="0"/>
              <w:divBdr>
                <w:top w:val="none" w:sz="0" w:space="0" w:color="auto"/>
                <w:left w:val="none" w:sz="0" w:space="0" w:color="auto"/>
                <w:bottom w:val="none" w:sz="0" w:space="0" w:color="auto"/>
                <w:right w:val="none" w:sz="0" w:space="0" w:color="auto"/>
              </w:divBdr>
            </w:div>
            <w:div w:id="575213300">
              <w:marLeft w:val="0"/>
              <w:marRight w:val="0"/>
              <w:marTop w:val="0"/>
              <w:marBottom w:val="0"/>
              <w:divBdr>
                <w:top w:val="none" w:sz="0" w:space="0" w:color="auto"/>
                <w:left w:val="none" w:sz="0" w:space="0" w:color="auto"/>
                <w:bottom w:val="none" w:sz="0" w:space="0" w:color="auto"/>
                <w:right w:val="none" w:sz="0" w:space="0" w:color="auto"/>
              </w:divBdr>
            </w:div>
            <w:div w:id="1097864710">
              <w:marLeft w:val="0"/>
              <w:marRight w:val="0"/>
              <w:marTop w:val="0"/>
              <w:marBottom w:val="0"/>
              <w:divBdr>
                <w:top w:val="none" w:sz="0" w:space="0" w:color="auto"/>
                <w:left w:val="none" w:sz="0" w:space="0" w:color="auto"/>
                <w:bottom w:val="none" w:sz="0" w:space="0" w:color="auto"/>
                <w:right w:val="none" w:sz="0" w:space="0" w:color="auto"/>
              </w:divBdr>
            </w:div>
            <w:div w:id="48189048">
              <w:marLeft w:val="0"/>
              <w:marRight w:val="0"/>
              <w:marTop w:val="0"/>
              <w:marBottom w:val="0"/>
              <w:divBdr>
                <w:top w:val="none" w:sz="0" w:space="0" w:color="auto"/>
                <w:left w:val="none" w:sz="0" w:space="0" w:color="auto"/>
                <w:bottom w:val="none" w:sz="0" w:space="0" w:color="auto"/>
                <w:right w:val="none" w:sz="0" w:space="0" w:color="auto"/>
              </w:divBdr>
            </w:div>
            <w:div w:id="2039619217">
              <w:marLeft w:val="0"/>
              <w:marRight w:val="0"/>
              <w:marTop w:val="0"/>
              <w:marBottom w:val="0"/>
              <w:divBdr>
                <w:top w:val="none" w:sz="0" w:space="0" w:color="auto"/>
                <w:left w:val="none" w:sz="0" w:space="0" w:color="auto"/>
                <w:bottom w:val="none" w:sz="0" w:space="0" w:color="auto"/>
                <w:right w:val="none" w:sz="0" w:space="0" w:color="auto"/>
              </w:divBdr>
            </w:div>
            <w:div w:id="1058750584">
              <w:marLeft w:val="0"/>
              <w:marRight w:val="0"/>
              <w:marTop w:val="0"/>
              <w:marBottom w:val="0"/>
              <w:divBdr>
                <w:top w:val="none" w:sz="0" w:space="0" w:color="auto"/>
                <w:left w:val="none" w:sz="0" w:space="0" w:color="auto"/>
                <w:bottom w:val="none" w:sz="0" w:space="0" w:color="auto"/>
                <w:right w:val="none" w:sz="0" w:space="0" w:color="auto"/>
              </w:divBdr>
            </w:div>
            <w:div w:id="1241253338">
              <w:marLeft w:val="0"/>
              <w:marRight w:val="0"/>
              <w:marTop w:val="0"/>
              <w:marBottom w:val="0"/>
              <w:divBdr>
                <w:top w:val="none" w:sz="0" w:space="0" w:color="auto"/>
                <w:left w:val="none" w:sz="0" w:space="0" w:color="auto"/>
                <w:bottom w:val="none" w:sz="0" w:space="0" w:color="auto"/>
                <w:right w:val="none" w:sz="0" w:space="0" w:color="auto"/>
              </w:divBdr>
            </w:div>
            <w:div w:id="2069302484">
              <w:marLeft w:val="0"/>
              <w:marRight w:val="0"/>
              <w:marTop w:val="0"/>
              <w:marBottom w:val="0"/>
              <w:divBdr>
                <w:top w:val="none" w:sz="0" w:space="0" w:color="auto"/>
                <w:left w:val="none" w:sz="0" w:space="0" w:color="auto"/>
                <w:bottom w:val="none" w:sz="0" w:space="0" w:color="auto"/>
                <w:right w:val="none" w:sz="0" w:space="0" w:color="auto"/>
              </w:divBdr>
            </w:div>
            <w:div w:id="718935424">
              <w:marLeft w:val="0"/>
              <w:marRight w:val="0"/>
              <w:marTop w:val="0"/>
              <w:marBottom w:val="0"/>
              <w:divBdr>
                <w:top w:val="none" w:sz="0" w:space="0" w:color="auto"/>
                <w:left w:val="none" w:sz="0" w:space="0" w:color="auto"/>
                <w:bottom w:val="none" w:sz="0" w:space="0" w:color="auto"/>
                <w:right w:val="none" w:sz="0" w:space="0" w:color="auto"/>
              </w:divBdr>
            </w:div>
            <w:div w:id="1773357982">
              <w:marLeft w:val="0"/>
              <w:marRight w:val="0"/>
              <w:marTop w:val="0"/>
              <w:marBottom w:val="0"/>
              <w:divBdr>
                <w:top w:val="none" w:sz="0" w:space="0" w:color="auto"/>
                <w:left w:val="none" w:sz="0" w:space="0" w:color="auto"/>
                <w:bottom w:val="none" w:sz="0" w:space="0" w:color="auto"/>
                <w:right w:val="none" w:sz="0" w:space="0" w:color="auto"/>
              </w:divBdr>
            </w:div>
            <w:div w:id="502161058">
              <w:marLeft w:val="0"/>
              <w:marRight w:val="0"/>
              <w:marTop w:val="0"/>
              <w:marBottom w:val="0"/>
              <w:divBdr>
                <w:top w:val="none" w:sz="0" w:space="0" w:color="auto"/>
                <w:left w:val="none" w:sz="0" w:space="0" w:color="auto"/>
                <w:bottom w:val="none" w:sz="0" w:space="0" w:color="auto"/>
                <w:right w:val="none" w:sz="0" w:space="0" w:color="auto"/>
              </w:divBdr>
            </w:div>
            <w:div w:id="2141338534">
              <w:marLeft w:val="0"/>
              <w:marRight w:val="0"/>
              <w:marTop w:val="0"/>
              <w:marBottom w:val="0"/>
              <w:divBdr>
                <w:top w:val="none" w:sz="0" w:space="0" w:color="auto"/>
                <w:left w:val="none" w:sz="0" w:space="0" w:color="auto"/>
                <w:bottom w:val="none" w:sz="0" w:space="0" w:color="auto"/>
                <w:right w:val="none" w:sz="0" w:space="0" w:color="auto"/>
              </w:divBdr>
            </w:div>
            <w:div w:id="1676109756">
              <w:marLeft w:val="0"/>
              <w:marRight w:val="0"/>
              <w:marTop w:val="0"/>
              <w:marBottom w:val="0"/>
              <w:divBdr>
                <w:top w:val="none" w:sz="0" w:space="0" w:color="auto"/>
                <w:left w:val="none" w:sz="0" w:space="0" w:color="auto"/>
                <w:bottom w:val="none" w:sz="0" w:space="0" w:color="auto"/>
                <w:right w:val="none" w:sz="0" w:space="0" w:color="auto"/>
              </w:divBdr>
            </w:div>
            <w:div w:id="811362393">
              <w:marLeft w:val="0"/>
              <w:marRight w:val="0"/>
              <w:marTop w:val="0"/>
              <w:marBottom w:val="0"/>
              <w:divBdr>
                <w:top w:val="none" w:sz="0" w:space="0" w:color="auto"/>
                <w:left w:val="none" w:sz="0" w:space="0" w:color="auto"/>
                <w:bottom w:val="none" w:sz="0" w:space="0" w:color="auto"/>
                <w:right w:val="none" w:sz="0" w:space="0" w:color="auto"/>
              </w:divBdr>
            </w:div>
            <w:div w:id="1284650306">
              <w:marLeft w:val="0"/>
              <w:marRight w:val="0"/>
              <w:marTop w:val="0"/>
              <w:marBottom w:val="0"/>
              <w:divBdr>
                <w:top w:val="none" w:sz="0" w:space="0" w:color="auto"/>
                <w:left w:val="none" w:sz="0" w:space="0" w:color="auto"/>
                <w:bottom w:val="none" w:sz="0" w:space="0" w:color="auto"/>
                <w:right w:val="none" w:sz="0" w:space="0" w:color="auto"/>
              </w:divBdr>
            </w:div>
            <w:div w:id="1210337623">
              <w:marLeft w:val="0"/>
              <w:marRight w:val="0"/>
              <w:marTop w:val="0"/>
              <w:marBottom w:val="0"/>
              <w:divBdr>
                <w:top w:val="none" w:sz="0" w:space="0" w:color="auto"/>
                <w:left w:val="none" w:sz="0" w:space="0" w:color="auto"/>
                <w:bottom w:val="none" w:sz="0" w:space="0" w:color="auto"/>
                <w:right w:val="none" w:sz="0" w:space="0" w:color="auto"/>
              </w:divBdr>
            </w:div>
            <w:div w:id="683671667">
              <w:marLeft w:val="0"/>
              <w:marRight w:val="0"/>
              <w:marTop w:val="0"/>
              <w:marBottom w:val="0"/>
              <w:divBdr>
                <w:top w:val="none" w:sz="0" w:space="0" w:color="auto"/>
                <w:left w:val="none" w:sz="0" w:space="0" w:color="auto"/>
                <w:bottom w:val="none" w:sz="0" w:space="0" w:color="auto"/>
                <w:right w:val="none" w:sz="0" w:space="0" w:color="auto"/>
              </w:divBdr>
            </w:div>
            <w:div w:id="1121925138">
              <w:marLeft w:val="0"/>
              <w:marRight w:val="0"/>
              <w:marTop w:val="0"/>
              <w:marBottom w:val="0"/>
              <w:divBdr>
                <w:top w:val="none" w:sz="0" w:space="0" w:color="auto"/>
                <w:left w:val="none" w:sz="0" w:space="0" w:color="auto"/>
                <w:bottom w:val="none" w:sz="0" w:space="0" w:color="auto"/>
                <w:right w:val="none" w:sz="0" w:space="0" w:color="auto"/>
              </w:divBdr>
            </w:div>
            <w:div w:id="278755341">
              <w:marLeft w:val="0"/>
              <w:marRight w:val="0"/>
              <w:marTop w:val="0"/>
              <w:marBottom w:val="0"/>
              <w:divBdr>
                <w:top w:val="none" w:sz="0" w:space="0" w:color="auto"/>
                <w:left w:val="none" w:sz="0" w:space="0" w:color="auto"/>
                <w:bottom w:val="none" w:sz="0" w:space="0" w:color="auto"/>
                <w:right w:val="none" w:sz="0" w:space="0" w:color="auto"/>
              </w:divBdr>
            </w:div>
            <w:div w:id="1157763144">
              <w:marLeft w:val="0"/>
              <w:marRight w:val="0"/>
              <w:marTop w:val="0"/>
              <w:marBottom w:val="0"/>
              <w:divBdr>
                <w:top w:val="none" w:sz="0" w:space="0" w:color="auto"/>
                <w:left w:val="none" w:sz="0" w:space="0" w:color="auto"/>
                <w:bottom w:val="none" w:sz="0" w:space="0" w:color="auto"/>
                <w:right w:val="none" w:sz="0" w:space="0" w:color="auto"/>
              </w:divBdr>
            </w:div>
            <w:div w:id="971441285">
              <w:marLeft w:val="0"/>
              <w:marRight w:val="0"/>
              <w:marTop w:val="0"/>
              <w:marBottom w:val="0"/>
              <w:divBdr>
                <w:top w:val="none" w:sz="0" w:space="0" w:color="auto"/>
                <w:left w:val="none" w:sz="0" w:space="0" w:color="auto"/>
                <w:bottom w:val="none" w:sz="0" w:space="0" w:color="auto"/>
                <w:right w:val="none" w:sz="0" w:space="0" w:color="auto"/>
              </w:divBdr>
            </w:div>
            <w:div w:id="1509251160">
              <w:marLeft w:val="0"/>
              <w:marRight w:val="0"/>
              <w:marTop w:val="0"/>
              <w:marBottom w:val="0"/>
              <w:divBdr>
                <w:top w:val="none" w:sz="0" w:space="0" w:color="auto"/>
                <w:left w:val="none" w:sz="0" w:space="0" w:color="auto"/>
                <w:bottom w:val="none" w:sz="0" w:space="0" w:color="auto"/>
                <w:right w:val="none" w:sz="0" w:space="0" w:color="auto"/>
              </w:divBdr>
            </w:div>
            <w:div w:id="1393236291">
              <w:marLeft w:val="0"/>
              <w:marRight w:val="0"/>
              <w:marTop w:val="0"/>
              <w:marBottom w:val="0"/>
              <w:divBdr>
                <w:top w:val="none" w:sz="0" w:space="0" w:color="auto"/>
                <w:left w:val="none" w:sz="0" w:space="0" w:color="auto"/>
                <w:bottom w:val="none" w:sz="0" w:space="0" w:color="auto"/>
                <w:right w:val="none" w:sz="0" w:space="0" w:color="auto"/>
              </w:divBdr>
            </w:div>
            <w:div w:id="973750862">
              <w:marLeft w:val="0"/>
              <w:marRight w:val="0"/>
              <w:marTop w:val="0"/>
              <w:marBottom w:val="0"/>
              <w:divBdr>
                <w:top w:val="none" w:sz="0" w:space="0" w:color="auto"/>
                <w:left w:val="none" w:sz="0" w:space="0" w:color="auto"/>
                <w:bottom w:val="none" w:sz="0" w:space="0" w:color="auto"/>
                <w:right w:val="none" w:sz="0" w:space="0" w:color="auto"/>
              </w:divBdr>
            </w:div>
            <w:div w:id="1392343500">
              <w:marLeft w:val="0"/>
              <w:marRight w:val="0"/>
              <w:marTop w:val="0"/>
              <w:marBottom w:val="0"/>
              <w:divBdr>
                <w:top w:val="none" w:sz="0" w:space="0" w:color="auto"/>
                <w:left w:val="none" w:sz="0" w:space="0" w:color="auto"/>
                <w:bottom w:val="none" w:sz="0" w:space="0" w:color="auto"/>
                <w:right w:val="none" w:sz="0" w:space="0" w:color="auto"/>
              </w:divBdr>
            </w:div>
            <w:div w:id="1148980359">
              <w:marLeft w:val="0"/>
              <w:marRight w:val="0"/>
              <w:marTop w:val="0"/>
              <w:marBottom w:val="0"/>
              <w:divBdr>
                <w:top w:val="none" w:sz="0" w:space="0" w:color="auto"/>
                <w:left w:val="none" w:sz="0" w:space="0" w:color="auto"/>
                <w:bottom w:val="none" w:sz="0" w:space="0" w:color="auto"/>
                <w:right w:val="none" w:sz="0" w:space="0" w:color="auto"/>
              </w:divBdr>
            </w:div>
            <w:div w:id="420877920">
              <w:marLeft w:val="0"/>
              <w:marRight w:val="0"/>
              <w:marTop w:val="0"/>
              <w:marBottom w:val="0"/>
              <w:divBdr>
                <w:top w:val="none" w:sz="0" w:space="0" w:color="auto"/>
                <w:left w:val="none" w:sz="0" w:space="0" w:color="auto"/>
                <w:bottom w:val="none" w:sz="0" w:space="0" w:color="auto"/>
                <w:right w:val="none" w:sz="0" w:space="0" w:color="auto"/>
              </w:divBdr>
            </w:div>
            <w:div w:id="1998728567">
              <w:marLeft w:val="0"/>
              <w:marRight w:val="0"/>
              <w:marTop w:val="0"/>
              <w:marBottom w:val="0"/>
              <w:divBdr>
                <w:top w:val="none" w:sz="0" w:space="0" w:color="auto"/>
                <w:left w:val="none" w:sz="0" w:space="0" w:color="auto"/>
                <w:bottom w:val="none" w:sz="0" w:space="0" w:color="auto"/>
                <w:right w:val="none" w:sz="0" w:space="0" w:color="auto"/>
              </w:divBdr>
            </w:div>
            <w:div w:id="1195265235">
              <w:marLeft w:val="0"/>
              <w:marRight w:val="0"/>
              <w:marTop w:val="0"/>
              <w:marBottom w:val="0"/>
              <w:divBdr>
                <w:top w:val="none" w:sz="0" w:space="0" w:color="auto"/>
                <w:left w:val="none" w:sz="0" w:space="0" w:color="auto"/>
                <w:bottom w:val="none" w:sz="0" w:space="0" w:color="auto"/>
                <w:right w:val="none" w:sz="0" w:space="0" w:color="auto"/>
              </w:divBdr>
            </w:div>
            <w:div w:id="1638220788">
              <w:marLeft w:val="0"/>
              <w:marRight w:val="0"/>
              <w:marTop w:val="0"/>
              <w:marBottom w:val="0"/>
              <w:divBdr>
                <w:top w:val="none" w:sz="0" w:space="0" w:color="auto"/>
                <w:left w:val="none" w:sz="0" w:space="0" w:color="auto"/>
                <w:bottom w:val="none" w:sz="0" w:space="0" w:color="auto"/>
                <w:right w:val="none" w:sz="0" w:space="0" w:color="auto"/>
              </w:divBdr>
            </w:div>
            <w:div w:id="2029990977">
              <w:marLeft w:val="0"/>
              <w:marRight w:val="0"/>
              <w:marTop w:val="0"/>
              <w:marBottom w:val="0"/>
              <w:divBdr>
                <w:top w:val="none" w:sz="0" w:space="0" w:color="auto"/>
                <w:left w:val="none" w:sz="0" w:space="0" w:color="auto"/>
                <w:bottom w:val="none" w:sz="0" w:space="0" w:color="auto"/>
                <w:right w:val="none" w:sz="0" w:space="0" w:color="auto"/>
              </w:divBdr>
            </w:div>
            <w:div w:id="810827535">
              <w:marLeft w:val="0"/>
              <w:marRight w:val="0"/>
              <w:marTop w:val="0"/>
              <w:marBottom w:val="0"/>
              <w:divBdr>
                <w:top w:val="none" w:sz="0" w:space="0" w:color="auto"/>
                <w:left w:val="none" w:sz="0" w:space="0" w:color="auto"/>
                <w:bottom w:val="none" w:sz="0" w:space="0" w:color="auto"/>
                <w:right w:val="none" w:sz="0" w:space="0" w:color="auto"/>
              </w:divBdr>
            </w:div>
            <w:div w:id="1018388682">
              <w:marLeft w:val="0"/>
              <w:marRight w:val="0"/>
              <w:marTop w:val="0"/>
              <w:marBottom w:val="0"/>
              <w:divBdr>
                <w:top w:val="none" w:sz="0" w:space="0" w:color="auto"/>
                <w:left w:val="none" w:sz="0" w:space="0" w:color="auto"/>
                <w:bottom w:val="none" w:sz="0" w:space="0" w:color="auto"/>
                <w:right w:val="none" w:sz="0" w:space="0" w:color="auto"/>
              </w:divBdr>
            </w:div>
            <w:div w:id="1370691675">
              <w:marLeft w:val="0"/>
              <w:marRight w:val="0"/>
              <w:marTop w:val="0"/>
              <w:marBottom w:val="0"/>
              <w:divBdr>
                <w:top w:val="none" w:sz="0" w:space="0" w:color="auto"/>
                <w:left w:val="none" w:sz="0" w:space="0" w:color="auto"/>
                <w:bottom w:val="none" w:sz="0" w:space="0" w:color="auto"/>
                <w:right w:val="none" w:sz="0" w:space="0" w:color="auto"/>
              </w:divBdr>
            </w:div>
            <w:div w:id="1631858334">
              <w:marLeft w:val="0"/>
              <w:marRight w:val="0"/>
              <w:marTop w:val="0"/>
              <w:marBottom w:val="0"/>
              <w:divBdr>
                <w:top w:val="none" w:sz="0" w:space="0" w:color="auto"/>
                <w:left w:val="none" w:sz="0" w:space="0" w:color="auto"/>
                <w:bottom w:val="none" w:sz="0" w:space="0" w:color="auto"/>
                <w:right w:val="none" w:sz="0" w:space="0" w:color="auto"/>
              </w:divBdr>
            </w:div>
            <w:div w:id="19281185">
              <w:marLeft w:val="0"/>
              <w:marRight w:val="0"/>
              <w:marTop w:val="0"/>
              <w:marBottom w:val="0"/>
              <w:divBdr>
                <w:top w:val="none" w:sz="0" w:space="0" w:color="auto"/>
                <w:left w:val="none" w:sz="0" w:space="0" w:color="auto"/>
                <w:bottom w:val="none" w:sz="0" w:space="0" w:color="auto"/>
                <w:right w:val="none" w:sz="0" w:space="0" w:color="auto"/>
              </w:divBdr>
            </w:div>
            <w:div w:id="950745253">
              <w:marLeft w:val="0"/>
              <w:marRight w:val="0"/>
              <w:marTop w:val="0"/>
              <w:marBottom w:val="0"/>
              <w:divBdr>
                <w:top w:val="none" w:sz="0" w:space="0" w:color="auto"/>
                <w:left w:val="none" w:sz="0" w:space="0" w:color="auto"/>
                <w:bottom w:val="none" w:sz="0" w:space="0" w:color="auto"/>
                <w:right w:val="none" w:sz="0" w:space="0" w:color="auto"/>
              </w:divBdr>
            </w:div>
            <w:div w:id="524633643">
              <w:marLeft w:val="0"/>
              <w:marRight w:val="0"/>
              <w:marTop w:val="0"/>
              <w:marBottom w:val="0"/>
              <w:divBdr>
                <w:top w:val="none" w:sz="0" w:space="0" w:color="auto"/>
                <w:left w:val="none" w:sz="0" w:space="0" w:color="auto"/>
                <w:bottom w:val="none" w:sz="0" w:space="0" w:color="auto"/>
                <w:right w:val="none" w:sz="0" w:space="0" w:color="auto"/>
              </w:divBdr>
            </w:div>
            <w:div w:id="163085105">
              <w:marLeft w:val="0"/>
              <w:marRight w:val="0"/>
              <w:marTop w:val="0"/>
              <w:marBottom w:val="0"/>
              <w:divBdr>
                <w:top w:val="none" w:sz="0" w:space="0" w:color="auto"/>
                <w:left w:val="none" w:sz="0" w:space="0" w:color="auto"/>
                <w:bottom w:val="none" w:sz="0" w:space="0" w:color="auto"/>
                <w:right w:val="none" w:sz="0" w:space="0" w:color="auto"/>
              </w:divBdr>
            </w:div>
            <w:div w:id="941567797">
              <w:marLeft w:val="0"/>
              <w:marRight w:val="0"/>
              <w:marTop w:val="0"/>
              <w:marBottom w:val="0"/>
              <w:divBdr>
                <w:top w:val="none" w:sz="0" w:space="0" w:color="auto"/>
                <w:left w:val="none" w:sz="0" w:space="0" w:color="auto"/>
                <w:bottom w:val="none" w:sz="0" w:space="0" w:color="auto"/>
                <w:right w:val="none" w:sz="0" w:space="0" w:color="auto"/>
              </w:divBdr>
            </w:div>
            <w:div w:id="724136685">
              <w:marLeft w:val="0"/>
              <w:marRight w:val="0"/>
              <w:marTop w:val="0"/>
              <w:marBottom w:val="0"/>
              <w:divBdr>
                <w:top w:val="none" w:sz="0" w:space="0" w:color="auto"/>
                <w:left w:val="none" w:sz="0" w:space="0" w:color="auto"/>
                <w:bottom w:val="none" w:sz="0" w:space="0" w:color="auto"/>
                <w:right w:val="none" w:sz="0" w:space="0" w:color="auto"/>
              </w:divBdr>
            </w:div>
            <w:div w:id="438644926">
              <w:marLeft w:val="0"/>
              <w:marRight w:val="0"/>
              <w:marTop w:val="0"/>
              <w:marBottom w:val="0"/>
              <w:divBdr>
                <w:top w:val="none" w:sz="0" w:space="0" w:color="auto"/>
                <w:left w:val="none" w:sz="0" w:space="0" w:color="auto"/>
                <w:bottom w:val="none" w:sz="0" w:space="0" w:color="auto"/>
                <w:right w:val="none" w:sz="0" w:space="0" w:color="auto"/>
              </w:divBdr>
            </w:div>
            <w:div w:id="1952739010">
              <w:marLeft w:val="0"/>
              <w:marRight w:val="0"/>
              <w:marTop w:val="0"/>
              <w:marBottom w:val="0"/>
              <w:divBdr>
                <w:top w:val="none" w:sz="0" w:space="0" w:color="auto"/>
                <w:left w:val="none" w:sz="0" w:space="0" w:color="auto"/>
                <w:bottom w:val="none" w:sz="0" w:space="0" w:color="auto"/>
                <w:right w:val="none" w:sz="0" w:space="0" w:color="auto"/>
              </w:divBdr>
            </w:div>
            <w:div w:id="1109201618">
              <w:marLeft w:val="0"/>
              <w:marRight w:val="0"/>
              <w:marTop w:val="0"/>
              <w:marBottom w:val="0"/>
              <w:divBdr>
                <w:top w:val="none" w:sz="0" w:space="0" w:color="auto"/>
                <w:left w:val="none" w:sz="0" w:space="0" w:color="auto"/>
                <w:bottom w:val="none" w:sz="0" w:space="0" w:color="auto"/>
                <w:right w:val="none" w:sz="0" w:space="0" w:color="auto"/>
              </w:divBdr>
            </w:div>
            <w:div w:id="263539728">
              <w:marLeft w:val="0"/>
              <w:marRight w:val="0"/>
              <w:marTop w:val="0"/>
              <w:marBottom w:val="0"/>
              <w:divBdr>
                <w:top w:val="none" w:sz="0" w:space="0" w:color="auto"/>
                <w:left w:val="none" w:sz="0" w:space="0" w:color="auto"/>
                <w:bottom w:val="none" w:sz="0" w:space="0" w:color="auto"/>
                <w:right w:val="none" w:sz="0" w:space="0" w:color="auto"/>
              </w:divBdr>
            </w:div>
            <w:div w:id="709574322">
              <w:marLeft w:val="0"/>
              <w:marRight w:val="0"/>
              <w:marTop w:val="0"/>
              <w:marBottom w:val="0"/>
              <w:divBdr>
                <w:top w:val="none" w:sz="0" w:space="0" w:color="auto"/>
                <w:left w:val="none" w:sz="0" w:space="0" w:color="auto"/>
                <w:bottom w:val="none" w:sz="0" w:space="0" w:color="auto"/>
                <w:right w:val="none" w:sz="0" w:space="0" w:color="auto"/>
              </w:divBdr>
            </w:div>
            <w:div w:id="1386443163">
              <w:marLeft w:val="0"/>
              <w:marRight w:val="0"/>
              <w:marTop w:val="0"/>
              <w:marBottom w:val="0"/>
              <w:divBdr>
                <w:top w:val="none" w:sz="0" w:space="0" w:color="auto"/>
                <w:left w:val="none" w:sz="0" w:space="0" w:color="auto"/>
                <w:bottom w:val="none" w:sz="0" w:space="0" w:color="auto"/>
                <w:right w:val="none" w:sz="0" w:space="0" w:color="auto"/>
              </w:divBdr>
            </w:div>
            <w:div w:id="1858499186">
              <w:marLeft w:val="0"/>
              <w:marRight w:val="0"/>
              <w:marTop w:val="0"/>
              <w:marBottom w:val="0"/>
              <w:divBdr>
                <w:top w:val="none" w:sz="0" w:space="0" w:color="auto"/>
                <w:left w:val="none" w:sz="0" w:space="0" w:color="auto"/>
                <w:bottom w:val="none" w:sz="0" w:space="0" w:color="auto"/>
                <w:right w:val="none" w:sz="0" w:space="0" w:color="auto"/>
              </w:divBdr>
            </w:div>
            <w:div w:id="842865876">
              <w:marLeft w:val="0"/>
              <w:marRight w:val="0"/>
              <w:marTop w:val="0"/>
              <w:marBottom w:val="0"/>
              <w:divBdr>
                <w:top w:val="none" w:sz="0" w:space="0" w:color="auto"/>
                <w:left w:val="none" w:sz="0" w:space="0" w:color="auto"/>
                <w:bottom w:val="none" w:sz="0" w:space="0" w:color="auto"/>
                <w:right w:val="none" w:sz="0" w:space="0" w:color="auto"/>
              </w:divBdr>
            </w:div>
            <w:div w:id="127364539">
              <w:marLeft w:val="0"/>
              <w:marRight w:val="0"/>
              <w:marTop w:val="0"/>
              <w:marBottom w:val="0"/>
              <w:divBdr>
                <w:top w:val="none" w:sz="0" w:space="0" w:color="auto"/>
                <w:left w:val="none" w:sz="0" w:space="0" w:color="auto"/>
                <w:bottom w:val="none" w:sz="0" w:space="0" w:color="auto"/>
                <w:right w:val="none" w:sz="0" w:space="0" w:color="auto"/>
              </w:divBdr>
            </w:div>
            <w:div w:id="961038662">
              <w:marLeft w:val="0"/>
              <w:marRight w:val="0"/>
              <w:marTop w:val="0"/>
              <w:marBottom w:val="0"/>
              <w:divBdr>
                <w:top w:val="none" w:sz="0" w:space="0" w:color="auto"/>
                <w:left w:val="none" w:sz="0" w:space="0" w:color="auto"/>
                <w:bottom w:val="none" w:sz="0" w:space="0" w:color="auto"/>
                <w:right w:val="none" w:sz="0" w:space="0" w:color="auto"/>
              </w:divBdr>
            </w:div>
            <w:div w:id="526411691">
              <w:marLeft w:val="0"/>
              <w:marRight w:val="0"/>
              <w:marTop w:val="0"/>
              <w:marBottom w:val="0"/>
              <w:divBdr>
                <w:top w:val="none" w:sz="0" w:space="0" w:color="auto"/>
                <w:left w:val="none" w:sz="0" w:space="0" w:color="auto"/>
                <w:bottom w:val="none" w:sz="0" w:space="0" w:color="auto"/>
                <w:right w:val="none" w:sz="0" w:space="0" w:color="auto"/>
              </w:divBdr>
            </w:div>
            <w:div w:id="889464410">
              <w:marLeft w:val="0"/>
              <w:marRight w:val="0"/>
              <w:marTop w:val="0"/>
              <w:marBottom w:val="0"/>
              <w:divBdr>
                <w:top w:val="none" w:sz="0" w:space="0" w:color="auto"/>
                <w:left w:val="none" w:sz="0" w:space="0" w:color="auto"/>
                <w:bottom w:val="none" w:sz="0" w:space="0" w:color="auto"/>
                <w:right w:val="none" w:sz="0" w:space="0" w:color="auto"/>
              </w:divBdr>
            </w:div>
            <w:div w:id="1712074756">
              <w:marLeft w:val="0"/>
              <w:marRight w:val="0"/>
              <w:marTop w:val="0"/>
              <w:marBottom w:val="0"/>
              <w:divBdr>
                <w:top w:val="none" w:sz="0" w:space="0" w:color="auto"/>
                <w:left w:val="none" w:sz="0" w:space="0" w:color="auto"/>
                <w:bottom w:val="none" w:sz="0" w:space="0" w:color="auto"/>
                <w:right w:val="none" w:sz="0" w:space="0" w:color="auto"/>
              </w:divBdr>
            </w:div>
            <w:div w:id="740828504">
              <w:marLeft w:val="0"/>
              <w:marRight w:val="0"/>
              <w:marTop w:val="0"/>
              <w:marBottom w:val="0"/>
              <w:divBdr>
                <w:top w:val="none" w:sz="0" w:space="0" w:color="auto"/>
                <w:left w:val="none" w:sz="0" w:space="0" w:color="auto"/>
                <w:bottom w:val="none" w:sz="0" w:space="0" w:color="auto"/>
                <w:right w:val="none" w:sz="0" w:space="0" w:color="auto"/>
              </w:divBdr>
            </w:div>
            <w:div w:id="719865695">
              <w:marLeft w:val="0"/>
              <w:marRight w:val="0"/>
              <w:marTop w:val="0"/>
              <w:marBottom w:val="0"/>
              <w:divBdr>
                <w:top w:val="none" w:sz="0" w:space="0" w:color="auto"/>
                <w:left w:val="none" w:sz="0" w:space="0" w:color="auto"/>
                <w:bottom w:val="none" w:sz="0" w:space="0" w:color="auto"/>
                <w:right w:val="none" w:sz="0" w:space="0" w:color="auto"/>
              </w:divBdr>
            </w:div>
            <w:div w:id="651905792">
              <w:marLeft w:val="0"/>
              <w:marRight w:val="0"/>
              <w:marTop w:val="0"/>
              <w:marBottom w:val="0"/>
              <w:divBdr>
                <w:top w:val="none" w:sz="0" w:space="0" w:color="auto"/>
                <w:left w:val="none" w:sz="0" w:space="0" w:color="auto"/>
                <w:bottom w:val="none" w:sz="0" w:space="0" w:color="auto"/>
                <w:right w:val="none" w:sz="0" w:space="0" w:color="auto"/>
              </w:divBdr>
            </w:div>
            <w:div w:id="1756318161">
              <w:marLeft w:val="0"/>
              <w:marRight w:val="0"/>
              <w:marTop w:val="0"/>
              <w:marBottom w:val="0"/>
              <w:divBdr>
                <w:top w:val="none" w:sz="0" w:space="0" w:color="auto"/>
                <w:left w:val="none" w:sz="0" w:space="0" w:color="auto"/>
                <w:bottom w:val="none" w:sz="0" w:space="0" w:color="auto"/>
                <w:right w:val="none" w:sz="0" w:space="0" w:color="auto"/>
              </w:divBdr>
            </w:div>
            <w:div w:id="1993368114">
              <w:marLeft w:val="0"/>
              <w:marRight w:val="0"/>
              <w:marTop w:val="0"/>
              <w:marBottom w:val="0"/>
              <w:divBdr>
                <w:top w:val="none" w:sz="0" w:space="0" w:color="auto"/>
                <w:left w:val="none" w:sz="0" w:space="0" w:color="auto"/>
                <w:bottom w:val="none" w:sz="0" w:space="0" w:color="auto"/>
                <w:right w:val="none" w:sz="0" w:space="0" w:color="auto"/>
              </w:divBdr>
            </w:div>
            <w:div w:id="817452019">
              <w:marLeft w:val="0"/>
              <w:marRight w:val="0"/>
              <w:marTop w:val="0"/>
              <w:marBottom w:val="0"/>
              <w:divBdr>
                <w:top w:val="none" w:sz="0" w:space="0" w:color="auto"/>
                <w:left w:val="none" w:sz="0" w:space="0" w:color="auto"/>
                <w:bottom w:val="none" w:sz="0" w:space="0" w:color="auto"/>
                <w:right w:val="none" w:sz="0" w:space="0" w:color="auto"/>
              </w:divBdr>
            </w:div>
            <w:div w:id="1124545547">
              <w:marLeft w:val="0"/>
              <w:marRight w:val="0"/>
              <w:marTop w:val="0"/>
              <w:marBottom w:val="0"/>
              <w:divBdr>
                <w:top w:val="none" w:sz="0" w:space="0" w:color="auto"/>
                <w:left w:val="none" w:sz="0" w:space="0" w:color="auto"/>
                <w:bottom w:val="none" w:sz="0" w:space="0" w:color="auto"/>
                <w:right w:val="none" w:sz="0" w:space="0" w:color="auto"/>
              </w:divBdr>
            </w:div>
            <w:div w:id="428081195">
              <w:marLeft w:val="0"/>
              <w:marRight w:val="0"/>
              <w:marTop w:val="0"/>
              <w:marBottom w:val="0"/>
              <w:divBdr>
                <w:top w:val="none" w:sz="0" w:space="0" w:color="auto"/>
                <w:left w:val="none" w:sz="0" w:space="0" w:color="auto"/>
                <w:bottom w:val="none" w:sz="0" w:space="0" w:color="auto"/>
                <w:right w:val="none" w:sz="0" w:space="0" w:color="auto"/>
              </w:divBdr>
            </w:div>
            <w:div w:id="1963488310">
              <w:marLeft w:val="0"/>
              <w:marRight w:val="0"/>
              <w:marTop w:val="0"/>
              <w:marBottom w:val="0"/>
              <w:divBdr>
                <w:top w:val="none" w:sz="0" w:space="0" w:color="auto"/>
                <w:left w:val="none" w:sz="0" w:space="0" w:color="auto"/>
                <w:bottom w:val="none" w:sz="0" w:space="0" w:color="auto"/>
                <w:right w:val="none" w:sz="0" w:space="0" w:color="auto"/>
              </w:divBdr>
            </w:div>
            <w:div w:id="1718122773">
              <w:marLeft w:val="0"/>
              <w:marRight w:val="0"/>
              <w:marTop w:val="0"/>
              <w:marBottom w:val="0"/>
              <w:divBdr>
                <w:top w:val="none" w:sz="0" w:space="0" w:color="auto"/>
                <w:left w:val="none" w:sz="0" w:space="0" w:color="auto"/>
                <w:bottom w:val="none" w:sz="0" w:space="0" w:color="auto"/>
                <w:right w:val="none" w:sz="0" w:space="0" w:color="auto"/>
              </w:divBdr>
            </w:div>
            <w:div w:id="1194879072">
              <w:marLeft w:val="0"/>
              <w:marRight w:val="0"/>
              <w:marTop w:val="0"/>
              <w:marBottom w:val="0"/>
              <w:divBdr>
                <w:top w:val="none" w:sz="0" w:space="0" w:color="auto"/>
                <w:left w:val="none" w:sz="0" w:space="0" w:color="auto"/>
                <w:bottom w:val="none" w:sz="0" w:space="0" w:color="auto"/>
                <w:right w:val="none" w:sz="0" w:space="0" w:color="auto"/>
              </w:divBdr>
            </w:div>
            <w:div w:id="1282953600">
              <w:marLeft w:val="0"/>
              <w:marRight w:val="0"/>
              <w:marTop w:val="0"/>
              <w:marBottom w:val="0"/>
              <w:divBdr>
                <w:top w:val="none" w:sz="0" w:space="0" w:color="auto"/>
                <w:left w:val="none" w:sz="0" w:space="0" w:color="auto"/>
                <w:bottom w:val="none" w:sz="0" w:space="0" w:color="auto"/>
                <w:right w:val="none" w:sz="0" w:space="0" w:color="auto"/>
              </w:divBdr>
            </w:div>
            <w:div w:id="1113087920">
              <w:marLeft w:val="0"/>
              <w:marRight w:val="0"/>
              <w:marTop w:val="0"/>
              <w:marBottom w:val="0"/>
              <w:divBdr>
                <w:top w:val="none" w:sz="0" w:space="0" w:color="auto"/>
                <w:left w:val="none" w:sz="0" w:space="0" w:color="auto"/>
                <w:bottom w:val="none" w:sz="0" w:space="0" w:color="auto"/>
                <w:right w:val="none" w:sz="0" w:space="0" w:color="auto"/>
              </w:divBdr>
            </w:div>
            <w:div w:id="293291205">
              <w:marLeft w:val="0"/>
              <w:marRight w:val="0"/>
              <w:marTop w:val="0"/>
              <w:marBottom w:val="0"/>
              <w:divBdr>
                <w:top w:val="none" w:sz="0" w:space="0" w:color="auto"/>
                <w:left w:val="none" w:sz="0" w:space="0" w:color="auto"/>
                <w:bottom w:val="none" w:sz="0" w:space="0" w:color="auto"/>
                <w:right w:val="none" w:sz="0" w:space="0" w:color="auto"/>
              </w:divBdr>
            </w:div>
            <w:div w:id="1348675935">
              <w:marLeft w:val="0"/>
              <w:marRight w:val="0"/>
              <w:marTop w:val="0"/>
              <w:marBottom w:val="0"/>
              <w:divBdr>
                <w:top w:val="none" w:sz="0" w:space="0" w:color="auto"/>
                <w:left w:val="none" w:sz="0" w:space="0" w:color="auto"/>
                <w:bottom w:val="none" w:sz="0" w:space="0" w:color="auto"/>
                <w:right w:val="none" w:sz="0" w:space="0" w:color="auto"/>
              </w:divBdr>
            </w:div>
            <w:div w:id="646130469">
              <w:marLeft w:val="0"/>
              <w:marRight w:val="0"/>
              <w:marTop w:val="0"/>
              <w:marBottom w:val="0"/>
              <w:divBdr>
                <w:top w:val="none" w:sz="0" w:space="0" w:color="auto"/>
                <w:left w:val="none" w:sz="0" w:space="0" w:color="auto"/>
                <w:bottom w:val="none" w:sz="0" w:space="0" w:color="auto"/>
                <w:right w:val="none" w:sz="0" w:space="0" w:color="auto"/>
              </w:divBdr>
            </w:div>
            <w:div w:id="856384091">
              <w:marLeft w:val="0"/>
              <w:marRight w:val="0"/>
              <w:marTop w:val="0"/>
              <w:marBottom w:val="0"/>
              <w:divBdr>
                <w:top w:val="none" w:sz="0" w:space="0" w:color="auto"/>
                <w:left w:val="none" w:sz="0" w:space="0" w:color="auto"/>
                <w:bottom w:val="none" w:sz="0" w:space="0" w:color="auto"/>
                <w:right w:val="none" w:sz="0" w:space="0" w:color="auto"/>
              </w:divBdr>
            </w:div>
            <w:div w:id="1594053443">
              <w:marLeft w:val="0"/>
              <w:marRight w:val="0"/>
              <w:marTop w:val="0"/>
              <w:marBottom w:val="0"/>
              <w:divBdr>
                <w:top w:val="none" w:sz="0" w:space="0" w:color="auto"/>
                <w:left w:val="none" w:sz="0" w:space="0" w:color="auto"/>
                <w:bottom w:val="none" w:sz="0" w:space="0" w:color="auto"/>
                <w:right w:val="none" w:sz="0" w:space="0" w:color="auto"/>
              </w:divBdr>
            </w:div>
            <w:div w:id="1557820271">
              <w:marLeft w:val="0"/>
              <w:marRight w:val="0"/>
              <w:marTop w:val="0"/>
              <w:marBottom w:val="0"/>
              <w:divBdr>
                <w:top w:val="none" w:sz="0" w:space="0" w:color="auto"/>
                <w:left w:val="none" w:sz="0" w:space="0" w:color="auto"/>
                <w:bottom w:val="none" w:sz="0" w:space="0" w:color="auto"/>
                <w:right w:val="none" w:sz="0" w:space="0" w:color="auto"/>
              </w:divBdr>
            </w:div>
            <w:div w:id="530800011">
              <w:marLeft w:val="0"/>
              <w:marRight w:val="0"/>
              <w:marTop w:val="0"/>
              <w:marBottom w:val="0"/>
              <w:divBdr>
                <w:top w:val="none" w:sz="0" w:space="0" w:color="auto"/>
                <w:left w:val="none" w:sz="0" w:space="0" w:color="auto"/>
                <w:bottom w:val="none" w:sz="0" w:space="0" w:color="auto"/>
                <w:right w:val="none" w:sz="0" w:space="0" w:color="auto"/>
              </w:divBdr>
            </w:div>
            <w:div w:id="1074014230">
              <w:marLeft w:val="0"/>
              <w:marRight w:val="0"/>
              <w:marTop w:val="0"/>
              <w:marBottom w:val="0"/>
              <w:divBdr>
                <w:top w:val="none" w:sz="0" w:space="0" w:color="auto"/>
                <w:left w:val="none" w:sz="0" w:space="0" w:color="auto"/>
                <w:bottom w:val="none" w:sz="0" w:space="0" w:color="auto"/>
                <w:right w:val="none" w:sz="0" w:space="0" w:color="auto"/>
              </w:divBdr>
            </w:div>
            <w:div w:id="1743328209">
              <w:marLeft w:val="0"/>
              <w:marRight w:val="0"/>
              <w:marTop w:val="0"/>
              <w:marBottom w:val="0"/>
              <w:divBdr>
                <w:top w:val="none" w:sz="0" w:space="0" w:color="auto"/>
                <w:left w:val="none" w:sz="0" w:space="0" w:color="auto"/>
                <w:bottom w:val="none" w:sz="0" w:space="0" w:color="auto"/>
                <w:right w:val="none" w:sz="0" w:space="0" w:color="auto"/>
              </w:divBdr>
            </w:div>
            <w:div w:id="1457219181">
              <w:marLeft w:val="0"/>
              <w:marRight w:val="0"/>
              <w:marTop w:val="0"/>
              <w:marBottom w:val="0"/>
              <w:divBdr>
                <w:top w:val="none" w:sz="0" w:space="0" w:color="auto"/>
                <w:left w:val="none" w:sz="0" w:space="0" w:color="auto"/>
                <w:bottom w:val="none" w:sz="0" w:space="0" w:color="auto"/>
                <w:right w:val="none" w:sz="0" w:space="0" w:color="auto"/>
              </w:divBdr>
            </w:div>
            <w:div w:id="2117096540">
              <w:marLeft w:val="0"/>
              <w:marRight w:val="0"/>
              <w:marTop w:val="0"/>
              <w:marBottom w:val="0"/>
              <w:divBdr>
                <w:top w:val="none" w:sz="0" w:space="0" w:color="auto"/>
                <w:left w:val="none" w:sz="0" w:space="0" w:color="auto"/>
                <w:bottom w:val="none" w:sz="0" w:space="0" w:color="auto"/>
                <w:right w:val="none" w:sz="0" w:space="0" w:color="auto"/>
              </w:divBdr>
            </w:div>
            <w:div w:id="1876044874">
              <w:marLeft w:val="0"/>
              <w:marRight w:val="0"/>
              <w:marTop w:val="0"/>
              <w:marBottom w:val="0"/>
              <w:divBdr>
                <w:top w:val="none" w:sz="0" w:space="0" w:color="auto"/>
                <w:left w:val="none" w:sz="0" w:space="0" w:color="auto"/>
                <w:bottom w:val="none" w:sz="0" w:space="0" w:color="auto"/>
                <w:right w:val="none" w:sz="0" w:space="0" w:color="auto"/>
              </w:divBdr>
            </w:div>
            <w:div w:id="364329222">
              <w:marLeft w:val="0"/>
              <w:marRight w:val="0"/>
              <w:marTop w:val="0"/>
              <w:marBottom w:val="0"/>
              <w:divBdr>
                <w:top w:val="none" w:sz="0" w:space="0" w:color="auto"/>
                <w:left w:val="none" w:sz="0" w:space="0" w:color="auto"/>
                <w:bottom w:val="none" w:sz="0" w:space="0" w:color="auto"/>
                <w:right w:val="none" w:sz="0" w:space="0" w:color="auto"/>
              </w:divBdr>
            </w:div>
            <w:div w:id="936716367">
              <w:marLeft w:val="0"/>
              <w:marRight w:val="0"/>
              <w:marTop w:val="0"/>
              <w:marBottom w:val="0"/>
              <w:divBdr>
                <w:top w:val="none" w:sz="0" w:space="0" w:color="auto"/>
                <w:left w:val="none" w:sz="0" w:space="0" w:color="auto"/>
                <w:bottom w:val="none" w:sz="0" w:space="0" w:color="auto"/>
                <w:right w:val="none" w:sz="0" w:space="0" w:color="auto"/>
              </w:divBdr>
            </w:div>
            <w:div w:id="2013988955">
              <w:marLeft w:val="0"/>
              <w:marRight w:val="0"/>
              <w:marTop w:val="0"/>
              <w:marBottom w:val="0"/>
              <w:divBdr>
                <w:top w:val="none" w:sz="0" w:space="0" w:color="auto"/>
                <w:left w:val="none" w:sz="0" w:space="0" w:color="auto"/>
                <w:bottom w:val="none" w:sz="0" w:space="0" w:color="auto"/>
                <w:right w:val="none" w:sz="0" w:space="0" w:color="auto"/>
              </w:divBdr>
            </w:div>
            <w:div w:id="153108317">
              <w:marLeft w:val="0"/>
              <w:marRight w:val="0"/>
              <w:marTop w:val="0"/>
              <w:marBottom w:val="0"/>
              <w:divBdr>
                <w:top w:val="none" w:sz="0" w:space="0" w:color="auto"/>
                <w:left w:val="none" w:sz="0" w:space="0" w:color="auto"/>
                <w:bottom w:val="none" w:sz="0" w:space="0" w:color="auto"/>
                <w:right w:val="none" w:sz="0" w:space="0" w:color="auto"/>
              </w:divBdr>
            </w:div>
            <w:div w:id="1593272048">
              <w:marLeft w:val="0"/>
              <w:marRight w:val="0"/>
              <w:marTop w:val="0"/>
              <w:marBottom w:val="0"/>
              <w:divBdr>
                <w:top w:val="none" w:sz="0" w:space="0" w:color="auto"/>
                <w:left w:val="none" w:sz="0" w:space="0" w:color="auto"/>
                <w:bottom w:val="none" w:sz="0" w:space="0" w:color="auto"/>
                <w:right w:val="none" w:sz="0" w:space="0" w:color="auto"/>
              </w:divBdr>
            </w:div>
            <w:div w:id="985084963">
              <w:marLeft w:val="0"/>
              <w:marRight w:val="0"/>
              <w:marTop w:val="0"/>
              <w:marBottom w:val="0"/>
              <w:divBdr>
                <w:top w:val="none" w:sz="0" w:space="0" w:color="auto"/>
                <w:left w:val="none" w:sz="0" w:space="0" w:color="auto"/>
                <w:bottom w:val="none" w:sz="0" w:space="0" w:color="auto"/>
                <w:right w:val="none" w:sz="0" w:space="0" w:color="auto"/>
              </w:divBdr>
            </w:div>
            <w:div w:id="1113206673">
              <w:marLeft w:val="0"/>
              <w:marRight w:val="0"/>
              <w:marTop w:val="0"/>
              <w:marBottom w:val="0"/>
              <w:divBdr>
                <w:top w:val="none" w:sz="0" w:space="0" w:color="auto"/>
                <w:left w:val="none" w:sz="0" w:space="0" w:color="auto"/>
                <w:bottom w:val="none" w:sz="0" w:space="0" w:color="auto"/>
                <w:right w:val="none" w:sz="0" w:space="0" w:color="auto"/>
              </w:divBdr>
            </w:div>
            <w:div w:id="1887443888">
              <w:marLeft w:val="0"/>
              <w:marRight w:val="0"/>
              <w:marTop w:val="0"/>
              <w:marBottom w:val="0"/>
              <w:divBdr>
                <w:top w:val="none" w:sz="0" w:space="0" w:color="auto"/>
                <w:left w:val="none" w:sz="0" w:space="0" w:color="auto"/>
                <w:bottom w:val="none" w:sz="0" w:space="0" w:color="auto"/>
                <w:right w:val="none" w:sz="0" w:space="0" w:color="auto"/>
              </w:divBdr>
            </w:div>
            <w:div w:id="820657749">
              <w:marLeft w:val="0"/>
              <w:marRight w:val="0"/>
              <w:marTop w:val="0"/>
              <w:marBottom w:val="0"/>
              <w:divBdr>
                <w:top w:val="none" w:sz="0" w:space="0" w:color="auto"/>
                <w:left w:val="none" w:sz="0" w:space="0" w:color="auto"/>
                <w:bottom w:val="none" w:sz="0" w:space="0" w:color="auto"/>
                <w:right w:val="none" w:sz="0" w:space="0" w:color="auto"/>
              </w:divBdr>
            </w:div>
            <w:div w:id="1405182085">
              <w:marLeft w:val="0"/>
              <w:marRight w:val="0"/>
              <w:marTop w:val="0"/>
              <w:marBottom w:val="0"/>
              <w:divBdr>
                <w:top w:val="none" w:sz="0" w:space="0" w:color="auto"/>
                <w:left w:val="none" w:sz="0" w:space="0" w:color="auto"/>
                <w:bottom w:val="none" w:sz="0" w:space="0" w:color="auto"/>
                <w:right w:val="none" w:sz="0" w:space="0" w:color="auto"/>
              </w:divBdr>
            </w:div>
            <w:div w:id="1648777444">
              <w:marLeft w:val="0"/>
              <w:marRight w:val="0"/>
              <w:marTop w:val="0"/>
              <w:marBottom w:val="0"/>
              <w:divBdr>
                <w:top w:val="none" w:sz="0" w:space="0" w:color="auto"/>
                <w:left w:val="none" w:sz="0" w:space="0" w:color="auto"/>
                <w:bottom w:val="none" w:sz="0" w:space="0" w:color="auto"/>
                <w:right w:val="none" w:sz="0" w:space="0" w:color="auto"/>
              </w:divBdr>
            </w:div>
            <w:div w:id="1226183484">
              <w:marLeft w:val="0"/>
              <w:marRight w:val="0"/>
              <w:marTop w:val="0"/>
              <w:marBottom w:val="0"/>
              <w:divBdr>
                <w:top w:val="none" w:sz="0" w:space="0" w:color="auto"/>
                <w:left w:val="none" w:sz="0" w:space="0" w:color="auto"/>
                <w:bottom w:val="none" w:sz="0" w:space="0" w:color="auto"/>
                <w:right w:val="none" w:sz="0" w:space="0" w:color="auto"/>
              </w:divBdr>
            </w:div>
            <w:div w:id="1964074019">
              <w:marLeft w:val="0"/>
              <w:marRight w:val="0"/>
              <w:marTop w:val="0"/>
              <w:marBottom w:val="0"/>
              <w:divBdr>
                <w:top w:val="none" w:sz="0" w:space="0" w:color="auto"/>
                <w:left w:val="none" w:sz="0" w:space="0" w:color="auto"/>
                <w:bottom w:val="none" w:sz="0" w:space="0" w:color="auto"/>
                <w:right w:val="none" w:sz="0" w:space="0" w:color="auto"/>
              </w:divBdr>
            </w:div>
            <w:div w:id="873691420">
              <w:marLeft w:val="0"/>
              <w:marRight w:val="0"/>
              <w:marTop w:val="0"/>
              <w:marBottom w:val="0"/>
              <w:divBdr>
                <w:top w:val="none" w:sz="0" w:space="0" w:color="auto"/>
                <w:left w:val="none" w:sz="0" w:space="0" w:color="auto"/>
                <w:bottom w:val="none" w:sz="0" w:space="0" w:color="auto"/>
                <w:right w:val="none" w:sz="0" w:space="0" w:color="auto"/>
              </w:divBdr>
            </w:div>
            <w:div w:id="1522008561">
              <w:marLeft w:val="0"/>
              <w:marRight w:val="0"/>
              <w:marTop w:val="0"/>
              <w:marBottom w:val="0"/>
              <w:divBdr>
                <w:top w:val="none" w:sz="0" w:space="0" w:color="auto"/>
                <w:left w:val="none" w:sz="0" w:space="0" w:color="auto"/>
                <w:bottom w:val="none" w:sz="0" w:space="0" w:color="auto"/>
                <w:right w:val="none" w:sz="0" w:space="0" w:color="auto"/>
              </w:divBdr>
            </w:div>
            <w:div w:id="1940140954">
              <w:marLeft w:val="0"/>
              <w:marRight w:val="0"/>
              <w:marTop w:val="0"/>
              <w:marBottom w:val="0"/>
              <w:divBdr>
                <w:top w:val="none" w:sz="0" w:space="0" w:color="auto"/>
                <w:left w:val="none" w:sz="0" w:space="0" w:color="auto"/>
                <w:bottom w:val="none" w:sz="0" w:space="0" w:color="auto"/>
                <w:right w:val="none" w:sz="0" w:space="0" w:color="auto"/>
              </w:divBdr>
            </w:div>
            <w:div w:id="586037311">
              <w:marLeft w:val="0"/>
              <w:marRight w:val="0"/>
              <w:marTop w:val="0"/>
              <w:marBottom w:val="0"/>
              <w:divBdr>
                <w:top w:val="none" w:sz="0" w:space="0" w:color="auto"/>
                <w:left w:val="none" w:sz="0" w:space="0" w:color="auto"/>
                <w:bottom w:val="none" w:sz="0" w:space="0" w:color="auto"/>
                <w:right w:val="none" w:sz="0" w:space="0" w:color="auto"/>
              </w:divBdr>
            </w:div>
            <w:div w:id="1891064438">
              <w:marLeft w:val="0"/>
              <w:marRight w:val="0"/>
              <w:marTop w:val="0"/>
              <w:marBottom w:val="0"/>
              <w:divBdr>
                <w:top w:val="none" w:sz="0" w:space="0" w:color="auto"/>
                <w:left w:val="none" w:sz="0" w:space="0" w:color="auto"/>
                <w:bottom w:val="none" w:sz="0" w:space="0" w:color="auto"/>
                <w:right w:val="none" w:sz="0" w:space="0" w:color="auto"/>
              </w:divBdr>
            </w:div>
            <w:div w:id="131412511">
              <w:marLeft w:val="0"/>
              <w:marRight w:val="0"/>
              <w:marTop w:val="0"/>
              <w:marBottom w:val="0"/>
              <w:divBdr>
                <w:top w:val="none" w:sz="0" w:space="0" w:color="auto"/>
                <w:left w:val="none" w:sz="0" w:space="0" w:color="auto"/>
                <w:bottom w:val="none" w:sz="0" w:space="0" w:color="auto"/>
                <w:right w:val="none" w:sz="0" w:space="0" w:color="auto"/>
              </w:divBdr>
            </w:div>
            <w:div w:id="2012904837">
              <w:marLeft w:val="0"/>
              <w:marRight w:val="0"/>
              <w:marTop w:val="0"/>
              <w:marBottom w:val="0"/>
              <w:divBdr>
                <w:top w:val="none" w:sz="0" w:space="0" w:color="auto"/>
                <w:left w:val="none" w:sz="0" w:space="0" w:color="auto"/>
                <w:bottom w:val="none" w:sz="0" w:space="0" w:color="auto"/>
                <w:right w:val="none" w:sz="0" w:space="0" w:color="auto"/>
              </w:divBdr>
            </w:div>
            <w:div w:id="2010405924">
              <w:marLeft w:val="0"/>
              <w:marRight w:val="0"/>
              <w:marTop w:val="0"/>
              <w:marBottom w:val="0"/>
              <w:divBdr>
                <w:top w:val="none" w:sz="0" w:space="0" w:color="auto"/>
                <w:left w:val="none" w:sz="0" w:space="0" w:color="auto"/>
                <w:bottom w:val="none" w:sz="0" w:space="0" w:color="auto"/>
                <w:right w:val="none" w:sz="0" w:space="0" w:color="auto"/>
              </w:divBdr>
            </w:div>
            <w:div w:id="1649283939">
              <w:marLeft w:val="0"/>
              <w:marRight w:val="0"/>
              <w:marTop w:val="0"/>
              <w:marBottom w:val="0"/>
              <w:divBdr>
                <w:top w:val="none" w:sz="0" w:space="0" w:color="auto"/>
                <w:left w:val="none" w:sz="0" w:space="0" w:color="auto"/>
                <w:bottom w:val="none" w:sz="0" w:space="0" w:color="auto"/>
                <w:right w:val="none" w:sz="0" w:space="0" w:color="auto"/>
              </w:divBdr>
            </w:div>
            <w:div w:id="1104378321">
              <w:marLeft w:val="0"/>
              <w:marRight w:val="0"/>
              <w:marTop w:val="0"/>
              <w:marBottom w:val="0"/>
              <w:divBdr>
                <w:top w:val="none" w:sz="0" w:space="0" w:color="auto"/>
                <w:left w:val="none" w:sz="0" w:space="0" w:color="auto"/>
                <w:bottom w:val="none" w:sz="0" w:space="0" w:color="auto"/>
                <w:right w:val="none" w:sz="0" w:space="0" w:color="auto"/>
              </w:divBdr>
            </w:div>
            <w:div w:id="1748267142">
              <w:marLeft w:val="0"/>
              <w:marRight w:val="0"/>
              <w:marTop w:val="0"/>
              <w:marBottom w:val="0"/>
              <w:divBdr>
                <w:top w:val="none" w:sz="0" w:space="0" w:color="auto"/>
                <w:left w:val="none" w:sz="0" w:space="0" w:color="auto"/>
                <w:bottom w:val="none" w:sz="0" w:space="0" w:color="auto"/>
                <w:right w:val="none" w:sz="0" w:space="0" w:color="auto"/>
              </w:divBdr>
            </w:div>
            <w:div w:id="1529488491">
              <w:marLeft w:val="0"/>
              <w:marRight w:val="0"/>
              <w:marTop w:val="0"/>
              <w:marBottom w:val="0"/>
              <w:divBdr>
                <w:top w:val="none" w:sz="0" w:space="0" w:color="auto"/>
                <w:left w:val="none" w:sz="0" w:space="0" w:color="auto"/>
                <w:bottom w:val="none" w:sz="0" w:space="0" w:color="auto"/>
                <w:right w:val="none" w:sz="0" w:space="0" w:color="auto"/>
              </w:divBdr>
            </w:div>
            <w:div w:id="814298865">
              <w:marLeft w:val="0"/>
              <w:marRight w:val="0"/>
              <w:marTop w:val="0"/>
              <w:marBottom w:val="0"/>
              <w:divBdr>
                <w:top w:val="none" w:sz="0" w:space="0" w:color="auto"/>
                <w:left w:val="none" w:sz="0" w:space="0" w:color="auto"/>
                <w:bottom w:val="none" w:sz="0" w:space="0" w:color="auto"/>
                <w:right w:val="none" w:sz="0" w:space="0" w:color="auto"/>
              </w:divBdr>
            </w:div>
            <w:div w:id="1433479646">
              <w:marLeft w:val="0"/>
              <w:marRight w:val="0"/>
              <w:marTop w:val="0"/>
              <w:marBottom w:val="0"/>
              <w:divBdr>
                <w:top w:val="none" w:sz="0" w:space="0" w:color="auto"/>
                <w:left w:val="none" w:sz="0" w:space="0" w:color="auto"/>
                <w:bottom w:val="none" w:sz="0" w:space="0" w:color="auto"/>
                <w:right w:val="none" w:sz="0" w:space="0" w:color="auto"/>
              </w:divBdr>
            </w:div>
            <w:div w:id="1335719139">
              <w:marLeft w:val="0"/>
              <w:marRight w:val="0"/>
              <w:marTop w:val="0"/>
              <w:marBottom w:val="0"/>
              <w:divBdr>
                <w:top w:val="none" w:sz="0" w:space="0" w:color="auto"/>
                <w:left w:val="none" w:sz="0" w:space="0" w:color="auto"/>
                <w:bottom w:val="none" w:sz="0" w:space="0" w:color="auto"/>
                <w:right w:val="none" w:sz="0" w:space="0" w:color="auto"/>
              </w:divBdr>
            </w:div>
            <w:div w:id="1374771907">
              <w:marLeft w:val="0"/>
              <w:marRight w:val="0"/>
              <w:marTop w:val="0"/>
              <w:marBottom w:val="0"/>
              <w:divBdr>
                <w:top w:val="none" w:sz="0" w:space="0" w:color="auto"/>
                <w:left w:val="none" w:sz="0" w:space="0" w:color="auto"/>
                <w:bottom w:val="none" w:sz="0" w:space="0" w:color="auto"/>
                <w:right w:val="none" w:sz="0" w:space="0" w:color="auto"/>
              </w:divBdr>
            </w:div>
            <w:div w:id="417606513">
              <w:marLeft w:val="0"/>
              <w:marRight w:val="0"/>
              <w:marTop w:val="0"/>
              <w:marBottom w:val="0"/>
              <w:divBdr>
                <w:top w:val="none" w:sz="0" w:space="0" w:color="auto"/>
                <w:left w:val="none" w:sz="0" w:space="0" w:color="auto"/>
                <w:bottom w:val="none" w:sz="0" w:space="0" w:color="auto"/>
                <w:right w:val="none" w:sz="0" w:space="0" w:color="auto"/>
              </w:divBdr>
            </w:div>
            <w:div w:id="333535435">
              <w:marLeft w:val="0"/>
              <w:marRight w:val="0"/>
              <w:marTop w:val="0"/>
              <w:marBottom w:val="0"/>
              <w:divBdr>
                <w:top w:val="none" w:sz="0" w:space="0" w:color="auto"/>
                <w:left w:val="none" w:sz="0" w:space="0" w:color="auto"/>
                <w:bottom w:val="none" w:sz="0" w:space="0" w:color="auto"/>
                <w:right w:val="none" w:sz="0" w:space="0" w:color="auto"/>
              </w:divBdr>
            </w:div>
            <w:div w:id="253634055">
              <w:marLeft w:val="0"/>
              <w:marRight w:val="0"/>
              <w:marTop w:val="0"/>
              <w:marBottom w:val="0"/>
              <w:divBdr>
                <w:top w:val="none" w:sz="0" w:space="0" w:color="auto"/>
                <w:left w:val="none" w:sz="0" w:space="0" w:color="auto"/>
                <w:bottom w:val="none" w:sz="0" w:space="0" w:color="auto"/>
                <w:right w:val="none" w:sz="0" w:space="0" w:color="auto"/>
              </w:divBdr>
            </w:div>
            <w:div w:id="1909225781">
              <w:marLeft w:val="0"/>
              <w:marRight w:val="0"/>
              <w:marTop w:val="0"/>
              <w:marBottom w:val="0"/>
              <w:divBdr>
                <w:top w:val="none" w:sz="0" w:space="0" w:color="auto"/>
                <w:left w:val="none" w:sz="0" w:space="0" w:color="auto"/>
                <w:bottom w:val="none" w:sz="0" w:space="0" w:color="auto"/>
                <w:right w:val="none" w:sz="0" w:space="0" w:color="auto"/>
              </w:divBdr>
            </w:div>
            <w:div w:id="548734561">
              <w:marLeft w:val="0"/>
              <w:marRight w:val="0"/>
              <w:marTop w:val="0"/>
              <w:marBottom w:val="0"/>
              <w:divBdr>
                <w:top w:val="none" w:sz="0" w:space="0" w:color="auto"/>
                <w:left w:val="none" w:sz="0" w:space="0" w:color="auto"/>
                <w:bottom w:val="none" w:sz="0" w:space="0" w:color="auto"/>
                <w:right w:val="none" w:sz="0" w:space="0" w:color="auto"/>
              </w:divBdr>
            </w:div>
            <w:div w:id="979263100">
              <w:marLeft w:val="0"/>
              <w:marRight w:val="0"/>
              <w:marTop w:val="0"/>
              <w:marBottom w:val="0"/>
              <w:divBdr>
                <w:top w:val="none" w:sz="0" w:space="0" w:color="auto"/>
                <w:left w:val="none" w:sz="0" w:space="0" w:color="auto"/>
                <w:bottom w:val="none" w:sz="0" w:space="0" w:color="auto"/>
                <w:right w:val="none" w:sz="0" w:space="0" w:color="auto"/>
              </w:divBdr>
            </w:div>
            <w:div w:id="1769807485">
              <w:marLeft w:val="0"/>
              <w:marRight w:val="0"/>
              <w:marTop w:val="0"/>
              <w:marBottom w:val="0"/>
              <w:divBdr>
                <w:top w:val="none" w:sz="0" w:space="0" w:color="auto"/>
                <w:left w:val="none" w:sz="0" w:space="0" w:color="auto"/>
                <w:bottom w:val="none" w:sz="0" w:space="0" w:color="auto"/>
                <w:right w:val="none" w:sz="0" w:space="0" w:color="auto"/>
              </w:divBdr>
            </w:div>
            <w:div w:id="1060137126">
              <w:marLeft w:val="0"/>
              <w:marRight w:val="0"/>
              <w:marTop w:val="0"/>
              <w:marBottom w:val="0"/>
              <w:divBdr>
                <w:top w:val="none" w:sz="0" w:space="0" w:color="auto"/>
                <w:left w:val="none" w:sz="0" w:space="0" w:color="auto"/>
                <w:bottom w:val="none" w:sz="0" w:space="0" w:color="auto"/>
                <w:right w:val="none" w:sz="0" w:space="0" w:color="auto"/>
              </w:divBdr>
            </w:div>
            <w:div w:id="1079446365">
              <w:marLeft w:val="0"/>
              <w:marRight w:val="0"/>
              <w:marTop w:val="0"/>
              <w:marBottom w:val="0"/>
              <w:divBdr>
                <w:top w:val="none" w:sz="0" w:space="0" w:color="auto"/>
                <w:left w:val="none" w:sz="0" w:space="0" w:color="auto"/>
                <w:bottom w:val="none" w:sz="0" w:space="0" w:color="auto"/>
                <w:right w:val="none" w:sz="0" w:space="0" w:color="auto"/>
              </w:divBdr>
            </w:div>
            <w:div w:id="2128891332">
              <w:marLeft w:val="0"/>
              <w:marRight w:val="0"/>
              <w:marTop w:val="0"/>
              <w:marBottom w:val="0"/>
              <w:divBdr>
                <w:top w:val="none" w:sz="0" w:space="0" w:color="auto"/>
                <w:left w:val="none" w:sz="0" w:space="0" w:color="auto"/>
                <w:bottom w:val="none" w:sz="0" w:space="0" w:color="auto"/>
                <w:right w:val="none" w:sz="0" w:space="0" w:color="auto"/>
              </w:divBdr>
            </w:div>
            <w:div w:id="1941600857">
              <w:marLeft w:val="0"/>
              <w:marRight w:val="0"/>
              <w:marTop w:val="0"/>
              <w:marBottom w:val="0"/>
              <w:divBdr>
                <w:top w:val="none" w:sz="0" w:space="0" w:color="auto"/>
                <w:left w:val="none" w:sz="0" w:space="0" w:color="auto"/>
                <w:bottom w:val="none" w:sz="0" w:space="0" w:color="auto"/>
                <w:right w:val="none" w:sz="0" w:space="0" w:color="auto"/>
              </w:divBdr>
            </w:div>
            <w:div w:id="1108086091">
              <w:marLeft w:val="0"/>
              <w:marRight w:val="0"/>
              <w:marTop w:val="0"/>
              <w:marBottom w:val="0"/>
              <w:divBdr>
                <w:top w:val="none" w:sz="0" w:space="0" w:color="auto"/>
                <w:left w:val="none" w:sz="0" w:space="0" w:color="auto"/>
                <w:bottom w:val="none" w:sz="0" w:space="0" w:color="auto"/>
                <w:right w:val="none" w:sz="0" w:space="0" w:color="auto"/>
              </w:divBdr>
            </w:div>
            <w:div w:id="2070304479">
              <w:marLeft w:val="0"/>
              <w:marRight w:val="0"/>
              <w:marTop w:val="0"/>
              <w:marBottom w:val="0"/>
              <w:divBdr>
                <w:top w:val="none" w:sz="0" w:space="0" w:color="auto"/>
                <w:left w:val="none" w:sz="0" w:space="0" w:color="auto"/>
                <w:bottom w:val="none" w:sz="0" w:space="0" w:color="auto"/>
                <w:right w:val="none" w:sz="0" w:space="0" w:color="auto"/>
              </w:divBdr>
            </w:div>
            <w:div w:id="1218316068">
              <w:marLeft w:val="0"/>
              <w:marRight w:val="0"/>
              <w:marTop w:val="0"/>
              <w:marBottom w:val="0"/>
              <w:divBdr>
                <w:top w:val="none" w:sz="0" w:space="0" w:color="auto"/>
                <w:left w:val="none" w:sz="0" w:space="0" w:color="auto"/>
                <w:bottom w:val="none" w:sz="0" w:space="0" w:color="auto"/>
                <w:right w:val="none" w:sz="0" w:space="0" w:color="auto"/>
              </w:divBdr>
            </w:div>
            <w:div w:id="1903905265">
              <w:marLeft w:val="0"/>
              <w:marRight w:val="0"/>
              <w:marTop w:val="0"/>
              <w:marBottom w:val="0"/>
              <w:divBdr>
                <w:top w:val="none" w:sz="0" w:space="0" w:color="auto"/>
                <w:left w:val="none" w:sz="0" w:space="0" w:color="auto"/>
                <w:bottom w:val="none" w:sz="0" w:space="0" w:color="auto"/>
                <w:right w:val="none" w:sz="0" w:space="0" w:color="auto"/>
              </w:divBdr>
            </w:div>
            <w:div w:id="1158495907">
              <w:marLeft w:val="0"/>
              <w:marRight w:val="0"/>
              <w:marTop w:val="0"/>
              <w:marBottom w:val="0"/>
              <w:divBdr>
                <w:top w:val="none" w:sz="0" w:space="0" w:color="auto"/>
                <w:left w:val="none" w:sz="0" w:space="0" w:color="auto"/>
                <w:bottom w:val="none" w:sz="0" w:space="0" w:color="auto"/>
                <w:right w:val="none" w:sz="0" w:space="0" w:color="auto"/>
              </w:divBdr>
            </w:div>
            <w:div w:id="372074549">
              <w:marLeft w:val="0"/>
              <w:marRight w:val="0"/>
              <w:marTop w:val="0"/>
              <w:marBottom w:val="0"/>
              <w:divBdr>
                <w:top w:val="none" w:sz="0" w:space="0" w:color="auto"/>
                <w:left w:val="none" w:sz="0" w:space="0" w:color="auto"/>
                <w:bottom w:val="none" w:sz="0" w:space="0" w:color="auto"/>
                <w:right w:val="none" w:sz="0" w:space="0" w:color="auto"/>
              </w:divBdr>
            </w:div>
            <w:div w:id="1392541437">
              <w:marLeft w:val="0"/>
              <w:marRight w:val="0"/>
              <w:marTop w:val="0"/>
              <w:marBottom w:val="0"/>
              <w:divBdr>
                <w:top w:val="none" w:sz="0" w:space="0" w:color="auto"/>
                <w:left w:val="none" w:sz="0" w:space="0" w:color="auto"/>
                <w:bottom w:val="none" w:sz="0" w:space="0" w:color="auto"/>
                <w:right w:val="none" w:sz="0" w:space="0" w:color="auto"/>
              </w:divBdr>
            </w:div>
            <w:div w:id="1485197812">
              <w:marLeft w:val="0"/>
              <w:marRight w:val="0"/>
              <w:marTop w:val="0"/>
              <w:marBottom w:val="0"/>
              <w:divBdr>
                <w:top w:val="none" w:sz="0" w:space="0" w:color="auto"/>
                <w:left w:val="none" w:sz="0" w:space="0" w:color="auto"/>
                <w:bottom w:val="none" w:sz="0" w:space="0" w:color="auto"/>
                <w:right w:val="none" w:sz="0" w:space="0" w:color="auto"/>
              </w:divBdr>
            </w:div>
            <w:div w:id="290524783">
              <w:marLeft w:val="0"/>
              <w:marRight w:val="0"/>
              <w:marTop w:val="0"/>
              <w:marBottom w:val="0"/>
              <w:divBdr>
                <w:top w:val="none" w:sz="0" w:space="0" w:color="auto"/>
                <w:left w:val="none" w:sz="0" w:space="0" w:color="auto"/>
                <w:bottom w:val="none" w:sz="0" w:space="0" w:color="auto"/>
                <w:right w:val="none" w:sz="0" w:space="0" w:color="auto"/>
              </w:divBdr>
            </w:div>
            <w:div w:id="1137650746">
              <w:marLeft w:val="0"/>
              <w:marRight w:val="0"/>
              <w:marTop w:val="0"/>
              <w:marBottom w:val="0"/>
              <w:divBdr>
                <w:top w:val="none" w:sz="0" w:space="0" w:color="auto"/>
                <w:left w:val="none" w:sz="0" w:space="0" w:color="auto"/>
                <w:bottom w:val="none" w:sz="0" w:space="0" w:color="auto"/>
                <w:right w:val="none" w:sz="0" w:space="0" w:color="auto"/>
              </w:divBdr>
            </w:div>
            <w:div w:id="1175002156">
              <w:marLeft w:val="0"/>
              <w:marRight w:val="0"/>
              <w:marTop w:val="0"/>
              <w:marBottom w:val="0"/>
              <w:divBdr>
                <w:top w:val="none" w:sz="0" w:space="0" w:color="auto"/>
                <w:left w:val="none" w:sz="0" w:space="0" w:color="auto"/>
                <w:bottom w:val="none" w:sz="0" w:space="0" w:color="auto"/>
                <w:right w:val="none" w:sz="0" w:space="0" w:color="auto"/>
              </w:divBdr>
            </w:div>
            <w:div w:id="1637251375">
              <w:marLeft w:val="0"/>
              <w:marRight w:val="0"/>
              <w:marTop w:val="0"/>
              <w:marBottom w:val="0"/>
              <w:divBdr>
                <w:top w:val="none" w:sz="0" w:space="0" w:color="auto"/>
                <w:left w:val="none" w:sz="0" w:space="0" w:color="auto"/>
                <w:bottom w:val="none" w:sz="0" w:space="0" w:color="auto"/>
                <w:right w:val="none" w:sz="0" w:space="0" w:color="auto"/>
              </w:divBdr>
            </w:div>
            <w:div w:id="1049956576">
              <w:marLeft w:val="0"/>
              <w:marRight w:val="0"/>
              <w:marTop w:val="0"/>
              <w:marBottom w:val="0"/>
              <w:divBdr>
                <w:top w:val="none" w:sz="0" w:space="0" w:color="auto"/>
                <w:left w:val="none" w:sz="0" w:space="0" w:color="auto"/>
                <w:bottom w:val="none" w:sz="0" w:space="0" w:color="auto"/>
                <w:right w:val="none" w:sz="0" w:space="0" w:color="auto"/>
              </w:divBdr>
            </w:div>
            <w:div w:id="1689987486">
              <w:marLeft w:val="0"/>
              <w:marRight w:val="0"/>
              <w:marTop w:val="0"/>
              <w:marBottom w:val="0"/>
              <w:divBdr>
                <w:top w:val="none" w:sz="0" w:space="0" w:color="auto"/>
                <w:left w:val="none" w:sz="0" w:space="0" w:color="auto"/>
                <w:bottom w:val="none" w:sz="0" w:space="0" w:color="auto"/>
                <w:right w:val="none" w:sz="0" w:space="0" w:color="auto"/>
              </w:divBdr>
            </w:div>
            <w:div w:id="606426658">
              <w:marLeft w:val="0"/>
              <w:marRight w:val="0"/>
              <w:marTop w:val="0"/>
              <w:marBottom w:val="0"/>
              <w:divBdr>
                <w:top w:val="none" w:sz="0" w:space="0" w:color="auto"/>
                <w:left w:val="none" w:sz="0" w:space="0" w:color="auto"/>
                <w:bottom w:val="none" w:sz="0" w:space="0" w:color="auto"/>
                <w:right w:val="none" w:sz="0" w:space="0" w:color="auto"/>
              </w:divBdr>
            </w:div>
            <w:div w:id="1944418945">
              <w:marLeft w:val="0"/>
              <w:marRight w:val="0"/>
              <w:marTop w:val="0"/>
              <w:marBottom w:val="0"/>
              <w:divBdr>
                <w:top w:val="none" w:sz="0" w:space="0" w:color="auto"/>
                <w:left w:val="none" w:sz="0" w:space="0" w:color="auto"/>
                <w:bottom w:val="none" w:sz="0" w:space="0" w:color="auto"/>
                <w:right w:val="none" w:sz="0" w:space="0" w:color="auto"/>
              </w:divBdr>
            </w:div>
            <w:div w:id="1328941423">
              <w:marLeft w:val="0"/>
              <w:marRight w:val="0"/>
              <w:marTop w:val="0"/>
              <w:marBottom w:val="0"/>
              <w:divBdr>
                <w:top w:val="none" w:sz="0" w:space="0" w:color="auto"/>
                <w:left w:val="none" w:sz="0" w:space="0" w:color="auto"/>
                <w:bottom w:val="none" w:sz="0" w:space="0" w:color="auto"/>
                <w:right w:val="none" w:sz="0" w:space="0" w:color="auto"/>
              </w:divBdr>
            </w:div>
            <w:div w:id="1843623115">
              <w:marLeft w:val="0"/>
              <w:marRight w:val="0"/>
              <w:marTop w:val="0"/>
              <w:marBottom w:val="0"/>
              <w:divBdr>
                <w:top w:val="none" w:sz="0" w:space="0" w:color="auto"/>
                <w:left w:val="none" w:sz="0" w:space="0" w:color="auto"/>
                <w:bottom w:val="none" w:sz="0" w:space="0" w:color="auto"/>
                <w:right w:val="none" w:sz="0" w:space="0" w:color="auto"/>
              </w:divBdr>
            </w:div>
            <w:div w:id="1117868202">
              <w:marLeft w:val="0"/>
              <w:marRight w:val="0"/>
              <w:marTop w:val="0"/>
              <w:marBottom w:val="0"/>
              <w:divBdr>
                <w:top w:val="none" w:sz="0" w:space="0" w:color="auto"/>
                <w:left w:val="none" w:sz="0" w:space="0" w:color="auto"/>
                <w:bottom w:val="none" w:sz="0" w:space="0" w:color="auto"/>
                <w:right w:val="none" w:sz="0" w:space="0" w:color="auto"/>
              </w:divBdr>
            </w:div>
            <w:div w:id="1000623744">
              <w:marLeft w:val="0"/>
              <w:marRight w:val="0"/>
              <w:marTop w:val="0"/>
              <w:marBottom w:val="0"/>
              <w:divBdr>
                <w:top w:val="none" w:sz="0" w:space="0" w:color="auto"/>
                <w:left w:val="none" w:sz="0" w:space="0" w:color="auto"/>
                <w:bottom w:val="none" w:sz="0" w:space="0" w:color="auto"/>
                <w:right w:val="none" w:sz="0" w:space="0" w:color="auto"/>
              </w:divBdr>
            </w:div>
            <w:div w:id="913130647">
              <w:marLeft w:val="0"/>
              <w:marRight w:val="0"/>
              <w:marTop w:val="0"/>
              <w:marBottom w:val="0"/>
              <w:divBdr>
                <w:top w:val="none" w:sz="0" w:space="0" w:color="auto"/>
                <w:left w:val="none" w:sz="0" w:space="0" w:color="auto"/>
                <w:bottom w:val="none" w:sz="0" w:space="0" w:color="auto"/>
                <w:right w:val="none" w:sz="0" w:space="0" w:color="auto"/>
              </w:divBdr>
            </w:div>
            <w:div w:id="1962613297">
              <w:marLeft w:val="0"/>
              <w:marRight w:val="0"/>
              <w:marTop w:val="0"/>
              <w:marBottom w:val="0"/>
              <w:divBdr>
                <w:top w:val="none" w:sz="0" w:space="0" w:color="auto"/>
                <w:left w:val="none" w:sz="0" w:space="0" w:color="auto"/>
                <w:bottom w:val="none" w:sz="0" w:space="0" w:color="auto"/>
                <w:right w:val="none" w:sz="0" w:space="0" w:color="auto"/>
              </w:divBdr>
            </w:div>
            <w:div w:id="1616325914">
              <w:marLeft w:val="0"/>
              <w:marRight w:val="0"/>
              <w:marTop w:val="0"/>
              <w:marBottom w:val="0"/>
              <w:divBdr>
                <w:top w:val="none" w:sz="0" w:space="0" w:color="auto"/>
                <w:left w:val="none" w:sz="0" w:space="0" w:color="auto"/>
                <w:bottom w:val="none" w:sz="0" w:space="0" w:color="auto"/>
                <w:right w:val="none" w:sz="0" w:space="0" w:color="auto"/>
              </w:divBdr>
            </w:div>
            <w:div w:id="1545093859">
              <w:marLeft w:val="0"/>
              <w:marRight w:val="0"/>
              <w:marTop w:val="0"/>
              <w:marBottom w:val="0"/>
              <w:divBdr>
                <w:top w:val="none" w:sz="0" w:space="0" w:color="auto"/>
                <w:left w:val="none" w:sz="0" w:space="0" w:color="auto"/>
                <w:bottom w:val="none" w:sz="0" w:space="0" w:color="auto"/>
                <w:right w:val="none" w:sz="0" w:space="0" w:color="auto"/>
              </w:divBdr>
            </w:div>
            <w:div w:id="264653908">
              <w:marLeft w:val="0"/>
              <w:marRight w:val="0"/>
              <w:marTop w:val="0"/>
              <w:marBottom w:val="0"/>
              <w:divBdr>
                <w:top w:val="none" w:sz="0" w:space="0" w:color="auto"/>
                <w:left w:val="none" w:sz="0" w:space="0" w:color="auto"/>
                <w:bottom w:val="none" w:sz="0" w:space="0" w:color="auto"/>
                <w:right w:val="none" w:sz="0" w:space="0" w:color="auto"/>
              </w:divBdr>
            </w:div>
            <w:div w:id="1088771283">
              <w:marLeft w:val="0"/>
              <w:marRight w:val="0"/>
              <w:marTop w:val="0"/>
              <w:marBottom w:val="0"/>
              <w:divBdr>
                <w:top w:val="none" w:sz="0" w:space="0" w:color="auto"/>
                <w:left w:val="none" w:sz="0" w:space="0" w:color="auto"/>
                <w:bottom w:val="none" w:sz="0" w:space="0" w:color="auto"/>
                <w:right w:val="none" w:sz="0" w:space="0" w:color="auto"/>
              </w:divBdr>
            </w:div>
            <w:div w:id="981038605">
              <w:marLeft w:val="0"/>
              <w:marRight w:val="0"/>
              <w:marTop w:val="0"/>
              <w:marBottom w:val="0"/>
              <w:divBdr>
                <w:top w:val="none" w:sz="0" w:space="0" w:color="auto"/>
                <w:left w:val="none" w:sz="0" w:space="0" w:color="auto"/>
                <w:bottom w:val="none" w:sz="0" w:space="0" w:color="auto"/>
                <w:right w:val="none" w:sz="0" w:space="0" w:color="auto"/>
              </w:divBdr>
            </w:div>
            <w:div w:id="1810903247">
              <w:marLeft w:val="0"/>
              <w:marRight w:val="0"/>
              <w:marTop w:val="0"/>
              <w:marBottom w:val="0"/>
              <w:divBdr>
                <w:top w:val="none" w:sz="0" w:space="0" w:color="auto"/>
                <w:left w:val="none" w:sz="0" w:space="0" w:color="auto"/>
                <w:bottom w:val="none" w:sz="0" w:space="0" w:color="auto"/>
                <w:right w:val="none" w:sz="0" w:space="0" w:color="auto"/>
              </w:divBdr>
            </w:div>
            <w:div w:id="119031186">
              <w:marLeft w:val="0"/>
              <w:marRight w:val="0"/>
              <w:marTop w:val="0"/>
              <w:marBottom w:val="0"/>
              <w:divBdr>
                <w:top w:val="none" w:sz="0" w:space="0" w:color="auto"/>
                <w:left w:val="none" w:sz="0" w:space="0" w:color="auto"/>
                <w:bottom w:val="none" w:sz="0" w:space="0" w:color="auto"/>
                <w:right w:val="none" w:sz="0" w:space="0" w:color="auto"/>
              </w:divBdr>
            </w:div>
            <w:div w:id="567036596">
              <w:marLeft w:val="0"/>
              <w:marRight w:val="0"/>
              <w:marTop w:val="0"/>
              <w:marBottom w:val="0"/>
              <w:divBdr>
                <w:top w:val="none" w:sz="0" w:space="0" w:color="auto"/>
                <w:left w:val="none" w:sz="0" w:space="0" w:color="auto"/>
                <w:bottom w:val="none" w:sz="0" w:space="0" w:color="auto"/>
                <w:right w:val="none" w:sz="0" w:space="0" w:color="auto"/>
              </w:divBdr>
            </w:div>
            <w:div w:id="1921136101">
              <w:marLeft w:val="0"/>
              <w:marRight w:val="0"/>
              <w:marTop w:val="0"/>
              <w:marBottom w:val="0"/>
              <w:divBdr>
                <w:top w:val="none" w:sz="0" w:space="0" w:color="auto"/>
                <w:left w:val="none" w:sz="0" w:space="0" w:color="auto"/>
                <w:bottom w:val="none" w:sz="0" w:space="0" w:color="auto"/>
                <w:right w:val="none" w:sz="0" w:space="0" w:color="auto"/>
              </w:divBdr>
            </w:div>
            <w:div w:id="937830981">
              <w:marLeft w:val="0"/>
              <w:marRight w:val="0"/>
              <w:marTop w:val="0"/>
              <w:marBottom w:val="0"/>
              <w:divBdr>
                <w:top w:val="none" w:sz="0" w:space="0" w:color="auto"/>
                <w:left w:val="none" w:sz="0" w:space="0" w:color="auto"/>
                <w:bottom w:val="none" w:sz="0" w:space="0" w:color="auto"/>
                <w:right w:val="none" w:sz="0" w:space="0" w:color="auto"/>
              </w:divBdr>
            </w:div>
            <w:div w:id="1072580921">
              <w:marLeft w:val="0"/>
              <w:marRight w:val="0"/>
              <w:marTop w:val="0"/>
              <w:marBottom w:val="0"/>
              <w:divBdr>
                <w:top w:val="none" w:sz="0" w:space="0" w:color="auto"/>
                <w:left w:val="none" w:sz="0" w:space="0" w:color="auto"/>
                <w:bottom w:val="none" w:sz="0" w:space="0" w:color="auto"/>
                <w:right w:val="none" w:sz="0" w:space="0" w:color="auto"/>
              </w:divBdr>
            </w:div>
            <w:div w:id="705299559">
              <w:marLeft w:val="0"/>
              <w:marRight w:val="0"/>
              <w:marTop w:val="0"/>
              <w:marBottom w:val="0"/>
              <w:divBdr>
                <w:top w:val="none" w:sz="0" w:space="0" w:color="auto"/>
                <w:left w:val="none" w:sz="0" w:space="0" w:color="auto"/>
                <w:bottom w:val="none" w:sz="0" w:space="0" w:color="auto"/>
                <w:right w:val="none" w:sz="0" w:space="0" w:color="auto"/>
              </w:divBdr>
            </w:div>
            <w:div w:id="1741441911">
              <w:marLeft w:val="0"/>
              <w:marRight w:val="0"/>
              <w:marTop w:val="0"/>
              <w:marBottom w:val="0"/>
              <w:divBdr>
                <w:top w:val="none" w:sz="0" w:space="0" w:color="auto"/>
                <w:left w:val="none" w:sz="0" w:space="0" w:color="auto"/>
                <w:bottom w:val="none" w:sz="0" w:space="0" w:color="auto"/>
                <w:right w:val="none" w:sz="0" w:space="0" w:color="auto"/>
              </w:divBdr>
            </w:div>
            <w:div w:id="620385539">
              <w:marLeft w:val="0"/>
              <w:marRight w:val="0"/>
              <w:marTop w:val="0"/>
              <w:marBottom w:val="0"/>
              <w:divBdr>
                <w:top w:val="none" w:sz="0" w:space="0" w:color="auto"/>
                <w:left w:val="none" w:sz="0" w:space="0" w:color="auto"/>
                <w:bottom w:val="none" w:sz="0" w:space="0" w:color="auto"/>
                <w:right w:val="none" w:sz="0" w:space="0" w:color="auto"/>
              </w:divBdr>
            </w:div>
            <w:div w:id="1972437594">
              <w:marLeft w:val="0"/>
              <w:marRight w:val="0"/>
              <w:marTop w:val="0"/>
              <w:marBottom w:val="0"/>
              <w:divBdr>
                <w:top w:val="none" w:sz="0" w:space="0" w:color="auto"/>
                <w:left w:val="none" w:sz="0" w:space="0" w:color="auto"/>
                <w:bottom w:val="none" w:sz="0" w:space="0" w:color="auto"/>
                <w:right w:val="none" w:sz="0" w:space="0" w:color="auto"/>
              </w:divBdr>
            </w:div>
            <w:div w:id="1138379564">
              <w:marLeft w:val="0"/>
              <w:marRight w:val="0"/>
              <w:marTop w:val="0"/>
              <w:marBottom w:val="0"/>
              <w:divBdr>
                <w:top w:val="none" w:sz="0" w:space="0" w:color="auto"/>
                <w:left w:val="none" w:sz="0" w:space="0" w:color="auto"/>
                <w:bottom w:val="none" w:sz="0" w:space="0" w:color="auto"/>
                <w:right w:val="none" w:sz="0" w:space="0" w:color="auto"/>
              </w:divBdr>
            </w:div>
            <w:div w:id="1856529057">
              <w:marLeft w:val="0"/>
              <w:marRight w:val="0"/>
              <w:marTop w:val="0"/>
              <w:marBottom w:val="0"/>
              <w:divBdr>
                <w:top w:val="none" w:sz="0" w:space="0" w:color="auto"/>
                <w:left w:val="none" w:sz="0" w:space="0" w:color="auto"/>
                <w:bottom w:val="none" w:sz="0" w:space="0" w:color="auto"/>
                <w:right w:val="none" w:sz="0" w:space="0" w:color="auto"/>
              </w:divBdr>
            </w:div>
            <w:div w:id="1647124182">
              <w:marLeft w:val="0"/>
              <w:marRight w:val="0"/>
              <w:marTop w:val="0"/>
              <w:marBottom w:val="0"/>
              <w:divBdr>
                <w:top w:val="none" w:sz="0" w:space="0" w:color="auto"/>
                <w:left w:val="none" w:sz="0" w:space="0" w:color="auto"/>
                <w:bottom w:val="none" w:sz="0" w:space="0" w:color="auto"/>
                <w:right w:val="none" w:sz="0" w:space="0" w:color="auto"/>
              </w:divBdr>
            </w:div>
            <w:div w:id="356278915">
              <w:marLeft w:val="0"/>
              <w:marRight w:val="0"/>
              <w:marTop w:val="0"/>
              <w:marBottom w:val="0"/>
              <w:divBdr>
                <w:top w:val="none" w:sz="0" w:space="0" w:color="auto"/>
                <w:left w:val="none" w:sz="0" w:space="0" w:color="auto"/>
                <w:bottom w:val="none" w:sz="0" w:space="0" w:color="auto"/>
                <w:right w:val="none" w:sz="0" w:space="0" w:color="auto"/>
              </w:divBdr>
            </w:div>
            <w:div w:id="1316060338">
              <w:marLeft w:val="0"/>
              <w:marRight w:val="0"/>
              <w:marTop w:val="0"/>
              <w:marBottom w:val="0"/>
              <w:divBdr>
                <w:top w:val="none" w:sz="0" w:space="0" w:color="auto"/>
                <w:left w:val="none" w:sz="0" w:space="0" w:color="auto"/>
                <w:bottom w:val="none" w:sz="0" w:space="0" w:color="auto"/>
                <w:right w:val="none" w:sz="0" w:space="0" w:color="auto"/>
              </w:divBdr>
            </w:div>
            <w:div w:id="1848862190">
              <w:marLeft w:val="0"/>
              <w:marRight w:val="0"/>
              <w:marTop w:val="0"/>
              <w:marBottom w:val="0"/>
              <w:divBdr>
                <w:top w:val="none" w:sz="0" w:space="0" w:color="auto"/>
                <w:left w:val="none" w:sz="0" w:space="0" w:color="auto"/>
                <w:bottom w:val="none" w:sz="0" w:space="0" w:color="auto"/>
                <w:right w:val="none" w:sz="0" w:space="0" w:color="auto"/>
              </w:divBdr>
            </w:div>
            <w:div w:id="123693968">
              <w:marLeft w:val="0"/>
              <w:marRight w:val="0"/>
              <w:marTop w:val="0"/>
              <w:marBottom w:val="0"/>
              <w:divBdr>
                <w:top w:val="none" w:sz="0" w:space="0" w:color="auto"/>
                <w:left w:val="none" w:sz="0" w:space="0" w:color="auto"/>
                <w:bottom w:val="none" w:sz="0" w:space="0" w:color="auto"/>
                <w:right w:val="none" w:sz="0" w:space="0" w:color="auto"/>
              </w:divBdr>
            </w:div>
            <w:div w:id="280962255">
              <w:marLeft w:val="0"/>
              <w:marRight w:val="0"/>
              <w:marTop w:val="0"/>
              <w:marBottom w:val="0"/>
              <w:divBdr>
                <w:top w:val="none" w:sz="0" w:space="0" w:color="auto"/>
                <w:left w:val="none" w:sz="0" w:space="0" w:color="auto"/>
                <w:bottom w:val="none" w:sz="0" w:space="0" w:color="auto"/>
                <w:right w:val="none" w:sz="0" w:space="0" w:color="auto"/>
              </w:divBdr>
            </w:div>
            <w:div w:id="599604756">
              <w:marLeft w:val="0"/>
              <w:marRight w:val="0"/>
              <w:marTop w:val="0"/>
              <w:marBottom w:val="0"/>
              <w:divBdr>
                <w:top w:val="none" w:sz="0" w:space="0" w:color="auto"/>
                <w:left w:val="none" w:sz="0" w:space="0" w:color="auto"/>
                <w:bottom w:val="none" w:sz="0" w:space="0" w:color="auto"/>
                <w:right w:val="none" w:sz="0" w:space="0" w:color="auto"/>
              </w:divBdr>
            </w:div>
            <w:div w:id="785925726">
              <w:marLeft w:val="0"/>
              <w:marRight w:val="0"/>
              <w:marTop w:val="0"/>
              <w:marBottom w:val="0"/>
              <w:divBdr>
                <w:top w:val="none" w:sz="0" w:space="0" w:color="auto"/>
                <w:left w:val="none" w:sz="0" w:space="0" w:color="auto"/>
                <w:bottom w:val="none" w:sz="0" w:space="0" w:color="auto"/>
                <w:right w:val="none" w:sz="0" w:space="0" w:color="auto"/>
              </w:divBdr>
            </w:div>
            <w:div w:id="834489162">
              <w:marLeft w:val="0"/>
              <w:marRight w:val="0"/>
              <w:marTop w:val="0"/>
              <w:marBottom w:val="0"/>
              <w:divBdr>
                <w:top w:val="none" w:sz="0" w:space="0" w:color="auto"/>
                <w:left w:val="none" w:sz="0" w:space="0" w:color="auto"/>
                <w:bottom w:val="none" w:sz="0" w:space="0" w:color="auto"/>
                <w:right w:val="none" w:sz="0" w:space="0" w:color="auto"/>
              </w:divBdr>
            </w:div>
            <w:div w:id="1842042043">
              <w:marLeft w:val="0"/>
              <w:marRight w:val="0"/>
              <w:marTop w:val="0"/>
              <w:marBottom w:val="0"/>
              <w:divBdr>
                <w:top w:val="none" w:sz="0" w:space="0" w:color="auto"/>
                <w:left w:val="none" w:sz="0" w:space="0" w:color="auto"/>
                <w:bottom w:val="none" w:sz="0" w:space="0" w:color="auto"/>
                <w:right w:val="none" w:sz="0" w:space="0" w:color="auto"/>
              </w:divBdr>
            </w:div>
            <w:div w:id="817765356">
              <w:marLeft w:val="0"/>
              <w:marRight w:val="0"/>
              <w:marTop w:val="0"/>
              <w:marBottom w:val="0"/>
              <w:divBdr>
                <w:top w:val="none" w:sz="0" w:space="0" w:color="auto"/>
                <w:left w:val="none" w:sz="0" w:space="0" w:color="auto"/>
                <w:bottom w:val="none" w:sz="0" w:space="0" w:color="auto"/>
                <w:right w:val="none" w:sz="0" w:space="0" w:color="auto"/>
              </w:divBdr>
            </w:div>
            <w:div w:id="750010516">
              <w:marLeft w:val="0"/>
              <w:marRight w:val="0"/>
              <w:marTop w:val="0"/>
              <w:marBottom w:val="0"/>
              <w:divBdr>
                <w:top w:val="none" w:sz="0" w:space="0" w:color="auto"/>
                <w:left w:val="none" w:sz="0" w:space="0" w:color="auto"/>
                <w:bottom w:val="none" w:sz="0" w:space="0" w:color="auto"/>
                <w:right w:val="none" w:sz="0" w:space="0" w:color="auto"/>
              </w:divBdr>
            </w:div>
            <w:div w:id="1988166278">
              <w:marLeft w:val="0"/>
              <w:marRight w:val="0"/>
              <w:marTop w:val="0"/>
              <w:marBottom w:val="0"/>
              <w:divBdr>
                <w:top w:val="none" w:sz="0" w:space="0" w:color="auto"/>
                <w:left w:val="none" w:sz="0" w:space="0" w:color="auto"/>
                <w:bottom w:val="none" w:sz="0" w:space="0" w:color="auto"/>
                <w:right w:val="none" w:sz="0" w:space="0" w:color="auto"/>
              </w:divBdr>
            </w:div>
            <w:div w:id="1266695682">
              <w:marLeft w:val="0"/>
              <w:marRight w:val="0"/>
              <w:marTop w:val="0"/>
              <w:marBottom w:val="0"/>
              <w:divBdr>
                <w:top w:val="none" w:sz="0" w:space="0" w:color="auto"/>
                <w:left w:val="none" w:sz="0" w:space="0" w:color="auto"/>
                <w:bottom w:val="none" w:sz="0" w:space="0" w:color="auto"/>
                <w:right w:val="none" w:sz="0" w:space="0" w:color="auto"/>
              </w:divBdr>
            </w:div>
            <w:div w:id="1639341181">
              <w:marLeft w:val="0"/>
              <w:marRight w:val="0"/>
              <w:marTop w:val="0"/>
              <w:marBottom w:val="0"/>
              <w:divBdr>
                <w:top w:val="none" w:sz="0" w:space="0" w:color="auto"/>
                <w:left w:val="none" w:sz="0" w:space="0" w:color="auto"/>
                <w:bottom w:val="none" w:sz="0" w:space="0" w:color="auto"/>
                <w:right w:val="none" w:sz="0" w:space="0" w:color="auto"/>
              </w:divBdr>
            </w:div>
            <w:div w:id="975720524">
              <w:marLeft w:val="0"/>
              <w:marRight w:val="0"/>
              <w:marTop w:val="0"/>
              <w:marBottom w:val="0"/>
              <w:divBdr>
                <w:top w:val="none" w:sz="0" w:space="0" w:color="auto"/>
                <w:left w:val="none" w:sz="0" w:space="0" w:color="auto"/>
                <w:bottom w:val="none" w:sz="0" w:space="0" w:color="auto"/>
                <w:right w:val="none" w:sz="0" w:space="0" w:color="auto"/>
              </w:divBdr>
            </w:div>
            <w:div w:id="601255562">
              <w:marLeft w:val="0"/>
              <w:marRight w:val="0"/>
              <w:marTop w:val="0"/>
              <w:marBottom w:val="0"/>
              <w:divBdr>
                <w:top w:val="none" w:sz="0" w:space="0" w:color="auto"/>
                <w:left w:val="none" w:sz="0" w:space="0" w:color="auto"/>
                <w:bottom w:val="none" w:sz="0" w:space="0" w:color="auto"/>
                <w:right w:val="none" w:sz="0" w:space="0" w:color="auto"/>
              </w:divBdr>
            </w:div>
            <w:div w:id="1307004482">
              <w:marLeft w:val="0"/>
              <w:marRight w:val="0"/>
              <w:marTop w:val="0"/>
              <w:marBottom w:val="0"/>
              <w:divBdr>
                <w:top w:val="none" w:sz="0" w:space="0" w:color="auto"/>
                <w:left w:val="none" w:sz="0" w:space="0" w:color="auto"/>
                <w:bottom w:val="none" w:sz="0" w:space="0" w:color="auto"/>
                <w:right w:val="none" w:sz="0" w:space="0" w:color="auto"/>
              </w:divBdr>
            </w:div>
            <w:div w:id="1693729374">
              <w:marLeft w:val="0"/>
              <w:marRight w:val="0"/>
              <w:marTop w:val="0"/>
              <w:marBottom w:val="0"/>
              <w:divBdr>
                <w:top w:val="none" w:sz="0" w:space="0" w:color="auto"/>
                <w:left w:val="none" w:sz="0" w:space="0" w:color="auto"/>
                <w:bottom w:val="none" w:sz="0" w:space="0" w:color="auto"/>
                <w:right w:val="none" w:sz="0" w:space="0" w:color="auto"/>
              </w:divBdr>
            </w:div>
            <w:div w:id="631523784">
              <w:marLeft w:val="0"/>
              <w:marRight w:val="0"/>
              <w:marTop w:val="0"/>
              <w:marBottom w:val="0"/>
              <w:divBdr>
                <w:top w:val="none" w:sz="0" w:space="0" w:color="auto"/>
                <w:left w:val="none" w:sz="0" w:space="0" w:color="auto"/>
                <w:bottom w:val="none" w:sz="0" w:space="0" w:color="auto"/>
                <w:right w:val="none" w:sz="0" w:space="0" w:color="auto"/>
              </w:divBdr>
            </w:div>
            <w:div w:id="210314002">
              <w:marLeft w:val="0"/>
              <w:marRight w:val="0"/>
              <w:marTop w:val="0"/>
              <w:marBottom w:val="0"/>
              <w:divBdr>
                <w:top w:val="none" w:sz="0" w:space="0" w:color="auto"/>
                <w:left w:val="none" w:sz="0" w:space="0" w:color="auto"/>
                <w:bottom w:val="none" w:sz="0" w:space="0" w:color="auto"/>
                <w:right w:val="none" w:sz="0" w:space="0" w:color="auto"/>
              </w:divBdr>
            </w:div>
            <w:div w:id="2101098943">
              <w:marLeft w:val="0"/>
              <w:marRight w:val="0"/>
              <w:marTop w:val="0"/>
              <w:marBottom w:val="0"/>
              <w:divBdr>
                <w:top w:val="none" w:sz="0" w:space="0" w:color="auto"/>
                <w:left w:val="none" w:sz="0" w:space="0" w:color="auto"/>
                <w:bottom w:val="none" w:sz="0" w:space="0" w:color="auto"/>
                <w:right w:val="none" w:sz="0" w:space="0" w:color="auto"/>
              </w:divBdr>
            </w:div>
            <w:div w:id="1562055707">
              <w:marLeft w:val="0"/>
              <w:marRight w:val="0"/>
              <w:marTop w:val="0"/>
              <w:marBottom w:val="0"/>
              <w:divBdr>
                <w:top w:val="none" w:sz="0" w:space="0" w:color="auto"/>
                <w:left w:val="none" w:sz="0" w:space="0" w:color="auto"/>
                <w:bottom w:val="none" w:sz="0" w:space="0" w:color="auto"/>
                <w:right w:val="none" w:sz="0" w:space="0" w:color="auto"/>
              </w:divBdr>
            </w:div>
            <w:div w:id="1843010647">
              <w:marLeft w:val="0"/>
              <w:marRight w:val="0"/>
              <w:marTop w:val="0"/>
              <w:marBottom w:val="0"/>
              <w:divBdr>
                <w:top w:val="none" w:sz="0" w:space="0" w:color="auto"/>
                <w:left w:val="none" w:sz="0" w:space="0" w:color="auto"/>
                <w:bottom w:val="none" w:sz="0" w:space="0" w:color="auto"/>
                <w:right w:val="none" w:sz="0" w:space="0" w:color="auto"/>
              </w:divBdr>
            </w:div>
            <w:div w:id="1032538543">
              <w:marLeft w:val="0"/>
              <w:marRight w:val="0"/>
              <w:marTop w:val="0"/>
              <w:marBottom w:val="0"/>
              <w:divBdr>
                <w:top w:val="none" w:sz="0" w:space="0" w:color="auto"/>
                <w:left w:val="none" w:sz="0" w:space="0" w:color="auto"/>
                <w:bottom w:val="none" w:sz="0" w:space="0" w:color="auto"/>
                <w:right w:val="none" w:sz="0" w:space="0" w:color="auto"/>
              </w:divBdr>
            </w:div>
            <w:div w:id="1630548936">
              <w:marLeft w:val="0"/>
              <w:marRight w:val="0"/>
              <w:marTop w:val="0"/>
              <w:marBottom w:val="0"/>
              <w:divBdr>
                <w:top w:val="none" w:sz="0" w:space="0" w:color="auto"/>
                <w:left w:val="none" w:sz="0" w:space="0" w:color="auto"/>
                <w:bottom w:val="none" w:sz="0" w:space="0" w:color="auto"/>
                <w:right w:val="none" w:sz="0" w:space="0" w:color="auto"/>
              </w:divBdr>
            </w:div>
            <w:div w:id="83302192">
              <w:marLeft w:val="0"/>
              <w:marRight w:val="0"/>
              <w:marTop w:val="0"/>
              <w:marBottom w:val="0"/>
              <w:divBdr>
                <w:top w:val="none" w:sz="0" w:space="0" w:color="auto"/>
                <w:left w:val="none" w:sz="0" w:space="0" w:color="auto"/>
                <w:bottom w:val="none" w:sz="0" w:space="0" w:color="auto"/>
                <w:right w:val="none" w:sz="0" w:space="0" w:color="auto"/>
              </w:divBdr>
            </w:div>
            <w:div w:id="214972001">
              <w:marLeft w:val="0"/>
              <w:marRight w:val="0"/>
              <w:marTop w:val="0"/>
              <w:marBottom w:val="0"/>
              <w:divBdr>
                <w:top w:val="none" w:sz="0" w:space="0" w:color="auto"/>
                <w:left w:val="none" w:sz="0" w:space="0" w:color="auto"/>
                <w:bottom w:val="none" w:sz="0" w:space="0" w:color="auto"/>
                <w:right w:val="none" w:sz="0" w:space="0" w:color="auto"/>
              </w:divBdr>
            </w:div>
            <w:div w:id="1302344267">
              <w:marLeft w:val="0"/>
              <w:marRight w:val="0"/>
              <w:marTop w:val="0"/>
              <w:marBottom w:val="0"/>
              <w:divBdr>
                <w:top w:val="none" w:sz="0" w:space="0" w:color="auto"/>
                <w:left w:val="none" w:sz="0" w:space="0" w:color="auto"/>
                <w:bottom w:val="none" w:sz="0" w:space="0" w:color="auto"/>
                <w:right w:val="none" w:sz="0" w:space="0" w:color="auto"/>
              </w:divBdr>
            </w:div>
            <w:div w:id="1960380558">
              <w:marLeft w:val="0"/>
              <w:marRight w:val="0"/>
              <w:marTop w:val="0"/>
              <w:marBottom w:val="0"/>
              <w:divBdr>
                <w:top w:val="none" w:sz="0" w:space="0" w:color="auto"/>
                <w:left w:val="none" w:sz="0" w:space="0" w:color="auto"/>
                <w:bottom w:val="none" w:sz="0" w:space="0" w:color="auto"/>
                <w:right w:val="none" w:sz="0" w:space="0" w:color="auto"/>
              </w:divBdr>
            </w:div>
            <w:div w:id="850098939">
              <w:marLeft w:val="0"/>
              <w:marRight w:val="0"/>
              <w:marTop w:val="0"/>
              <w:marBottom w:val="0"/>
              <w:divBdr>
                <w:top w:val="none" w:sz="0" w:space="0" w:color="auto"/>
                <w:left w:val="none" w:sz="0" w:space="0" w:color="auto"/>
                <w:bottom w:val="none" w:sz="0" w:space="0" w:color="auto"/>
                <w:right w:val="none" w:sz="0" w:space="0" w:color="auto"/>
              </w:divBdr>
            </w:div>
            <w:div w:id="389809153">
              <w:marLeft w:val="0"/>
              <w:marRight w:val="0"/>
              <w:marTop w:val="0"/>
              <w:marBottom w:val="0"/>
              <w:divBdr>
                <w:top w:val="none" w:sz="0" w:space="0" w:color="auto"/>
                <w:left w:val="none" w:sz="0" w:space="0" w:color="auto"/>
                <w:bottom w:val="none" w:sz="0" w:space="0" w:color="auto"/>
                <w:right w:val="none" w:sz="0" w:space="0" w:color="auto"/>
              </w:divBdr>
            </w:div>
            <w:div w:id="589703421">
              <w:marLeft w:val="0"/>
              <w:marRight w:val="0"/>
              <w:marTop w:val="0"/>
              <w:marBottom w:val="0"/>
              <w:divBdr>
                <w:top w:val="none" w:sz="0" w:space="0" w:color="auto"/>
                <w:left w:val="none" w:sz="0" w:space="0" w:color="auto"/>
                <w:bottom w:val="none" w:sz="0" w:space="0" w:color="auto"/>
                <w:right w:val="none" w:sz="0" w:space="0" w:color="auto"/>
              </w:divBdr>
            </w:div>
            <w:div w:id="2089031410">
              <w:marLeft w:val="0"/>
              <w:marRight w:val="0"/>
              <w:marTop w:val="0"/>
              <w:marBottom w:val="0"/>
              <w:divBdr>
                <w:top w:val="none" w:sz="0" w:space="0" w:color="auto"/>
                <w:left w:val="none" w:sz="0" w:space="0" w:color="auto"/>
                <w:bottom w:val="none" w:sz="0" w:space="0" w:color="auto"/>
                <w:right w:val="none" w:sz="0" w:space="0" w:color="auto"/>
              </w:divBdr>
            </w:div>
            <w:div w:id="1483158283">
              <w:marLeft w:val="0"/>
              <w:marRight w:val="0"/>
              <w:marTop w:val="0"/>
              <w:marBottom w:val="0"/>
              <w:divBdr>
                <w:top w:val="none" w:sz="0" w:space="0" w:color="auto"/>
                <w:left w:val="none" w:sz="0" w:space="0" w:color="auto"/>
                <w:bottom w:val="none" w:sz="0" w:space="0" w:color="auto"/>
                <w:right w:val="none" w:sz="0" w:space="0" w:color="auto"/>
              </w:divBdr>
            </w:div>
            <w:div w:id="977034987">
              <w:marLeft w:val="0"/>
              <w:marRight w:val="0"/>
              <w:marTop w:val="0"/>
              <w:marBottom w:val="0"/>
              <w:divBdr>
                <w:top w:val="none" w:sz="0" w:space="0" w:color="auto"/>
                <w:left w:val="none" w:sz="0" w:space="0" w:color="auto"/>
                <w:bottom w:val="none" w:sz="0" w:space="0" w:color="auto"/>
                <w:right w:val="none" w:sz="0" w:space="0" w:color="auto"/>
              </w:divBdr>
            </w:div>
            <w:div w:id="123551242">
              <w:marLeft w:val="0"/>
              <w:marRight w:val="0"/>
              <w:marTop w:val="0"/>
              <w:marBottom w:val="0"/>
              <w:divBdr>
                <w:top w:val="none" w:sz="0" w:space="0" w:color="auto"/>
                <w:left w:val="none" w:sz="0" w:space="0" w:color="auto"/>
                <w:bottom w:val="none" w:sz="0" w:space="0" w:color="auto"/>
                <w:right w:val="none" w:sz="0" w:space="0" w:color="auto"/>
              </w:divBdr>
            </w:div>
            <w:div w:id="305089239">
              <w:marLeft w:val="0"/>
              <w:marRight w:val="0"/>
              <w:marTop w:val="0"/>
              <w:marBottom w:val="0"/>
              <w:divBdr>
                <w:top w:val="none" w:sz="0" w:space="0" w:color="auto"/>
                <w:left w:val="none" w:sz="0" w:space="0" w:color="auto"/>
                <w:bottom w:val="none" w:sz="0" w:space="0" w:color="auto"/>
                <w:right w:val="none" w:sz="0" w:space="0" w:color="auto"/>
              </w:divBdr>
            </w:div>
            <w:div w:id="766658240">
              <w:marLeft w:val="0"/>
              <w:marRight w:val="0"/>
              <w:marTop w:val="0"/>
              <w:marBottom w:val="0"/>
              <w:divBdr>
                <w:top w:val="none" w:sz="0" w:space="0" w:color="auto"/>
                <w:left w:val="none" w:sz="0" w:space="0" w:color="auto"/>
                <w:bottom w:val="none" w:sz="0" w:space="0" w:color="auto"/>
                <w:right w:val="none" w:sz="0" w:space="0" w:color="auto"/>
              </w:divBdr>
            </w:div>
            <w:div w:id="1195072674">
              <w:marLeft w:val="0"/>
              <w:marRight w:val="0"/>
              <w:marTop w:val="0"/>
              <w:marBottom w:val="0"/>
              <w:divBdr>
                <w:top w:val="none" w:sz="0" w:space="0" w:color="auto"/>
                <w:left w:val="none" w:sz="0" w:space="0" w:color="auto"/>
                <w:bottom w:val="none" w:sz="0" w:space="0" w:color="auto"/>
                <w:right w:val="none" w:sz="0" w:space="0" w:color="auto"/>
              </w:divBdr>
            </w:div>
            <w:div w:id="1429497472">
              <w:marLeft w:val="0"/>
              <w:marRight w:val="0"/>
              <w:marTop w:val="0"/>
              <w:marBottom w:val="0"/>
              <w:divBdr>
                <w:top w:val="none" w:sz="0" w:space="0" w:color="auto"/>
                <w:left w:val="none" w:sz="0" w:space="0" w:color="auto"/>
                <w:bottom w:val="none" w:sz="0" w:space="0" w:color="auto"/>
                <w:right w:val="none" w:sz="0" w:space="0" w:color="auto"/>
              </w:divBdr>
            </w:div>
            <w:div w:id="1505977650">
              <w:marLeft w:val="0"/>
              <w:marRight w:val="0"/>
              <w:marTop w:val="0"/>
              <w:marBottom w:val="0"/>
              <w:divBdr>
                <w:top w:val="none" w:sz="0" w:space="0" w:color="auto"/>
                <w:left w:val="none" w:sz="0" w:space="0" w:color="auto"/>
                <w:bottom w:val="none" w:sz="0" w:space="0" w:color="auto"/>
                <w:right w:val="none" w:sz="0" w:space="0" w:color="auto"/>
              </w:divBdr>
            </w:div>
            <w:div w:id="1558081895">
              <w:marLeft w:val="0"/>
              <w:marRight w:val="0"/>
              <w:marTop w:val="0"/>
              <w:marBottom w:val="0"/>
              <w:divBdr>
                <w:top w:val="none" w:sz="0" w:space="0" w:color="auto"/>
                <w:left w:val="none" w:sz="0" w:space="0" w:color="auto"/>
                <w:bottom w:val="none" w:sz="0" w:space="0" w:color="auto"/>
                <w:right w:val="none" w:sz="0" w:space="0" w:color="auto"/>
              </w:divBdr>
            </w:div>
            <w:div w:id="740492739">
              <w:marLeft w:val="0"/>
              <w:marRight w:val="0"/>
              <w:marTop w:val="0"/>
              <w:marBottom w:val="0"/>
              <w:divBdr>
                <w:top w:val="none" w:sz="0" w:space="0" w:color="auto"/>
                <w:left w:val="none" w:sz="0" w:space="0" w:color="auto"/>
                <w:bottom w:val="none" w:sz="0" w:space="0" w:color="auto"/>
                <w:right w:val="none" w:sz="0" w:space="0" w:color="auto"/>
              </w:divBdr>
            </w:div>
            <w:div w:id="112209768">
              <w:marLeft w:val="0"/>
              <w:marRight w:val="0"/>
              <w:marTop w:val="0"/>
              <w:marBottom w:val="0"/>
              <w:divBdr>
                <w:top w:val="none" w:sz="0" w:space="0" w:color="auto"/>
                <w:left w:val="none" w:sz="0" w:space="0" w:color="auto"/>
                <w:bottom w:val="none" w:sz="0" w:space="0" w:color="auto"/>
                <w:right w:val="none" w:sz="0" w:space="0" w:color="auto"/>
              </w:divBdr>
            </w:div>
            <w:div w:id="1038167664">
              <w:marLeft w:val="0"/>
              <w:marRight w:val="0"/>
              <w:marTop w:val="0"/>
              <w:marBottom w:val="0"/>
              <w:divBdr>
                <w:top w:val="none" w:sz="0" w:space="0" w:color="auto"/>
                <w:left w:val="none" w:sz="0" w:space="0" w:color="auto"/>
                <w:bottom w:val="none" w:sz="0" w:space="0" w:color="auto"/>
                <w:right w:val="none" w:sz="0" w:space="0" w:color="auto"/>
              </w:divBdr>
            </w:div>
            <w:div w:id="191118555">
              <w:marLeft w:val="0"/>
              <w:marRight w:val="0"/>
              <w:marTop w:val="0"/>
              <w:marBottom w:val="0"/>
              <w:divBdr>
                <w:top w:val="none" w:sz="0" w:space="0" w:color="auto"/>
                <w:left w:val="none" w:sz="0" w:space="0" w:color="auto"/>
                <w:bottom w:val="none" w:sz="0" w:space="0" w:color="auto"/>
                <w:right w:val="none" w:sz="0" w:space="0" w:color="auto"/>
              </w:divBdr>
            </w:div>
            <w:div w:id="1006058035">
              <w:marLeft w:val="0"/>
              <w:marRight w:val="0"/>
              <w:marTop w:val="0"/>
              <w:marBottom w:val="0"/>
              <w:divBdr>
                <w:top w:val="none" w:sz="0" w:space="0" w:color="auto"/>
                <w:left w:val="none" w:sz="0" w:space="0" w:color="auto"/>
                <w:bottom w:val="none" w:sz="0" w:space="0" w:color="auto"/>
                <w:right w:val="none" w:sz="0" w:space="0" w:color="auto"/>
              </w:divBdr>
            </w:div>
            <w:div w:id="1599945693">
              <w:marLeft w:val="0"/>
              <w:marRight w:val="0"/>
              <w:marTop w:val="0"/>
              <w:marBottom w:val="0"/>
              <w:divBdr>
                <w:top w:val="none" w:sz="0" w:space="0" w:color="auto"/>
                <w:left w:val="none" w:sz="0" w:space="0" w:color="auto"/>
                <w:bottom w:val="none" w:sz="0" w:space="0" w:color="auto"/>
                <w:right w:val="none" w:sz="0" w:space="0" w:color="auto"/>
              </w:divBdr>
            </w:div>
            <w:div w:id="438305497">
              <w:marLeft w:val="0"/>
              <w:marRight w:val="0"/>
              <w:marTop w:val="0"/>
              <w:marBottom w:val="0"/>
              <w:divBdr>
                <w:top w:val="none" w:sz="0" w:space="0" w:color="auto"/>
                <w:left w:val="none" w:sz="0" w:space="0" w:color="auto"/>
                <w:bottom w:val="none" w:sz="0" w:space="0" w:color="auto"/>
                <w:right w:val="none" w:sz="0" w:space="0" w:color="auto"/>
              </w:divBdr>
            </w:div>
            <w:div w:id="1354456631">
              <w:marLeft w:val="0"/>
              <w:marRight w:val="0"/>
              <w:marTop w:val="0"/>
              <w:marBottom w:val="0"/>
              <w:divBdr>
                <w:top w:val="none" w:sz="0" w:space="0" w:color="auto"/>
                <w:left w:val="none" w:sz="0" w:space="0" w:color="auto"/>
                <w:bottom w:val="none" w:sz="0" w:space="0" w:color="auto"/>
                <w:right w:val="none" w:sz="0" w:space="0" w:color="auto"/>
              </w:divBdr>
            </w:div>
            <w:div w:id="118843907">
              <w:marLeft w:val="0"/>
              <w:marRight w:val="0"/>
              <w:marTop w:val="0"/>
              <w:marBottom w:val="0"/>
              <w:divBdr>
                <w:top w:val="none" w:sz="0" w:space="0" w:color="auto"/>
                <w:left w:val="none" w:sz="0" w:space="0" w:color="auto"/>
                <w:bottom w:val="none" w:sz="0" w:space="0" w:color="auto"/>
                <w:right w:val="none" w:sz="0" w:space="0" w:color="auto"/>
              </w:divBdr>
            </w:div>
            <w:div w:id="252670280">
              <w:marLeft w:val="0"/>
              <w:marRight w:val="0"/>
              <w:marTop w:val="0"/>
              <w:marBottom w:val="0"/>
              <w:divBdr>
                <w:top w:val="none" w:sz="0" w:space="0" w:color="auto"/>
                <w:left w:val="none" w:sz="0" w:space="0" w:color="auto"/>
                <w:bottom w:val="none" w:sz="0" w:space="0" w:color="auto"/>
                <w:right w:val="none" w:sz="0" w:space="0" w:color="auto"/>
              </w:divBdr>
            </w:div>
            <w:div w:id="317998320">
              <w:marLeft w:val="0"/>
              <w:marRight w:val="0"/>
              <w:marTop w:val="0"/>
              <w:marBottom w:val="0"/>
              <w:divBdr>
                <w:top w:val="none" w:sz="0" w:space="0" w:color="auto"/>
                <w:left w:val="none" w:sz="0" w:space="0" w:color="auto"/>
                <w:bottom w:val="none" w:sz="0" w:space="0" w:color="auto"/>
                <w:right w:val="none" w:sz="0" w:space="0" w:color="auto"/>
              </w:divBdr>
            </w:div>
            <w:div w:id="1441222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429479">
      <w:bodyDiv w:val="1"/>
      <w:marLeft w:val="0"/>
      <w:marRight w:val="0"/>
      <w:marTop w:val="0"/>
      <w:marBottom w:val="0"/>
      <w:divBdr>
        <w:top w:val="none" w:sz="0" w:space="0" w:color="auto"/>
        <w:left w:val="none" w:sz="0" w:space="0" w:color="auto"/>
        <w:bottom w:val="none" w:sz="0" w:space="0" w:color="auto"/>
        <w:right w:val="none" w:sz="0" w:space="0" w:color="auto"/>
      </w:divBdr>
    </w:div>
    <w:div w:id="1566791913">
      <w:bodyDiv w:val="1"/>
      <w:marLeft w:val="0"/>
      <w:marRight w:val="0"/>
      <w:marTop w:val="0"/>
      <w:marBottom w:val="0"/>
      <w:divBdr>
        <w:top w:val="none" w:sz="0" w:space="0" w:color="auto"/>
        <w:left w:val="none" w:sz="0" w:space="0" w:color="auto"/>
        <w:bottom w:val="none" w:sz="0" w:space="0" w:color="auto"/>
        <w:right w:val="none" w:sz="0" w:space="0" w:color="auto"/>
      </w:divBdr>
    </w:div>
    <w:div w:id="1654019405">
      <w:bodyDiv w:val="1"/>
      <w:marLeft w:val="0"/>
      <w:marRight w:val="0"/>
      <w:marTop w:val="0"/>
      <w:marBottom w:val="0"/>
      <w:divBdr>
        <w:top w:val="none" w:sz="0" w:space="0" w:color="auto"/>
        <w:left w:val="none" w:sz="0" w:space="0" w:color="auto"/>
        <w:bottom w:val="none" w:sz="0" w:space="0" w:color="auto"/>
        <w:right w:val="none" w:sz="0" w:space="0" w:color="auto"/>
      </w:divBdr>
      <w:divsChild>
        <w:div w:id="288361635">
          <w:marLeft w:val="0"/>
          <w:marRight w:val="0"/>
          <w:marTop w:val="0"/>
          <w:marBottom w:val="0"/>
          <w:divBdr>
            <w:top w:val="none" w:sz="0" w:space="0" w:color="auto"/>
            <w:left w:val="none" w:sz="0" w:space="0" w:color="auto"/>
            <w:bottom w:val="none" w:sz="0" w:space="0" w:color="auto"/>
            <w:right w:val="none" w:sz="0" w:space="0" w:color="auto"/>
          </w:divBdr>
          <w:divsChild>
            <w:div w:id="940526519">
              <w:marLeft w:val="0"/>
              <w:marRight w:val="0"/>
              <w:marTop w:val="0"/>
              <w:marBottom w:val="0"/>
              <w:divBdr>
                <w:top w:val="none" w:sz="0" w:space="0" w:color="auto"/>
                <w:left w:val="none" w:sz="0" w:space="0" w:color="auto"/>
                <w:bottom w:val="none" w:sz="0" w:space="0" w:color="auto"/>
                <w:right w:val="none" w:sz="0" w:space="0" w:color="auto"/>
              </w:divBdr>
            </w:div>
            <w:div w:id="1470244080">
              <w:marLeft w:val="0"/>
              <w:marRight w:val="0"/>
              <w:marTop w:val="0"/>
              <w:marBottom w:val="0"/>
              <w:divBdr>
                <w:top w:val="none" w:sz="0" w:space="0" w:color="auto"/>
                <w:left w:val="none" w:sz="0" w:space="0" w:color="auto"/>
                <w:bottom w:val="none" w:sz="0" w:space="0" w:color="auto"/>
                <w:right w:val="none" w:sz="0" w:space="0" w:color="auto"/>
              </w:divBdr>
            </w:div>
            <w:div w:id="338510290">
              <w:marLeft w:val="0"/>
              <w:marRight w:val="0"/>
              <w:marTop w:val="0"/>
              <w:marBottom w:val="0"/>
              <w:divBdr>
                <w:top w:val="none" w:sz="0" w:space="0" w:color="auto"/>
                <w:left w:val="none" w:sz="0" w:space="0" w:color="auto"/>
                <w:bottom w:val="none" w:sz="0" w:space="0" w:color="auto"/>
                <w:right w:val="none" w:sz="0" w:space="0" w:color="auto"/>
              </w:divBdr>
            </w:div>
            <w:div w:id="715469162">
              <w:marLeft w:val="0"/>
              <w:marRight w:val="0"/>
              <w:marTop w:val="0"/>
              <w:marBottom w:val="0"/>
              <w:divBdr>
                <w:top w:val="none" w:sz="0" w:space="0" w:color="auto"/>
                <w:left w:val="none" w:sz="0" w:space="0" w:color="auto"/>
                <w:bottom w:val="none" w:sz="0" w:space="0" w:color="auto"/>
                <w:right w:val="none" w:sz="0" w:space="0" w:color="auto"/>
              </w:divBdr>
            </w:div>
            <w:div w:id="961493551">
              <w:marLeft w:val="0"/>
              <w:marRight w:val="0"/>
              <w:marTop w:val="0"/>
              <w:marBottom w:val="0"/>
              <w:divBdr>
                <w:top w:val="none" w:sz="0" w:space="0" w:color="auto"/>
                <w:left w:val="none" w:sz="0" w:space="0" w:color="auto"/>
                <w:bottom w:val="none" w:sz="0" w:space="0" w:color="auto"/>
                <w:right w:val="none" w:sz="0" w:space="0" w:color="auto"/>
              </w:divBdr>
            </w:div>
            <w:div w:id="1011643595">
              <w:marLeft w:val="0"/>
              <w:marRight w:val="0"/>
              <w:marTop w:val="0"/>
              <w:marBottom w:val="0"/>
              <w:divBdr>
                <w:top w:val="none" w:sz="0" w:space="0" w:color="auto"/>
                <w:left w:val="none" w:sz="0" w:space="0" w:color="auto"/>
                <w:bottom w:val="none" w:sz="0" w:space="0" w:color="auto"/>
                <w:right w:val="none" w:sz="0" w:space="0" w:color="auto"/>
              </w:divBdr>
            </w:div>
            <w:div w:id="1026374153">
              <w:marLeft w:val="0"/>
              <w:marRight w:val="0"/>
              <w:marTop w:val="0"/>
              <w:marBottom w:val="0"/>
              <w:divBdr>
                <w:top w:val="none" w:sz="0" w:space="0" w:color="auto"/>
                <w:left w:val="none" w:sz="0" w:space="0" w:color="auto"/>
                <w:bottom w:val="none" w:sz="0" w:space="0" w:color="auto"/>
                <w:right w:val="none" w:sz="0" w:space="0" w:color="auto"/>
              </w:divBdr>
            </w:div>
            <w:div w:id="219756500">
              <w:marLeft w:val="0"/>
              <w:marRight w:val="0"/>
              <w:marTop w:val="0"/>
              <w:marBottom w:val="0"/>
              <w:divBdr>
                <w:top w:val="none" w:sz="0" w:space="0" w:color="auto"/>
                <w:left w:val="none" w:sz="0" w:space="0" w:color="auto"/>
                <w:bottom w:val="none" w:sz="0" w:space="0" w:color="auto"/>
                <w:right w:val="none" w:sz="0" w:space="0" w:color="auto"/>
              </w:divBdr>
            </w:div>
            <w:div w:id="1518157244">
              <w:marLeft w:val="0"/>
              <w:marRight w:val="0"/>
              <w:marTop w:val="0"/>
              <w:marBottom w:val="0"/>
              <w:divBdr>
                <w:top w:val="none" w:sz="0" w:space="0" w:color="auto"/>
                <w:left w:val="none" w:sz="0" w:space="0" w:color="auto"/>
                <w:bottom w:val="none" w:sz="0" w:space="0" w:color="auto"/>
                <w:right w:val="none" w:sz="0" w:space="0" w:color="auto"/>
              </w:divBdr>
            </w:div>
            <w:div w:id="1909529950">
              <w:marLeft w:val="0"/>
              <w:marRight w:val="0"/>
              <w:marTop w:val="0"/>
              <w:marBottom w:val="0"/>
              <w:divBdr>
                <w:top w:val="none" w:sz="0" w:space="0" w:color="auto"/>
                <w:left w:val="none" w:sz="0" w:space="0" w:color="auto"/>
                <w:bottom w:val="none" w:sz="0" w:space="0" w:color="auto"/>
                <w:right w:val="none" w:sz="0" w:space="0" w:color="auto"/>
              </w:divBdr>
            </w:div>
            <w:div w:id="1086654693">
              <w:marLeft w:val="0"/>
              <w:marRight w:val="0"/>
              <w:marTop w:val="0"/>
              <w:marBottom w:val="0"/>
              <w:divBdr>
                <w:top w:val="none" w:sz="0" w:space="0" w:color="auto"/>
                <w:left w:val="none" w:sz="0" w:space="0" w:color="auto"/>
                <w:bottom w:val="none" w:sz="0" w:space="0" w:color="auto"/>
                <w:right w:val="none" w:sz="0" w:space="0" w:color="auto"/>
              </w:divBdr>
            </w:div>
            <w:div w:id="1044332926">
              <w:marLeft w:val="0"/>
              <w:marRight w:val="0"/>
              <w:marTop w:val="0"/>
              <w:marBottom w:val="0"/>
              <w:divBdr>
                <w:top w:val="none" w:sz="0" w:space="0" w:color="auto"/>
                <w:left w:val="none" w:sz="0" w:space="0" w:color="auto"/>
                <w:bottom w:val="none" w:sz="0" w:space="0" w:color="auto"/>
                <w:right w:val="none" w:sz="0" w:space="0" w:color="auto"/>
              </w:divBdr>
            </w:div>
            <w:div w:id="467356203">
              <w:marLeft w:val="0"/>
              <w:marRight w:val="0"/>
              <w:marTop w:val="0"/>
              <w:marBottom w:val="0"/>
              <w:divBdr>
                <w:top w:val="none" w:sz="0" w:space="0" w:color="auto"/>
                <w:left w:val="none" w:sz="0" w:space="0" w:color="auto"/>
                <w:bottom w:val="none" w:sz="0" w:space="0" w:color="auto"/>
                <w:right w:val="none" w:sz="0" w:space="0" w:color="auto"/>
              </w:divBdr>
            </w:div>
            <w:div w:id="1657416171">
              <w:marLeft w:val="0"/>
              <w:marRight w:val="0"/>
              <w:marTop w:val="0"/>
              <w:marBottom w:val="0"/>
              <w:divBdr>
                <w:top w:val="none" w:sz="0" w:space="0" w:color="auto"/>
                <w:left w:val="none" w:sz="0" w:space="0" w:color="auto"/>
                <w:bottom w:val="none" w:sz="0" w:space="0" w:color="auto"/>
                <w:right w:val="none" w:sz="0" w:space="0" w:color="auto"/>
              </w:divBdr>
            </w:div>
            <w:div w:id="900333745">
              <w:marLeft w:val="0"/>
              <w:marRight w:val="0"/>
              <w:marTop w:val="0"/>
              <w:marBottom w:val="0"/>
              <w:divBdr>
                <w:top w:val="none" w:sz="0" w:space="0" w:color="auto"/>
                <w:left w:val="none" w:sz="0" w:space="0" w:color="auto"/>
                <w:bottom w:val="none" w:sz="0" w:space="0" w:color="auto"/>
                <w:right w:val="none" w:sz="0" w:space="0" w:color="auto"/>
              </w:divBdr>
            </w:div>
            <w:div w:id="591845">
              <w:marLeft w:val="0"/>
              <w:marRight w:val="0"/>
              <w:marTop w:val="0"/>
              <w:marBottom w:val="0"/>
              <w:divBdr>
                <w:top w:val="none" w:sz="0" w:space="0" w:color="auto"/>
                <w:left w:val="none" w:sz="0" w:space="0" w:color="auto"/>
                <w:bottom w:val="none" w:sz="0" w:space="0" w:color="auto"/>
                <w:right w:val="none" w:sz="0" w:space="0" w:color="auto"/>
              </w:divBdr>
            </w:div>
            <w:div w:id="1515458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739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emf"/><Relationship Id="rId63" Type="http://schemas.openxmlformats.org/officeDocument/2006/relationships/image" Target="media/image55.emf"/><Relationship Id="rId68" Type="http://schemas.openxmlformats.org/officeDocument/2006/relationships/image" Target="media/image60.emf"/><Relationship Id="rId84" Type="http://schemas.openxmlformats.org/officeDocument/2006/relationships/fontTable" Target="fontTable.xml"/><Relationship Id="rId16" Type="http://schemas.openxmlformats.org/officeDocument/2006/relationships/image" Target="media/image8.png"/><Relationship Id="rId11" Type="http://schemas.openxmlformats.org/officeDocument/2006/relationships/image" Target="media/image3.jpeg"/><Relationship Id="rId32" Type="http://schemas.openxmlformats.org/officeDocument/2006/relationships/image" Target="media/image24.png"/><Relationship Id="rId37" Type="http://schemas.openxmlformats.org/officeDocument/2006/relationships/image" Target="media/image29.emf"/><Relationship Id="rId53" Type="http://schemas.openxmlformats.org/officeDocument/2006/relationships/image" Target="media/image45.emf"/><Relationship Id="rId58" Type="http://schemas.openxmlformats.org/officeDocument/2006/relationships/image" Target="media/image50.emf"/><Relationship Id="rId74" Type="http://schemas.openxmlformats.org/officeDocument/2006/relationships/image" Target="media/image66.emf"/><Relationship Id="rId79" Type="http://schemas.openxmlformats.org/officeDocument/2006/relationships/image" Target="media/image71.emf"/><Relationship Id="rId5" Type="http://schemas.openxmlformats.org/officeDocument/2006/relationships/webSettings" Target="webSettings.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emf"/><Relationship Id="rId43" Type="http://schemas.openxmlformats.org/officeDocument/2006/relationships/image" Target="media/image35.emf"/><Relationship Id="rId48" Type="http://schemas.openxmlformats.org/officeDocument/2006/relationships/image" Target="media/image40.emf"/><Relationship Id="rId56" Type="http://schemas.openxmlformats.org/officeDocument/2006/relationships/image" Target="media/image48.emf"/><Relationship Id="rId64" Type="http://schemas.openxmlformats.org/officeDocument/2006/relationships/image" Target="media/image56.emf"/><Relationship Id="rId69" Type="http://schemas.openxmlformats.org/officeDocument/2006/relationships/image" Target="media/image61.emf"/><Relationship Id="rId77" Type="http://schemas.openxmlformats.org/officeDocument/2006/relationships/image" Target="media/image69.emf"/><Relationship Id="rId8" Type="http://schemas.openxmlformats.org/officeDocument/2006/relationships/customXml" Target="ink/ink1.xml"/><Relationship Id="rId51" Type="http://schemas.openxmlformats.org/officeDocument/2006/relationships/image" Target="media/image43.emf"/><Relationship Id="rId72" Type="http://schemas.openxmlformats.org/officeDocument/2006/relationships/image" Target="media/image64.emf"/><Relationship Id="rId80" Type="http://schemas.openxmlformats.org/officeDocument/2006/relationships/image" Target="media/image72.emf"/><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emf"/><Relationship Id="rId59" Type="http://schemas.openxmlformats.org/officeDocument/2006/relationships/image" Target="media/image51.emf"/><Relationship Id="rId67" Type="http://schemas.openxmlformats.org/officeDocument/2006/relationships/image" Target="media/image59.emf"/><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emf"/><Relationship Id="rId62" Type="http://schemas.openxmlformats.org/officeDocument/2006/relationships/image" Target="media/image54.emf"/><Relationship Id="rId70" Type="http://schemas.openxmlformats.org/officeDocument/2006/relationships/image" Target="media/image62.emf"/><Relationship Id="rId75" Type="http://schemas.openxmlformats.org/officeDocument/2006/relationships/image" Target="media/image67.emf"/><Relationship Id="rId83"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emf"/><Relationship Id="rId49" Type="http://schemas.openxmlformats.org/officeDocument/2006/relationships/image" Target="media/image41.emf"/><Relationship Id="rId57" Type="http://schemas.openxmlformats.org/officeDocument/2006/relationships/image" Target="media/image49.emf"/><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emf"/><Relationship Id="rId52" Type="http://schemas.openxmlformats.org/officeDocument/2006/relationships/image" Target="media/image44.emf"/><Relationship Id="rId60" Type="http://schemas.openxmlformats.org/officeDocument/2006/relationships/image" Target="media/image52.emf"/><Relationship Id="rId65" Type="http://schemas.openxmlformats.org/officeDocument/2006/relationships/image" Target="media/image57.emf"/><Relationship Id="rId73" Type="http://schemas.openxmlformats.org/officeDocument/2006/relationships/image" Target="media/image65.emf"/><Relationship Id="rId78" Type="http://schemas.openxmlformats.org/officeDocument/2006/relationships/image" Target="media/image70.emf"/><Relationship Id="rId81" Type="http://schemas.openxmlformats.org/officeDocument/2006/relationships/hyperlink" Target="https://github.com/RyanMcClean/Realtime_PyAudio_FFT"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emf"/><Relationship Id="rId50" Type="http://schemas.openxmlformats.org/officeDocument/2006/relationships/image" Target="media/image42.emf"/><Relationship Id="rId55" Type="http://schemas.openxmlformats.org/officeDocument/2006/relationships/image" Target="media/image47.emf"/><Relationship Id="rId76" Type="http://schemas.openxmlformats.org/officeDocument/2006/relationships/image" Target="media/image68.emf"/><Relationship Id="rId7" Type="http://schemas.openxmlformats.org/officeDocument/2006/relationships/endnotes" Target="endnotes.xml"/><Relationship Id="rId71" Type="http://schemas.openxmlformats.org/officeDocument/2006/relationships/image" Target="media/image63.emf"/><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emf"/><Relationship Id="rId66" Type="http://schemas.openxmlformats.org/officeDocument/2006/relationships/image" Target="media/image58.emf"/><Relationship Id="rId61" Type="http://schemas.openxmlformats.org/officeDocument/2006/relationships/image" Target="media/image53.emf"/><Relationship Id="rId82" Type="http://schemas.openxmlformats.org/officeDocument/2006/relationships/header" Target="head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5-05T15:04:27.607"/>
    </inkml:context>
    <inkml:brush xml:id="br0">
      <inkml:brushProperty name="width" value="0.035" units="cm"/>
      <inkml:brushProperty name="height" value="0.035" units="cm"/>
    </inkml:brush>
  </inkml:definitions>
  <inkml:trace contextRef="#ctx0" brushRef="#br0">1 704 24575,'1'1'0,"0"-1"0,0 0 0,0 1 0,0-1 0,0 1 0,0 0 0,0-1 0,0 1 0,-1 0 0,1-1 0,0 1 0,0 0 0,-1 0 0,1 0 0,0 0 0,-1 0 0,1 0 0,-1 0 0,1 0 0,-1 0 0,1 0 0,-1 0 0,0 0 0,0 0 0,1 0 0,-1 0 0,0 2 0,6 40 0,-5-31 0,26 126 0,2 18 0,-21-87 0,1 2 0,0 117 0,-11-622 0,-12 280 0,7 95 0,3 1 0,4-102 0,1 155 0,0-1 0,0 0 0,1 0 0,0 0 0,0 1 0,1-1 0,-1 1 0,1 0 0,0-1 0,0 1 0,1 1 0,0-1 0,0 0 0,0 1 0,0 0 0,1 0 0,-1 0 0,1 1 0,0-1 0,9-3 0,10-6 0,1 2 0,0 1 0,37-9 0,1-2 0,-60 20 0,1-1 0,0 0 0,-1 1 0,1 0 0,0 0 0,0 0 0,0 1 0,0-1 0,0 1 0,0 0 0,5 0 0,-8 1 0,1 0 0,-1 0 0,1 0 0,-1 0 0,0 0 0,1 0 0,-1 0 0,0 0 0,0 1 0,0-1 0,0 0 0,0 1 0,0-1 0,0 1 0,0-1 0,0 1 0,-1 0 0,1-1 0,-1 1 0,1-1 0,-1 1 0,0 0 0,1 0 0,-1-1 0,0 1 0,0 0 0,-1 3 0,2 23 0,-1 1 0,-1 0 0,-2-1 0,-1 1 0,-1-1 0,-1 0 0,-11 28 0,0-8 0,-3-2 0,-1 0 0,-32 49 0,44-79 0,2 0 0,0 1 0,1 0 0,0 1 0,-4 28 0,-13 36 0,23-81 0,-1 1 0,1-1 0,0 0 0,0 0 0,-1 0 0,1 0 0,0 0 0,0 1 0,0-1 0,0 0 0,0 0 0,1 0 0,-1 0 0,0 0 0,0 1 0,1-1 0,-1 0 0,1 0 0,-1 0 0,1 0 0,-1 0 0,1 0 0,0 0 0,0 0 0,-1 0 0,1-1 0,0 1 0,0 0 0,0 0 0,0-1 0,0 1 0,0 0 0,0-1 0,0 1 0,0-1 0,0 1 0,0-1 0,0 0 0,0 1 0,0-1 0,1 0 0,-1 0 0,0 0 0,0 0 0,0 0 0,3 0 0,10 1 0,1-1 0,0 0 0,15-3 0,-12 2 0,-9 0 0,-1 1 0,1 0 0,-1 1 0,0-1 0,1 2 0,-1-1 0,0 1 0,10 3 0,-15-3 0,1 0 0,0 0 0,-1 1 0,1-1 0,-1 1 0,0-1 0,0 1 0,0 0 0,0 0 0,0 1 0,-1-1 0,0 0 0,1 1 0,-1 0 0,0-1 0,-1 1 0,3 8 0,7 28 0,-10-32 0,1 0 0,-1 0 0,2-1 0,-1 1 0,1 0 0,0-1 0,1 0 0,-1 0 0,10 12 0,-13-18 0,0-1 0,1 1 0,-1-1 0,1 0 0,-1 1 0,0-1 0,1 1 0,-1-1 0,1 0 0,-1 1 0,1-1 0,-1 0 0,1 0 0,-1 0 0,1 1 0,0-1 0,-1 0 0,1 0 0,-1 0 0,1 0 0,-1 0 0,1 0 0,0 0 0,-1 0 0,1 0 0,-1 0 0,1 0 0,-1 0 0,1 0 0,0-1 0,-1 1 0,1 0 0,-1 0 0,1-1 0,-1 1 0,1-1 0,11-23 0,-5-31 0,-7 54 0,-2-129 0,0 93 0,1 1 0,2 0 0,1 0 0,9-46 0,-10 79 0,-1 0 0,1 0 0,0 0 0,0 0 0,1 0 0,-1 0 0,1 0 0,-1 0 0,1 1 0,0-1 0,0 1 0,3-4 0,-5 6 0,1 0 0,-1-1 0,0 1 0,1 0 0,-1 0 0,0 0 0,1 0 0,-1-1 0,0 1 0,1 0 0,-1 0 0,0 0 0,1 0 0,-1 0 0,0 0 0,1 0 0,-1 0 0,0 0 0,1 0 0,-1 0 0,0 0 0,1 1 0,-1-1 0,0 0 0,1 0 0,-1 0 0,0 0 0,1 0 0,-1 1 0,0-1 0,0 0 0,1 0 0,-1 1 0,0-1 0,0 0 0,1 1 0,7 26 0,10 178 0,-15-180 0,-1-11 0,-1 1 0,2 0 0,0-1 0,8 21 0,-10-32 0,0 0 0,1 1 0,-1-1 0,1 0 0,0 0 0,0 0 0,0-1 0,1 1 0,-1 0 0,1-1 0,-1 0 0,1 1 0,0-1 0,0 0 0,0 0 0,0-1 0,0 1 0,0-1 0,1 1 0,-1-1 0,0 0 0,1 0 0,5 0 0,9 2 0,0-2 0,0 0 0,0-1 0,0-1 0,0-1 0,0 0 0,-1-2 0,1 0 0,22-8 0,-33 9 0,1 0 0,-1 0 0,-1-1 0,1 0 0,0 0 0,-1 0 0,0-1 0,0 0 0,0-1 0,-1 1 0,0-1 0,0 0 0,0 0 0,-1 0 0,0-1 0,0 0 0,-1 0 0,1 0 0,-2 0 0,1 0 0,-1-1 0,0 1 0,2-15 0,-1-12 0,-1-62 0,-2 83 0,-1 0 0,-1 0 0,0 0 0,-1 0 0,0 1 0,-1-1 0,-9-20 0,9 44 0,2 10 0,0 15 0,1-20 0,0 0 0,0 1 0,2-1 0,0 1 0,1-1 0,5 22 0,-7-36 0,1-1 0,-1 1 0,1 0 0,0 0 0,0 0 0,-1 0 0,1-1 0,0 1 0,0 0 0,1-1 0,-1 1 0,0-1 0,1 1 0,-1-1 0,0 0 0,1 0 0,0 1 0,-1-1 0,1 0 0,0 0 0,-1-1 0,1 1 0,0 0 0,0 0 0,0-1 0,0 1 0,0-1 0,0 0 0,0 0 0,0 0 0,-1 0 0,1 0 0,0 0 0,0 0 0,0 0 0,0-1 0,0 1 0,0-1 0,0 1 0,0-1 0,-1 0 0,1 0 0,3-2 0,3-1 0,0-1 0,-1 0 0,0-1 0,0 0 0,0 0 0,-1-1 0,11-13 0,-15 17 0,0 1 0,0 0 0,0-1 0,0 1 0,0 0 0,0 0 0,0 0 0,1 1 0,-1-1 0,1 0 0,-1 1 0,1 0 0,-1-1 0,1 1 0,0 0 0,0 0 0,0 1 0,5-2 0,0 2 0,-1 1 0,1-1 0,-1 1 0,1 1 0,11 3 0,37 5 0,-55-10 0,0-1 0,0 1 0,0 0 0,0-1 0,0 1 0,0-1 0,0 1 0,-1-1 0,1 1 0,0-1 0,0 0 0,-1 1 0,1-1 0,0 0 0,-1 1 0,1-1 0,0 0 0,-1 0 0,1 0 0,-1 0 0,1 0 0,-1 0 0,0 0 0,1 0 0,-1 1 0,0-1 0,0 0 0,0 0 0,0 0 0,0 0 0,0 0 0,0-2 0,-1-41 0,0 35 0,-2-22 0,2 21 0,-1 0 0,2 0 0,-1 0 0,1 0 0,1 0 0,0 0 0,0 0 0,3-10 0,-3 19 0,0-1 0,-1 1 0,1 0 0,0 0 0,0 0 0,0 0 0,0 0 0,0 0 0,0 0 0,0 0 0,0 0 0,0 0 0,0 1 0,0-1 0,1 0 0,-1 1 0,0-1 0,1 1 0,-1 0 0,0-1 0,1 1 0,-1 0 0,0 0 0,1 0 0,-1 0 0,0 0 0,1 0 0,-1 0 0,1 0 0,-1 0 0,0 1 0,1-1 0,-1 0 0,0 1 0,0-1 0,2 2 0,54 28 0,-42-21 0,-6-4 0,0-1 0,0-1 0,1 1 0,-1-2 0,1 1 0,-1-1 0,1-1 0,0 0 0,0 0 0,0-1 0,0 0 0,0 0 0,-1-2 0,1 1 0,10-3 0,-19 3 0,1 1 0,-1-1 0,0 1 0,1-1 0,-1 0 0,0 1 0,1-1 0,-1 0 0,0 0 0,0 0 0,0 0 0,1 0 0,-1 0 0,0 0 0,-1 0 0,1-1 0,0 1 0,0 0 0,0-1 0,-1 1 0,1 0 0,-1-1 0,1 1 0,-1-1 0,1 1 0,-1-1 0,0 1 0,0-1 0,0-2 0,0 2 0,-1 1 0,0-1 0,1 0 0,-1 0 0,0 1 0,0-1 0,0 0 0,0 1 0,0-1 0,0 1 0,-1 0 0,1-1 0,-1 1 0,1 0 0,0 0 0,-1 0 0,0 0 0,1 0 0,-1 0 0,0 0 0,1 0 0,-1 1 0,-3-2 0,2 1 0,-1 0 0,0 0 0,0 0 0,0 0 0,0 0 0,0 1 0,0 0 0,0 0 0,0 0 0,0 0 0,0 1 0,0-1 0,0 1 0,0 0 0,0 0 0,0 0 0,0 1 0,1 0 0,-1-1 0,1 1 0,-1 1 0,-4 3 0,5-3 0,1 0 0,-1 0 0,1 0 0,0 1 0,0-1 0,0 0 0,1 1 0,-1 0 0,1-1 0,0 1 0,0 0 0,0 0 0,1 0 0,-1-1 0,1 1 0,0 0 0,0 0 0,0 0 0,1 0 0,-1 0 0,1 0 0,0-1 0,2 8 0,1-1 0,-1 0 0,2 0 0,-1 0 0,1-1 0,1 1 0,0-1 0,12 15 0,-16-22 0,1 1 0,-1 0 0,0-1 0,1 1 0,0-1 0,0 0 0,0 0 0,0 0 0,0 0 0,0 0 0,0-1 0,0 1 0,1-1 0,-1 0 0,1 0 0,-1 0 0,1-1 0,-1 1 0,1-1 0,-1 0 0,1 0 0,-1 0 0,1 0 0,0-1 0,-1 1 0,1-1 0,3-1 0,-5 1 0,0-1 0,0 1 0,0 0 0,-1-1 0,1 0 0,0 1 0,-1-1 0,1 0 0,-1 0 0,1 0 0,-1 1 0,0-2 0,0 1 0,0 0 0,0 0 0,1-4 0,8-42 0,-10 27 0,-3 65 0,1 29 0,3 225 0,-1-295 0,0-1 0,1 1 0,-1-1 0,0 1 0,1-1 0,0 1 0,-1-1 0,1 1 0,0-1 0,0 0 0,1 1 0,-1-1 0,0 0 0,1 0 0,-1 0 0,1 0 0,0 0 0,-1 0 0,1 0 0,0-1 0,0 1 0,0-1 0,1 1 0,-1-1 0,0 0 0,0 0 0,1 0 0,-1 0 0,1 0 0,3 1 0,-4-2 0,0 0 0,1-1 0,-1 1 0,0 0 0,1-1 0,-1 1 0,0-1 0,0 0 0,1 0 0,-1 1 0,0-2 0,0 1 0,0 0 0,0 0 0,0-1 0,-1 1 0,1-1 0,0 1 0,-1-1 0,1 0 0,-1 1 0,1-1 0,-1 0 0,0 0 0,0 0 0,0 0 0,0-1 0,0 1 0,0 0 0,0 0 0,-1 0 0,1-1 0,-1-3 0,5-33 0,-2-1 0,-1 0 0,-6-62 0,0 5 0,4-278 0,-3 447 0,1-45 0,1 0 0,1-1 0,1 1 0,9 47 0,-10-72 0,1 0 0,-1-1 0,0 1 0,1 0 0,-1-1 0,1 1 0,0-1 0,0 1 0,-1-1 0,1 1 0,0-1 0,0 1 0,0-1 0,0 0 0,1 0 0,-1 0 0,0 1 0,1-1 0,0 1 0,-1-2 0,0 0 0,0 0 0,0 0 0,0 0 0,0 0 0,0 0 0,0 0 0,0-1 0,0 1 0,0 0 0,-1 0 0,1-1 0,0 1 0,0-1 0,0 1 0,0 0 0,-1-1 0,1 0 0,0 1 0,0-1 0,-1 1 0,1-1 0,1-1 0,2-3 0,-1 0 0,1-1 0,-1 1 0,1-1 0,-2 1 0,1-1 0,-1 0 0,3-7 0,-5 12 0,0 0 0,0 0 0,0-1 0,1 1 0,-1 0 0,0 0 0,1 0 0,-1 0 0,1 0 0,-1 0 0,1 0 0,0 0 0,-1 0 0,1 0 0,0 0 0,0 0 0,-1 0 0,1 0 0,0 0 0,0 1 0,0-1 0,0 0 0,0 1 0,0-1 0,1 1 0,1-1 0,29 7 0,-1 2 0,-29-8 0,0 0 0,0 0 0,1 0 0,-1 0 0,0-1 0,0 1 0,1-1 0,-1 1 0,0-1 0,0 0 0,0 0 0,0 0 0,0 0 0,0 0 0,0-1 0,0 1 0,-1 0 0,1-1 0,0 0 0,-1 1 0,1-1 0,-1 0 0,0 0 0,1 0 0,-1 1 0,0-1 0,0-1 0,0 1 0,-1 0 0,1 0 0,0 0 0,-1 0 0,1-1 0,-1-3 0,2-10 0,0 0 0,-1-1 0,-3-29 0,1 26 0,2-28 0,-1 48 0,0 0 0,0 0 0,0 0 0,0 0 0,0 0 0,0 0 0,1 0 0,-1 0 0,0 0 0,0 0 0,0 0 0,0 0 0,0 0 0,0 0 0,0 0 0,0 0 0,1 0 0,-1 0 0,0 0 0,0 0 0,0 0 0,0 0 0,0 0 0,0 0 0,0 0 0,0 0 0,0 0 0,1 0 0,-1 0 0,0 0 0,0 0 0,0 0 0,0 0 0,0 0 0,0 0 0,0-1 0,0 1 0,0 0 0,0 0 0,0 0 0,0 0 0,1 0 0,-1 0 0,0 0 0,0 0 0,0 0 0,0-1 0,0 1 0,0 0 0,0 0 0,0 0 0,0 0 0,7 28 0,-4-17 0,-3-5 0,1-1 0,0 0 0,0 0 0,0 0 0,0 0 0,1 0 0,0 0 0,0 0 0,1 0 0,-1-1 0,1 1 0,0-1 0,0 0 0,7 7 0,-10-11 0,1 0 0,-1 1 0,1-1 0,-1 0 0,1 0 0,-1 0 0,1 1 0,-1-1 0,1 0 0,-1 0 0,1 0 0,0 0 0,-1 0 0,1 0 0,-1 0 0,1 0 0,-1 0 0,1-1 0,-1 1 0,1 0 0,0 0 0,-1 0 0,1-1 0,-1 1 0,1 0 0,-1 0 0,0-1 0,1 1 0,-1 0 0,1-1 0,-1 1 0,1-1 0,-1 1 0,0-1 0,1 1 0,-1-1 0,0 1 0,0-1 0,1 1 0,-1-1 0,0 1 0,0-2 0,10-28 0,-8 23 0,6-26 0,-1 0 0,-2 0 0,2-63 0,-14-102 0,4 177 0,0 1 0,-2-1 0,-1 1 0,0-1 0,-12-23 0,8 22 0,2-1 0,0-1 0,-5-29 0,17 103 0,-5 70 0,0-38 0,-1-35 0,1-34 0,-1 0 0,2 1 0,0-1 0,1 0 0,0 0 0,1 1 0,0-1 0,1 0 0,9 23 0,-11-34 0,0-1 0,1 1 0,-1-1 0,1 1 0,0-1 0,0 0 0,-1 0 0,1 1 0,0-1 0,0 0 0,0-1 0,0 1 0,0 0 0,0-1 0,0 1 0,0-1 0,1 1 0,-1-1 0,0 0 0,0 0 0,0 0 0,0 0 0,0-1 0,1 1 0,-1 0 0,3-2 0,63-19 0,-52 15 0,29-11 0,154-48 0,-169 57 0,1 1 0,0 2 0,0 1 0,51 0 0,-79 4 0,1 0 0,-1 0 0,1 0 0,-1 1 0,0-1 0,1 1 0,-1 0 0,0 0 0,1 0 0,-1 0 0,0 0 0,0 1 0,0 0 0,0-1 0,0 1 0,0 0 0,-1 0 0,1 1 0,0-1 0,-1 0 0,0 1 0,0 0 0,0-1 0,0 1 0,0 0 0,0 0 0,-1 0 0,1 1 0,0 3 0,1 8 0,0 0 0,-1-1 0,-1 1 0,-1 0 0,-2 27 0,0-31 0,2 1 0,-1-1 0,1 1 0,1-1 0,0 0 0,0 1 0,2-1 0,4 17 0,-5-24 0,0-1 0,0 1 0,1-1 0,-1 1 0,1-1 0,0 0 0,0 0 0,0 0 0,0 0 0,5 2 0,-7-4 0,0-1 0,0 1 0,0-1 0,0 1 0,0-1 0,0 1 0,1-1 0,-1 0 0,0 0 0,0 0 0,0 0 0,0 0 0,0 0 0,1 0 0,-1 0 0,0 0 0,0 0 0,0-1 0,0 1 0,0 0 0,0-1 0,0 1 0,0-1 0,0 1 0,0-1 0,0 1 0,0-1 0,0 0 0,0 0 0,0 1 0,0-1 0,-1 0 0,1 0 0,0 0 0,0 0 0,-1 0 0,1 0 0,-1 0 0,1 0 0,-1 0 0,0 0 0,1-3 0,3-7 0,0-1 0,-1 1 0,0-1 0,-1 0 0,0 0 0,-1-20 0,-4-75 0,2 97 0,1 3 0,-11-94 0,10 90 0,-2 1 0,1-1 0,-1 1 0,-1-1 0,0 1 0,-11-19 0,14 27 0,-1-1 0,1 1 0,-1-1 0,0 1 0,0 0 0,0 0 0,0 0 0,0 0 0,0 0 0,-1 1 0,1-1 0,-1 1 0,1 0 0,-1-1 0,1 1 0,-1 0 0,0 0 0,0 1 0,1-1 0,-1 0 0,0 1 0,-5 0 0,3 0 0,0 1 0,0 0 0,0 0 0,1 0 0,-1 1 0,0 0 0,1 0 0,-1 0 0,1 1 0,0-1 0,-1 1 0,-4 4 0,3-2 0,-1 0 0,1 1 0,1 0 0,-1 0 0,1 0 0,0 0 0,0 1 0,1 0 0,0 0 0,0 0 0,1 1 0,-1-1 0,2 1 0,-1 0 0,-2 14 0,5-19 0,0-1 0,0 0 0,1 0 0,-1 0 0,0 0 0,1 0 0,0 1 0,-1-1 0,1 0 0,0 0 0,0-1 0,0 1 0,0 0 0,1 0 0,-1 0 0,0-1 0,1 1 0,-1 0 0,1-1 0,0 0 0,2 2 0,-1-1 0,1 0 0,0 0 0,0 0 0,0-1 0,0 0 0,0 1 0,0-1 0,0-1 0,0 1 0,8-1 0,-7 1 0,1-1 0,-1 0 0,1-1 0,-1 0 0,1 0 0,-1 0 0,1 0 0,-1-1 0,0 0 0,0 0 0,0 0 0,0-1 0,0 1 0,0-1 0,0 0 0,-1-1 0,6-4 0,6-15 0,-15 19 0,2 1 0,-1-1 0,0 0 0,1 1 0,0-1 0,-1 1 0,1 0 0,1 0 0,-1 0 0,0 0 0,1 1 0,-1-1 0,1 1 0,0 0 0,0 0 0,0 0 0,0 1 0,0-1 0,0 1 0,0 0 0,1 0 0,-1 0 0,5 1 0,91 2 0,-80 0 0,-1-1 0,0 0 0,1-2 0,-1 0 0,33-7 0,-50 7 0,1 0 0,0-1 0,0 1 0,-1-1 0,1 0 0,-1 0 0,0 0 0,1 0 0,-1 0 0,0 0 0,0 0 0,0-1 0,-1 1 0,1-1 0,-1 0 0,1 1 0,-1-1 0,0 0 0,0 0 0,0 0 0,0 0 0,0-5 0,2-11 0,0 1 0,-1-32 0,0 19 0,-1 13 0,4-33 0,-4 49 0,-1-1 0,1 1 0,0 0 0,-1-1 0,1 1 0,0 0 0,0-1 0,1 1 0,-1 0 0,0 0 0,1 0 0,-1 0 0,1 0 0,0 1 0,-1-1 0,3-2 0,-2 4 0,-1 0 0,0 0 0,0-1 0,1 1 0,-1 0 0,0 0 0,0 0 0,1 0 0,-1 0 0,0 0 0,0 1 0,1-1 0,-1 0 0,0 1 0,0-1 0,0 1 0,1-1 0,-1 1 0,0 0 0,0-1 0,0 1 0,0 0 0,0 0 0,0-1 0,0 1 0,-1 0 0,1 0 0,0 0 0,0 0 0,-1 0 0,2 2 0,23 39 0,-23-39 0,13 32 0,22 70 0,-26-70 0,2 0 0,19 39 0,-7-41 0,-24-32 0,-1 0 0,1 0 0,0 0 0,0-1 0,-1 1 0,1 0 0,0-1 0,0 1 0,0-1 0,0 1 0,0-1 0,0 1 0,0-1 0,0 0 0,0 1 0,0-1 0,0 0 0,0 0 0,0 0 0,0 1 0,0-1 0,0 0 0,0-1 0,0 1 0,0 0 0,0 0 0,0 0 0,0-1 0,0 1 0,0 0 0,0-1 0,0 1 0,0-1 0,0 1 0,0-2 0,0 2 0,-1 0 0,1-1 0,-1 1 0,0-1 0,1 1 0,-1-1 0,0 1 0,1-1 0,-1 1 0,0-1 0,0 0 0,0 1 0,1-1 0,-1 1 0,0-1 0,0 1 0,0-1 0,0 0 0,0 1 0,0-1 0,0 1 0,0-1 0,-1 0 0,1 1 0,0-1 0,0 1 0,0-1 0,-1 1 0,1-1 0,0 1 0,0-1 0,-1 1 0,1-1 0,0 1 0,-1-1 0,1 1 0,-1-1 0,1 1 0,-1 0 0,1-1 0,-1 1 0,1 0 0,-1-1 0,1 1 0,-1 0 0,0-1 0,-33-16 0,21 12 0,12 4 0,0 0 0,0 1 0,0-1 0,0 0 0,0 0 0,0 0 0,0 0 0,0 0 0,1 0 0,-1 0 0,0-1 0,1 1 0,-1 0 0,0 0 0,1-1 0,0 1 0,-1 0 0,1 0 0,0-1 0,0 1 0,-1 0 0,1-1 0,0 1 0,0 0 0,1-1 0,-1 1 0,0 0 0,0-1 0,1 1 0,-1 0 0,0-1 0,1 1 0,-1 0 0,1 0 0,0 0 0,-1-1 0,1 1 0,0 0 0,0 0 0,2-1 0,4-7 0,0 0 0,1 1 0,15-13 0,167-115 0,-69 54 0,-86 58-1365,-7 5-54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0FD3-485F-46B8-9B6E-9935A71CFE40}">
  <ds:schemaRefs>
    <ds:schemaRef ds:uri="http://schemas.openxmlformats.org/officeDocument/2006/bibliography"/>
  </ds:schemaRefs>
</ds:datastoreItem>
</file>

<file path=docMetadata/LabelInfo.xml><?xml version="1.0" encoding="utf-8"?>
<clbl:labelList xmlns:clbl="http://schemas.microsoft.com/office/2020/mipLabelMetadata">
  <clbl:label id="{eaab77ea-b4a5-49e3-a1e8-d6dd23a1f286}" enabled="0" method="" siteId="{eaab77ea-b4a5-49e3-a1e8-d6dd23a1f286}" removed="1"/>
</clbl:labelList>
</file>

<file path=docProps/app.xml><?xml version="1.0" encoding="utf-8"?>
<Properties xmlns="http://schemas.openxmlformats.org/officeDocument/2006/extended-properties" xmlns:vt="http://schemas.openxmlformats.org/officeDocument/2006/docPropsVTypes">
  <Template>Normal.dotm</Template>
  <TotalTime>8164</TotalTime>
  <Pages>71</Pages>
  <Words>12292</Words>
  <Characters>61463</Characters>
  <Application>Microsoft Office Word</Application>
  <DocSecurity>0</DocSecurity>
  <Lines>1078</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Urquhart</dc:creator>
  <cp:keywords/>
  <dc:description/>
  <cp:lastModifiedBy>Ryan Urquhart</cp:lastModifiedBy>
  <cp:revision>1790</cp:revision>
  <cp:lastPrinted>2025-04-29T16:52:00Z</cp:lastPrinted>
  <dcterms:created xsi:type="dcterms:W3CDTF">2025-04-07T17:20:00Z</dcterms:created>
  <dcterms:modified xsi:type="dcterms:W3CDTF">2025-05-05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M3gqRtCB"/&gt;&lt;style id="http://www.zotero.org/styles/vancouver" locale="en-GB" hasBibliography="1" bibliographyStyleHasBeenSet="1"/&gt;&lt;prefs&gt;&lt;pref name="fieldType" value="Field"/&gt;&lt;/prefs&gt;&lt;/data&gt;</vt:lpwstr>
  </property>
  <property fmtid="{D5CDD505-2E9C-101B-9397-08002B2CF9AE}" pid="3" name="GrammarlyDocumentId">
    <vt:lpwstr>2b9b796a-7fd6-4306-8511-8afc7a136d78</vt:lpwstr>
  </property>
</Properties>
</file>